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BA43F" w14:textId="4A4AABB3" w:rsidR="00EB5B20" w:rsidRDefault="00270730" w:rsidP="003647E4">
      <w:pPr>
        <w:pStyle w:val="Title"/>
        <w:jc w:val="center"/>
      </w:pPr>
      <w:r w:rsidRPr="000C5125">
        <w:t>[Progress Report] Research and fabrication of a motion mimicking hydraulic powered prosthetic arm</w:t>
      </w:r>
    </w:p>
    <w:p w14:paraId="00A718B2" w14:textId="15A17040" w:rsidR="00A61831" w:rsidRDefault="00A61831" w:rsidP="00853298">
      <w:r>
        <w:br w:type="page"/>
      </w:r>
    </w:p>
    <w:p w14:paraId="0C68DF07" w14:textId="39AAFA43" w:rsidR="00975E92" w:rsidRDefault="00975E92" w:rsidP="00853298">
      <w:pPr>
        <w:pStyle w:val="Heading1"/>
      </w:pPr>
      <w:bookmarkStart w:id="0" w:name="_Toc515023475"/>
      <w:r w:rsidRPr="000C5125">
        <w:lastRenderedPageBreak/>
        <w:t>Summary</w:t>
      </w:r>
      <w:bookmarkEnd w:id="0"/>
    </w:p>
    <w:p w14:paraId="6F4FAD56" w14:textId="2CA82873" w:rsidR="00A61831" w:rsidRPr="00A61831" w:rsidRDefault="00B32F02" w:rsidP="00853298">
      <w:r>
        <w:t>Upper limb a</w:t>
      </w:r>
      <w:r w:rsidR="0032223F">
        <w:t>mputees are facing a significant disadvantage</w:t>
      </w:r>
      <w:r w:rsidR="0021082C">
        <w:t xml:space="preserve"> in activities of daily living due to the lack of capability and functionality of</w:t>
      </w:r>
      <w:r w:rsidR="0040470F">
        <w:t xml:space="preserve"> </w:t>
      </w:r>
      <w:r w:rsidR="00752295">
        <w:t>currently available pro</w:t>
      </w:r>
      <w:r>
        <w:t>sthetics. As such there is a push for stronger</w:t>
      </w:r>
      <w:r w:rsidR="00FF5765">
        <w:t xml:space="preserve">, more robust, and versatile prosthetic limbs </w:t>
      </w:r>
      <w:r w:rsidR="00594831">
        <w:t>–</w:t>
      </w:r>
      <w:r w:rsidR="00FF5765">
        <w:t xml:space="preserve"> </w:t>
      </w:r>
      <w:r w:rsidR="00594831">
        <w:t xml:space="preserve">characteristics that hydraulic systems </w:t>
      </w:r>
      <w:proofErr w:type="gramStart"/>
      <w:r w:rsidR="00594831">
        <w:t>are able to</w:t>
      </w:r>
      <w:proofErr w:type="gramEnd"/>
      <w:r w:rsidR="00594831">
        <w:t xml:space="preserve"> provide. </w:t>
      </w:r>
    </w:p>
    <w:p w14:paraId="37652CAF" w14:textId="5DD0266B" w:rsidR="00AD1990" w:rsidRDefault="00AD1990" w:rsidP="00853298"/>
    <w:p w14:paraId="155ECF6F" w14:textId="262B77EB" w:rsidR="00E96EF4" w:rsidRDefault="00E96EF4" w:rsidP="00E96EF4">
      <w:pPr>
        <w:pStyle w:val="NoSpacing"/>
      </w:pPr>
      <w:r>
        <w:t>For this project, procurement</w:t>
      </w:r>
      <w:r w:rsidR="006922C0">
        <w:t xml:space="preserve"> of all necessary components is almost complete, and the groundwork for the software component has been completed. There are a few remaining pieces of equipment that are still required to </w:t>
      </w:r>
      <w:r w:rsidR="008C7B58">
        <w:t>obtain, and the 3D print of the prosthetic limb is in progress.</w:t>
      </w:r>
    </w:p>
    <w:p w14:paraId="6CA44756" w14:textId="7551ADB1" w:rsidR="00B6098D" w:rsidRDefault="00B6098D" w:rsidP="00E96EF4">
      <w:pPr>
        <w:pStyle w:val="NoSpacing"/>
      </w:pPr>
    </w:p>
    <w:p w14:paraId="59815E74" w14:textId="2968D4B9" w:rsidR="00B6098D" w:rsidRDefault="00B6098D" w:rsidP="00E96EF4">
      <w:pPr>
        <w:pStyle w:val="NoSpacing"/>
      </w:pPr>
      <w:r>
        <w:t xml:space="preserve">Once all the necessary components have been acquired and fabrication is completed, </w:t>
      </w:r>
      <w:r w:rsidR="00171484">
        <w:t xml:space="preserve">the project will move ahead to the next stage which involves </w:t>
      </w:r>
      <w:r w:rsidR="00455FD0">
        <w:t>testing and tuning</w:t>
      </w:r>
      <w:r w:rsidR="00732D67">
        <w:t>, and then the final stage which includes expanding and finalising the project.</w:t>
      </w:r>
    </w:p>
    <w:p w14:paraId="35B5781A" w14:textId="77777777" w:rsidR="00732D67" w:rsidRPr="00E96EF4" w:rsidRDefault="00732D67" w:rsidP="00E96EF4">
      <w:pPr>
        <w:pStyle w:val="NoSpacing"/>
      </w:pPr>
    </w:p>
    <w:sdt>
      <w:sdtPr>
        <w:rPr>
          <w:rFonts w:eastAsiaTheme="minorEastAsia" w:cs="Times New Roman"/>
          <w:color w:val="auto"/>
          <w:sz w:val="22"/>
          <w:szCs w:val="22"/>
          <w:lang w:val="en-AU" w:eastAsia="zh-CN"/>
        </w:rPr>
        <w:id w:val="-1706786089"/>
        <w:docPartObj>
          <w:docPartGallery w:val="Table of Contents"/>
          <w:docPartUnique/>
        </w:docPartObj>
      </w:sdtPr>
      <w:sdtEndPr>
        <w:rPr>
          <w:noProof/>
        </w:rPr>
      </w:sdtEndPr>
      <w:sdtContent>
        <w:p w14:paraId="4239E858" w14:textId="1EC0DD81" w:rsidR="00BB2F01" w:rsidRPr="000C5125" w:rsidRDefault="00E7272A" w:rsidP="00853298">
          <w:pPr>
            <w:pStyle w:val="TOCHeading"/>
            <w:rPr>
              <w:rStyle w:val="Heading1Char"/>
              <w:rFonts w:cs="Times New Roman"/>
            </w:rPr>
          </w:pPr>
          <w:r w:rsidRPr="000C5125">
            <w:rPr>
              <w:rStyle w:val="Heading1Char"/>
              <w:rFonts w:cs="Times New Roman"/>
            </w:rPr>
            <w:t xml:space="preserve">Table of </w:t>
          </w:r>
          <w:r w:rsidR="00BB2F01" w:rsidRPr="000C5125">
            <w:rPr>
              <w:rStyle w:val="Heading1Char"/>
              <w:rFonts w:cs="Times New Roman"/>
            </w:rPr>
            <w:t>Contents</w:t>
          </w:r>
        </w:p>
        <w:p w14:paraId="3E6BC263" w14:textId="293BD3C1" w:rsidR="000B1626" w:rsidRDefault="00BB2F01">
          <w:pPr>
            <w:pStyle w:val="TOC1"/>
            <w:tabs>
              <w:tab w:val="right" w:leader="dot" w:pos="9016"/>
            </w:tabs>
            <w:rPr>
              <w:rFonts w:asciiTheme="minorHAnsi" w:hAnsiTheme="minorHAnsi" w:cstheme="minorBidi"/>
              <w:noProof/>
            </w:rPr>
          </w:pPr>
          <w:r w:rsidRPr="000C5125">
            <w:fldChar w:fldCharType="begin"/>
          </w:r>
          <w:r w:rsidRPr="000C5125">
            <w:instrText xml:space="preserve"> TOC \o "1-3" \h \z \u </w:instrText>
          </w:r>
          <w:r w:rsidRPr="000C5125">
            <w:fldChar w:fldCharType="separate"/>
          </w:r>
          <w:hyperlink w:anchor="_Toc515023475" w:history="1">
            <w:r w:rsidR="000B1626" w:rsidRPr="008E5D48">
              <w:rPr>
                <w:rStyle w:val="Hyperlink"/>
                <w:noProof/>
              </w:rPr>
              <w:t>Summary</w:t>
            </w:r>
            <w:r w:rsidR="000B1626">
              <w:rPr>
                <w:noProof/>
                <w:webHidden/>
              </w:rPr>
              <w:tab/>
            </w:r>
            <w:r w:rsidR="000B1626">
              <w:rPr>
                <w:noProof/>
                <w:webHidden/>
              </w:rPr>
              <w:fldChar w:fldCharType="begin"/>
            </w:r>
            <w:r w:rsidR="000B1626">
              <w:rPr>
                <w:noProof/>
                <w:webHidden/>
              </w:rPr>
              <w:instrText xml:space="preserve"> PAGEREF _Toc515023475 \h </w:instrText>
            </w:r>
            <w:r w:rsidR="000B1626">
              <w:rPr>
                <w:noProof/>
                <w:webHidden/>
              </w:rPr>
            </w:r>
            <w:r w:rsidR="000B1626">
              <w:rPr>
                <w:noProof/>
                <w:webHidden/>
              </w:rPr>
              <w:fldChar w:fldCharType="separate"/>
            </w:r>
            <w:r w:rsidR="000B1626">
              <w:rPr>
                <w:noProof/>
                <w:webHidden/>
              </w:rPr>
              <w:t>1</w:t>
            </w:r>
            <w:r w:rsidR="000B1626">
              <w:rPr>
                <w:noProof/>
                <w:webHidden/>
              </w:rPr>
              <w:fldChar w:fldCharType="end"/>
            </w:r>
          </w:hyperlink>
        </w:p>
        <w:p w14:paraId="470D1AE5" w14:textId="6553ADAE" w:rsidR="000B1626" w:rsidRDefault="00B3534B">
          <w:pPr>
            <w:pStyle w:val="TOC1"/>
            <w:tabs>
              <w:tab w:val="right" w:leader="dot" w:pos="9016"/>
            </w:tabs>
            <w:rPr>
              <w:rFonts w:asciiTheme="minorHAnsi" w:hAnsiTheme="minorHAnsi" w:cstheme="minorBidi"/>
              <w:noProof/>
            </w:rPr>
          </w:pPr>
          <w:hyperlink w:anchor="_Toc515023476" w:history="1">
            <w:r w:rsidR="000B1626" w:rsidRPr="008E5D48">
              <w:rPr>
                <w:rStyle w:val="Hyperlink"/>
                <w:noProof/>
              </w:rPr>
              <w:t>Table of Figures</w:t>
            </w:r>
            <w:r w:rsidR="000B1626">
              <w:rPr>
                <w:noProof/>
                <w:webHidden/>
              </w:rPr>
              <w:tab/>
            </w:r>
            <w:r w:rsidR="000B1626">
              <w:rPr>
                <w:noProof/>
                <w:webHidden/>
              </w:rPr>
              <w:fldChar w:fldCharType="begin"/>
            </w:r>
            <w:r w:rsidR="000B1626">
              <w:rPr>
                <w:noProof/>
                <w:webHidden/>
              </w:rPr>
              <w:instrText xml:space="preserve"> PAGEREF _Toc515023476 \h </w:instrText>
            </w:r>
            <w:r w:rsidR="000B1626">
              <w:rPr>
                <w:noProof/>
                <w:webHidden/>
              </w:rPr>
            </w:r>
            <w:r w:rsidR="000B1626">
              <w:rPr>
                <w:noProof/>
                <w:webHidden/>
              </w:rPr>
              <w:fldChar w:fldCharType="separate"/>
            </w:r>
            <w:r w:rsidR="000B1626">
              <w:rPr>
                <w:noProof/>
                <w:webHidden/>
              </w:rPr>
              <w:t>1</w:t>
            </w:r>
            <w:r w:rsidR="000B1626">
              <w:rPr>
                <w:noProof/>
                <w:webHidden/>
              </w:rPr>
              <w:fldChar w:fldCharType="end"/>
            </w:r>
          </w:hyperlink>
        </w:p>
        <w:p w14:paraId="5CCD8F3E" w14:textId="02BAF584" w:rsidR="000B1626" w:rsidRDefault="00B3534B">
          <w:pPr>
            <w:pStyle w:val="TOC1"/>
            <w:tabs>
              <w:tab w:val="right" w:leader="dot" w:pos="9016"/>
            </w:tabs>
            <w:rPr>
              <w:rFonts w:asciiTheme="minorHAnsi" w:hAnsiTheme="minorHAnsi" w:cstheme="minorBidi"/>
              <w:noProof/>
            </w:rPr>
          </w:pPr>
          <w:hyperlink w:anchor="_Toc515023477" w:history="1">
            <w:r w:rsidR="000B1626" w:rsidRPr="008E5D48">
              <w:rPr>
                <w:rStyle w:val="Hyperlink"/>
                <w:noProof/>
              </w:rPr>
              <w:t>Introduction</w:t>
            </w:r>
            <w:r w:rsidR="000B1626">
              <w:rPr>
                <w:noProof/>
                <w:webHidden/>
              </w:rPr>
              <w:tab/>
            </w:r>
            <w:r w:rsidR="000B1626">
              <w:rPr>
                <w:noProof/>
                <w:webHidden/>
              </w:rPr>
              <w:fldChar w:fldCharType="begin"/>
            </w:r>
            <w:r w:rsidR="000B1626">
              <w:rPr>
                <w:noProof/>
                <w:webHidden/>
              </w:rPr>
              <w:instrText xml:space="preserve"> PAGEREF _Toc515023477 \h </w:instrText>
            </w:r>
            <w:r w:rsidR="000B1626">
              <w:rPr>
                <w:noProof/>
                <w:webHidden/>
              </w:rPr>
            </w:r>
            <w:r w:rsidR="000B1626">
              <w:rPr>
                <w:noProof/>
                <w:webHidden/>
              </w:rPr>
              <w:fldChar w:fldCharType="separate"/>
            </w:r>
            <w:r w:rsidR="000B1626">
              <w:rPr>
                <w:noProof/>
                <w:webHidden/>
              </w:rPr>
              <w:t>2</w:t>
            </w:r>
            <w:r w:rsidR="000B1626">
              <w:rPr>
                <w:noProof/>
                <w:webHidden/>
              </w:rPr>
              <w:fldChar w:fldCharType="end"/>
            </w:r>
          </w:hyperlink>
        </w:p>
        <w:p w14:paraId="54FD2560" w14:textId="501E7349" w:rsidR="000B1626" w:rsidRDefault="00B3534B">
          <w:pPr>
            <w:pStyle w:val="TOC2"/>
            <w:tabs>
              <w:tab w:val="right" w:leader="dot" w:pos="9016"/>
            </w:tabs>
            <w:rPr>
              <w:rFonts w:asciiTheme="minorHAnsi" w:hAnsiTheme="minorHAnsi" w:cstheme="minorBidi"/>
              <w:noProof/>
            </w:rPr>
          </w:pPr>
          <w:hyperlink w:anchor="_Toc515023478" w:history="1">
            <w:r w:rsidR="000B1626" w:rsidRPr="008E5D48">
              <w:rPr>
                <w:rStyle w:val="Hyperlink"/>
                <w:noProof/>
              </w:rPr>
              <w:t>Design Constraints</w:t>
            </w:r>
            <w:r w:rsidR="000B1626">
              <w:rPr>
                <w:noProof/>
                <w:webHidden/>
              </w:rPr>
              <w:tab/>
            </w:r>
            <w:r w:rsidR="000B1626">
              <w:rPr>
                <w:noProof/>
                <w:webHidden/>
              </w:rPr>
              <w:fldChar w:fldCharType="begin"/>
            </w:r>
            <w:r w:rsidR="000B1626">
              <w:rPr>
                <w:noProof/>
                <w:webHidden/>
              </w:rPr>
              <w:instrText xml:space="preserve"> PAGEREF _Toc515023478 \h </w:instrText>
            </w:r>
            <w:r w:rsidR="000B1626">
              <w:rPr>
                <w:noProof/>
                <w:webHidden/>
              </w:rPr>
            </w:r>
            <w:r w:rsidR="000B1626">
              <w:rPr>
                <w:noProof/>
                <w:webHidden/>
              </w:rPr>
              <w:fldChar w:fldCharType="separate"/>
            </w:r>
            <w:r w:rsidR="000B1626">
              <w:rPr>
                <w:noProof/>
                <w:webHidden/>
              </w:rPr>
              <w:t>3</w:t>
            </w:r>
            <w:r w:rsidR="000B1626">
              <w:rPr>
                <w:noProof/>
                <w:webHidden/>
              </w:rPr>
              <w:fldChar w:fldCharType="end"/>
            </w:r>
          </w:hyperlink>
        </w:p>
        <w:p w14:paraId="0E8FA447" w14:textId="6079FF4D" w:rsidR="000B1626" w:rsidRDefault="00B3534B">
          <w:pPr>
            <w:pStyle w:val="TOC1"/>
            <w:tabs>
              <w:tab w:val="right" w:leader="dot" w:pos="9016"/>
            </w:tabs>
            <w:rPr>
              <w:rFonts w:asciiTheme="minorHAnsi" w:hAnsiTheme="minorHAnsi" w:cstheme="minorBidi"/>
              <w:noProof/>
            </w:rPr>
          </w:pPr>
          <w:hyperlink w:anchor="_Toc515023479" w:history="1">
            <w:r w:rsidR="000B1626" w:rsidRPr="008E5D48">
              <w:rPr>
                <w:rStyle w:val="Hyperlink"/>
                <w:noProof/>
              </w:rPr>
              <w:t>Work Completed</w:t>
            </w:r>
            <w:r w:rsidR="000B1626">
              <w:rPr>
                <w:noProof/>
                <w:webHidden/>
              </w:rPr>
              <w:tab/>
            </w:r>
            <w:r w:rsidR="000B1626">
              <w:rPr>
                <w:noProof/>
                <w:webHidden/>
              </w:rPr>
              <w:fldChar w:fldCharType="begin"/>
            </w:r>
            <w:r w:rsidR="000B1626">
              <w:rPr>
                <w:noProof/>
                <w:webHidden/>
              </w:rPr>
              <w:instrText xml:space="preserve"> PAGEREF _Toc515023479 \h </w:instrText>
            </w:r>
            <w:r w:rsidR="000B1626">
              <w:rPr>
                <w:noProof/>
                <w:webHidden/>
              </w:rPr>
            </w:r>
            <w:r w:rsidR="000B1626">
              <w:rPr>
                <w:noProof/>
                <w:webHidden/>
              </w:rPr>
              <w:fldChar w:fldCharType="separate"/>
            </w:r>
            <w:r w:rsidR="000B1626">
              <w:rPr>
                <w:noProof/>
                <w:webHidden/>
              </w:rPr>
              <w:t>4</w:t>
            </w:r>
            <w:r w:rsidR="000B1626">
              <w:rPr>
                <w:noProof/>
                <w:webHidden/>
              </w:rPr>
              <w:fldChar w:fldCharType="end"/>
            </w:r>
          </w:hyperlink>
        </w:p>
        <w:p w14:paraId="379DE773" w14:textId="2DAB9280" w:rsidR="000B1626" w:rsidRDefault="00B3534B">
          <w:pPr>
            <w:pStyle w:val="TOC2"/>
            <w:tabs>
              <w:tab w:val="right" w:leader="dot" w:pos="9016"/>
            </w:tabs>
            <w:rPr>
              <w:rFonts w:asciiTheme="minorHAnsi" w:hAnsiTheme="minorHAnsi" w:cstheme="minorBidi"/>
              <w:noProof/>
            </w:rPr>
          </w:pPr>
          <w:hyperlink w:anchor="_Toc515023480" w:history="1">
            <w:r w:rsidR="000B1626" w:rsidRPr="008E5D48">
              <w:rPr>
                <w:rStyle w:val="Hyperlink"/>
                <w:noProof/>
              </w:rPr>
              <w:t>Fabrication</w:t>
            </w:r>
            <w:r w:rsidR="000B1626">
              <w:rPr>
                <w:noProof/>
                <w:webHidden/>
              </w:rPr>
              <w:tab/>
            </w:r>
            <w:r w:rsidR="000B1626">
              <w:rPr>
                <w:noProof/>
                <w:webHidden/>
              </w:rPr>
              <w:fldChar w:fldCharType="begin"/>
            </w:r>
            <w:r w:rsidR="000B1626">
              <w:rPr>
                <w:noProof/>
                <w:webHidden/>
              </w:rPr>
              <w:instrText xml:space="preserve"> PAGEREF _Toc515023480 \h </w:instrText>
            </w:r>
            <w:r w:rsidR="000B1626">
              <w:rPr>
                <w:noProof/>
                <w:webHidden/>
              </w:rPr>
            </w:r>
            <w:r w:rsidR="000B1626">
              <w:rPr>
                <w:noProof/>
                <w:webHidden/>
              </w:rPr>
              <w:fldChar w:fldCharType="separate"/>
            </w:r>
            <w:r w:rsidR="000B1626">
              <w:rPr>
                <w:noProof/>
                <w:webHidden/>
              </w:rPr>
              <w:t>4</w:t>
            </w:r>
            <w:r w:rsidR="000B1626">
              <w:rPr>
                <w:noProof/>
                <w:webHidden/>
              </w:rPr>
              <w:fldChar w:fldCharType="end"/>
            </w:r>
          </w:hyperlink>
        </w:p>
        <w:p w14:paraId="3FC4EE56" w14:textId="7800FB34" w:rsidR="000B1626" w:rsidRDefault="00B3534B">
          <w:pPr>
            <w:pStyle w:val="TOC3"/>
            <w:tabs>
              <w:tab w:val="right" w:leader="dot" w:pos="9016"/>
            </w:tabs>
            <w:rPr>
              <w:rFonts w:asciiTheme="minorHAnsi" w:hAnsiTheme="minorHAnsi" w:cstheme="minorBidi"/>
              <w:noProof/>
            </w:rPr>
          </w:pPr>
          <w:hyperlink w:anchor="_Toc515023481" w:history="1">
            <w:r w:rsidR="000B1626" w:rsidRPr="008E5D48">
              <w:rPr>
                <w:rStyle w:val="Hyperlink"/>
                <w:noProof/>
              </w:rPr>
              <w:t>Structure</w:t>
            </w:r>
            <w:r w:rsidR="000B1626">
              <w:rPr>
                <w:noProof/>
                <w:webHidden/>
              </w:rPr>
              <w:tab/>
            </w:r>
            <w:r w:rsidR="000B1626">
              <w:rPr>
                <w:noProof/>
                <w:webHidden/>
              </w:rPr>
              <w:fldChar w:fldCharType="begin"/>
            </w:r>
            <w:r w:rsidR="000B1626">
              <w:rPr>
                <w:noProof/>
                <w:webHidden/>
              </w:rPr>
              <w:instrText xml:space="preserve"> PAGEREF _Toc515023481 \h </w:instrText>
            </w:r>
            <w:r w:rsidR="000B1626">
              <w:rPr>
                <w:noProof/>
                <w:webHidden/>
              </w:rPr>
            </w:r>
            <w:r w:rsidR="000B1626">
              <w:rPr>
                <w:noProof/>
                <w:webHidden/>
              </w:rPr>
              <w:fldChar w:fldCharType="separate"/>
            </w:r>
            <w:r w:rsidR="000B1626">
              <w:rPr>
                <w:noProof/>
                <w:webHidden/>
              </w:rPr>
              <w:t>4</w:t>
            </w:r>
            <w:r w:rsidR="000B1626">
              <w:rPr>
                <w:noProof/>
                <w:webHidden/>
              </w:rPr>
              <w:fldChar w:fldCharType="end"/>
            </w:r>
          </w:hyperlink>
        </w:p>
        <w:p w14:paraId="00F81EA1" w14:textId="7626A19B" w:rsidR="000B1626" w:rsidRDefault="00B3534B">
          <w:pPr>
            <w:pStyle w:val="TOC3"/>
            <w:tabs>
              <w:tab w:val="right" w:leader="dot" w:pos="9016"/>
            </w:tabs>
            <w:rPr>
              <w:rFonts w:asciiTheme="minorHAnsi" w:hAnsiTheme="minorHAnsi" w:cstheme="minorBidi"/>
              <w:noProof/>
            </w:rPr>
          </w:pPr>
          <w:hyperlink w:anchor="_Toc515023482" w:history="1">
            <w:r w:rsidR="000B1626" w:rsidRPr="008E5D48">
              <w:rPr>
                <w:rStyle w:val="Hyperlink"/>
                <w:noProof/>
              </w:rPr>
              <w:t>Power transmission</w:t>
            </w:r>
            <w:r w:rsidR="000B1626">
              <w:rPr>
                <w:noProof/>
                <w:webHidden/>
              </w:rPr>
              <w:tab/>
            </w:r>
            <w:r w:rsidR="000B1626">
              <w:rPr>
                <w:noProof/>
                <w:webHidden/>
              </w:rPr>
              <w:fldChar w:fldCharType="begin"/>
            </w:r>
            <w:r w:rsidR="000B1626">
              <w:rPr>
                <w:noProof/>
                <w:webHidden/>
              </w:rPr>
              <w:instrText xml:space="preserve"> PAGEREF _Toc515023482 \h </w:instrText>
            </w:r>
            <w:r w:rsidR="000B1626">
              <w:rPr>
                <w:noProof/>
                <w:webHidden/>
              </w:rPr>
            </w:r>
            <w:r w:rsidR="000B1626">
              <w:rPr>
                <w:noProof/>
                <w:webHidden/>
              </w:rPr>
              <w:fldChar w:fldCharType="separate"/>
            </w:r>
            <w:r w:rsidR="000B1626">
              <w:rPr>
                <w:noProof/>
                <w:webHidden/>
              </w:rPr>
              <w:t>5</w:t>
            </w:r>
            <w:r w:rsidR="000B1626">
              <w:rPr>
                <w:noProof/>
                <w:webHidden/>
              </w:rPr>
              <w:fldChar w:fldCharType="end"/>
            </w:r>
          </w:hyperlink>
        </w:p>
        <w:p w14:paraId="49BBC19B" w14:textId="473792CA" w:rsidR="000B1626" w:rsidRDefault="00B3534B">
          <w:pPr>
            <w:pStyle w:val="TOC3"/>
            <w:tabs>
              <w:tab w:val="right" w:leader="dot" w:pos="9016"/>
            </w:tabs>
            <w:rPr>
              <w:rFonts w:asciiTheme="minorHAnsi" w:hAnsiTheme="minorHAnsi" w:cstheme="minorBidi"/>
              <w:noProof/>
            </w:rPr>
          </w:pPr>
          <w:hyperlink w:anchor="_Toc515023483" w:history="1">
            <w:r w:rsidR="000B1626" w:rsidRPr="008E5D48">
              <w:rPr>
                <w:rStyle w:val="Hyperlink"/>
                <w:noProof/>
              </w:rPr>
              <w:t>Hydraulic circuit</w:t>
            </w:r>
            <w:r w:rsidR="000B1626">
              <w:rPr>
                <w:noProof/>
                <w:webHidden/>
              </w:rPr>
              <w:tab/>
            </w:r>
            <w:r w:rsidR="000B1626">
              <w:rPr>
                <w:noProof/>
                <w:webHidden/>
              </w:rPr>
              <w:fldChar w:fldCharType="begin"/>
            </w:r>
            <w:r w:rsidR="000B1626">
              <w:rPr>
                <w:noProof/>
                <w:webHidden/>
              </w:rPr>
              <w:instrText xml:space="preserve"> PAGEREF _Toc515023483 \h </w:instrText>
            </w:r>
            <w:r w:rsidR="000B1626">
              <w:rPr>
                <w:noProof/>
                <w:webHidden/>
              </w:rPr>
            </w:r>
            <w:r w:rsidR="000B1626">
              <w:rPr>
                <w:noProof/>
                <w:webHidden/>
              </w:rPr>
              <w:fldChar w:fldCharType="separate"/>
            </w:r>
            <w:r w:rsidR="000B1626">
              <w:rPr>
                <w:noProof/>
                <w:webHidden/>
              </w:rPr>
              <w:t>6</w:t>
            </w:r>
            <w:r w:rsidR="000B1626">
              <w:rPr>
                <w:noProof/>
                <w:webHidden/>
              </w:rPr>
              <w:fldChar w:fldCharType="end"/>
            </w:r>
          </w:hyperlink>
        </w:p>
        <w:p w14:paraId="42FF3D36" w14:textId="3E06454F" w:rsidR="000B1626" w:rsidRDefault="00B3534B">
          <w:pPr>
            <w:pStyle w:val="TOC3"/>
            <w:tabs>
              <w:tab w:val="right" w:leader="dot" w:pos="9016"/>
            </w:tabs>
            <w:rPr>
              <w:rFonts w:asciiTheme="minorHAnsi" w:hAnsiTheme="minorHAnsi" w:cstheme="minorBidi"/>
              <w:noProof/>
            </w:rPr>
          </w:pPr>
          <w:hyperlink w:anchor="_Toc515023484" w:history="1">
            <w:r w:rsidR="000B1626" w:rsidRPr="008E5D48">
              <w:rPr>
                <w:rStyle w:val="Hyperlink"/>
                <w:noProof/>
              </w:rPr>
              <w:t>Electrical circuit</w:t>
            </w:r>
            <w:r w:rsidR="000B1626">
              <w:rPr>
                <w:noProof/>
                <w:webHidden/>
              </w:rPr>
              <w:tab/>
            </w:r>
            <w:r w:rsidR="000B1626">
              <w:rPr>
                <w:noProof/>
                <w:webHidden/>
              </w:rPr>
              <w:fldChar w:fldCharType="begin"/>
            </w:r>
            <w:r w:rsidR="000B1626">
              <w:rPr>
                <w:noProof/>
                <w:webHidden/>
              </w:rPr>
              <w:instrText xml:space="preserve"> PAGEREF _Toc515023484 \h </w:instrText>
            </w:r>
            <w:r w:rsidR="000B1626">
              <w:rPr>
                <w:noProof/>
                <w:webHidden/>
              </w:rPr>
            </w:r>
            <w:r w:rsidR="000B1626">
              <w:rPr>
                <w:noProof/>
                <w:webHidden/>
              </w:rPr>
              <w:fldChar w:fldCharType="separate"/>
            </w:r>
            <w:r w:rsidR="000B1626">
              <w:rPr>
                <w:noProof/>
                <w:webHidden/>
              </w:rPr>
              <w:t>6</w:t>
            </w:r>
            <w:r w:rsidR="000B1626">
              <w:rPr>
                <w:noProof/>
                <w:webHidden/>
              </w:rPr>
              <w:fldChar w:fldCharType="end"/>
            </w:r>
          </w:hyperlink>
        </w:p>
        <w:p w14:paraId="54DC271E" w14:textId="2CF4BD32" w:rsidR="000B1626" w:rsidRDefault="00B3534B">
          <w:pPr>
            <w:pStyle w:val="TOC2"/>
            <w:tabs>
              <w:tab w:val="right" w:leader="dot" w:pos="9016"/>
            </w:tabs>
            <w:rPr>
              <w:rFonts w:asciiTheme="minorHAnsi" w:hAnsiTheme="minorHAnsi" w:cstheme="minorBidi"/>
              <w:noProof/>
            </w:rPr>
          </w:pPr>
          <w:hyperlink w:anchor="_Toc515023485" w:history="1">
            <w:r w:rsidR="000B1626" w:rsidRPr="008E5D48">
              <w:rPr>
                <w:rStyle w:val="Hyperlink"/>
                <w:noProof/>
              </w:rPr>
              <w:t>Procurement</w:t>
            </w:r>
            <w:r w:rsidR="000B1626">
              <w:rPr>
                <w:noProof/>
                <w:webHidden/>
              </w:rPr>
              <w:tab/>
            </w:r>
            <w:r w:rsidR="000B1626">
              <w:rPr>
                <w:noProof/>
                <w:webHidden/>
              </w:rPr>
              <w:fldChar w:fldCharType="begin"/>
            </w:r>
            <w:r w:rsidR="000B1626">
              <w:rPr>
                <w:noProof/>
                <w:webHidden/>
              </w:rPr>
              <w:instrText xml:space="preserve"> PAGEREF _Toc515023485 \h </w:instrText>
            </w:r>
            <w:r w:rsidR="000B1626">
              <w:rPr>
                <w:noProof/>
                <w:webHidden/>
              </w:rPr>
            </w:r>
            <w:r w:rsidR="000B1626">
              <w:rPr>
                <w:noProof/>
                <w:webHidden/>
              </w:rPr>
              <w:fldChar w:fldCharType="separate"/>
            </w:r>
            <w:r w:rsidR="000B1626">
              <w:rPr>
                <w:noProof/>
                <w:webHidden/>
              </w:rPr>
              <w:t>7</w:t>
            </w:r>
            <w:r w:rsidR="000B1626">
              <w:rPr>
                <w:noProof/>
                <w:webHidden/>
              </w:rPr>
              <w:fldChar w:fldCharType="end"/>
            </w:r>
          </w:hyperlink>
        </w:p>
        <w:p w14:paraId="1CD59652" w14:textId="7DED195E" w:rsidR="000B1626" w:rsidRDefault="00B3534B">
          <w:pPr>
            <w:pStyle w:val="TOC2"/>
            <w:tabs>
              <w:tab w:val="right" w:leader="dot" w:pos="9016"/>
            </w:tabs>
            <w:rPr>
              <w:rFonts w:asciiTheme="minorHAnsi" w:hAnsiTheme="minorHAnsi" w:cstheme="minorBidi"/>
              <w:noProof/>
            </w:rPr>
          </w:pPr>
          <w:hyperlink w:anchor="_Toc515023486" w:history="1">
            <w:r w:rsidR="000B1626" w:rsidRPr="008E5D48">
              <w:rPr>
                <w:rStyle w:val="Hyperlink"/>
                <w:noProof/>
              </w:rPr>
              <w:t>Other</w:t>
            </w:r>
            <w:r w:rsidR="000B1626">
              <w:rPr>
                <w:noProof/>
                <w:webHidden/>
              </w:rPr>
              <w:tab/>
            </w:r>
            <w:r w:rsidR="000B1626">
              <w:rPr>
                <w:noProof/>
                <w:webHidden/>
              </w:rPr>
              <w:fldChar w:fldCharType="begin"/>
            </w:r>
            <w:r w:rsidR="000B1626">
              <w:rPr>
                <w:noProof/>
                <w:webHidden/>
              </w:rPr>
              <w:instrText xml:space="preserve"> PAGEREF _Toc515023486 \h </w:instrText>
            </w:r>
            <w:r w:rsidR="000B1626">
              <w:rPr>
                <w:noProof/>
                <w:webHidden/>
              </w:rPr>
            </w:r>
            <w:r w:rsidR="000B1626">
              <w:rPr>
                <w:noProof/>
                <w:webHidden/>
              </w:rPr>
              <w:fldChar w:fldCharType="separate"/>
            </w:r>
            <w:r w:rsidR="000B1626">
              <w:rPr>
                <w:noProof/>
                <w:webHidden/>
              </w:rPr>
              <w:t>8</w:t>
            </w:r>
            <w:r w:rsidR="000B1626">
              <w:rPr>
                <w:noProof/>
                <w:webHidden/>
              </w:rPr>
              <w:fldChar w:fldCharType="end"/>
            </w:r>
          </w:hyperlink>
        </w:p>
        <w:p w14:paraId="48F49B42" w14:textId="25A59F67" w:rsidR="000B1626" w:rsidRDefault="00B3534B">
          <w:pPr>
            <w:pStyle w:val="TOC2"/>
            <w:tabs>
              <w:tab w:val="right" w:leader="dot" w:pos="9016"/>
            </w:tabs>
            <w:rPr>
              <w:rFonts w:asciiTheme="minorHAnsi" w:hAnsiTheme="minorHAnsi" w:cstheme="minorBidi"/>
              <w:noProof/>
            </w:rPr>
          </w:pPr>
          <w:hyperlink w:anchor="_Toc515023487" w:history="1">
            <w:r w:rsidR="000B1626" w:rsidRPr="008E5D48">
              <w:rPr>
                <w:rStyle w:val="Hyperlink"/>
                <w:noProof/>
              </w:rPr>
              <w:t>Software</w:t>
            </w:r>
            <w:r w:rsidR="000B1626">
              <w:rPr>
                <w:noProof/>
                <w:webHidden/>
              </w:rPr>
              <w:tab/>
            </w:r>
            <w:r w:rsidR="000B1626">
              <w:rPr>
                <w:noProof/>
                <w:webHidden/>
              </w:rPr>
              <w:fldChar w:fldCharType="begin"/>
            </w:r>
            <w:r w:rsidR="000B1626">
              <w:rPr>
                <w:noProof/>
                <w:webHidden/>
              </w:rPr>
              <w:instrText xml:space="preserve"> PAGEREF _Toc515023487 \h </w:instrText>
            </w:r>
            <w:r w:rsidR="000B1626">
              <w:rPr>
                <w:noProof/>
                <w:webHidden/>
              </w:rPr>
            </w:r>
            <w:r w:rsidR="000B1626">
              <w:rPr>
                <w:noProof/>
                <w:webHidden/>
              </w:rPr>
              <w:fldChar w:fldCharType="separate"/>
            </w:r>
            <w:r w:rsidR="000B1626">
              <w:rPr>
                <w:noProof/>
                <w:webHidden/>
              </w:rPr>
              <w:t>8</w:t>
            </w:r>
            <w:r w:rsidR="000B1626">
              <w:rPr>
                <w:noProof/>
                <w:webHidden/>
              </w:rPr>
              <w:fldChar w:fldCharType="end"/>
            </w:r>
          </w:hyperlink>
        </w:p>
        <w:p w14:paraId="6AF51A27" w14:textId="13B69424" w:rsidR="000B1626" w:rsidRDefault="00B3534B">
          <w:pPr>
            <w:pStyle w:val="TOC3"/>
            <w:tabs>
              <w:tab w:val="right" w:leader="dot" w:pos="9016"/>
            </w:tabs>
            <w:rPr>
              <w:rFonts w:asciiTheme="minorHAnsi" w:hAnsiTheme="minorHAnsi" w:cstheme="minorBidi"/>
              <w:noProof/>
            </w:rPr>
          </w:pPr>
          <w:hyperlink w:anchor="_Toc515023488" w:history="1">
            <w:r w:rsidR="000B1626" w:rsidRPr="008E5D48">
              <w:rPr>
                <w:rStyle w:val="Hyperlink"/>
                <w:noProof/>
              </w:rPr>
              <w:t>Modelling</w:t>
            </w:r>
            <w:r w:rsidR="000B1626">
              <w:rPr>
                <w:noProof/>
                <w:webHidden/>
              </w:rPr>
              <w:tab/>
            </w:r>
            <w:r w:rsidR="000B1626">
              <w:rPr>
                <w:noProof/>
                <w:webHidden/>
              </w:rPr>
              <w:fldChar w:fldCharType="begin"/>
            </w:r>
            <w:r w:rsidR="000B1626">
              <w:rPr>
                <w:noProof/>
                <w:webHidden/>
              </w:rPr>
              <w:instrText xml:space="preserve"> PAGEREF _Toc515023488 \h </w:instrText>
            </w:r>
            <w:r w:rsidR="000B1626">
              <w:rPr>
                <w:noProof/>
                <w:webHidden/>
              </w:rPr>
            </w:r>
            <w:r w:rsidR="000B1626">
              <w:rPr>
                <w:noProof/>
                <w:webHidden/>
              </w:rPr>
              <w:fldChar w:fldCharType="separate"/>
            </w:r>
            <w:r w:rsidR="000B1626">
              <w:rPr>
                <w:noProof/>
                <w:webHidden/>
              </w:rPr>
              <w:t>9</w:t>
            </w:r>
            <w:r w:rsidR="000B1626">
              <w:rPr>
                <w:noProof/>
                <w:webHidden/>
              </w:rPr>
              <w:fldChar w:fldCharType="end"/>
            </w:r>
          </w:hyperlink>
        </w:p>
        <w:p w14:paraId="57F92894" w14:textId="2CA768F1" w:rsidR="000B1626" w:rsidRDefault="00B3534B">
          <w:pPr>
            <w:pStyle w:val="TOC1"/>
            <w:tabs>
              <w:tab w:val="right" w:leader="dot" w:pos="9016"/>
            </w:tabs>
            <w:rPr>
              <w:rFonts w:asciiTheme="minorHAnsi" w:hAnsiTheme="minorHAnsi" w:cstheme="minorBidi"/>
              <w:noProof/>
            </w:rPr>
          </w:pPr>
          <w:hyperlink w:anchor="_Toc515023489" w:history="1">
            <w:r w:rsidR="000B1626" w:rsidRPr="008E5D48">
              <w:rPr>
                <w:rStyle w:val="Hyperlink"/>
                <w:noProof/>
              </w:rPr>
              <w:t>Work Planned</w:t>
            </w:r>
            <w:r w:rsidR="000B1626">
              <w:rPr>
                <w:noProof/>
                <w:webHidden/>
              </w:rPr>
              <w:tab/>
            </w:r>
            <w:r w:rsidR="000B1626">
              <w:rPr>
                <w:noProof/>
                <w:webHidden/>
              </w:rPr>
              <w:fldChar w:fldCharType="begin"/>
            </w:r>
            <w:r w:rsidR="000B1626">
              <w:rPr>
                <w:noProof/>
                <w:webHidden/>
              </w:rPr>
              <w:instrText xml:space="preserve"> PAGEREF _Toc515023489 \h </w:instrText>
            </w:r>
            <w:r w:rsidR="000B1626">
              <w:rPr>
                <w:noProof/>
                <w:webHidden/>
              </w:rPr>
            </w:r>
            <w:r w:rsidR="000B1626">
              <w:rPr>
                <w:noProof/>
                <w:webHidden/>
              </w:rPr>
              <w:fldChar w:fldCharType="separate"/>
            </w:r>
            <w:r w:rsidR="000B1626">
              <w:rPr>
                <w:noProof/>
                <w:webHidden/>
              </w:rPr>
              <w:t>10</w:t>
            </w:r>
            <w:r w:rsidR="000B1626">
              <w:rPr>
                <w:noProof/>
                <w:webHidden/>
              </w:rPr>
              <w:fldChar w:fldCharType="end"/>
            </w:r>
          </w:hyperlink>
        </w:p>
        <w:p w14:paraId="0C968A83" w14:textId="4A7C961B" w:rsidR="000B1626" w:rsidRDefault="00B3534B">
          <w:pPr>
            <w:pStyle w:val="TOC1"/>
            <w:tabs>
              <w:tab w:val="right" w:leader="dot" w:pos="9016"/>
            </w:tabs>
            <w:rPr>
              <w:rFonts w:asciiTheme="minorHAnsi" w:hAnsiTheme="minorHAnsi" w:cstheme="minorBidi"/>
              <w:noProof/>
            </w:rPr>
          </w:pPr>
          <w:hyperlink w:anchor="_Toc515023490" w:history="1">
            <w:r w:rsidR="000B1626" w:rsidRPr="008E5D48">
              <w:rPr>
                <w:rStyle w:val="Hyperlink"/>
                <w:noProof/>
              </w:rPr>
              <w:t>References</w:t>
            </w:r>
            <w:r w:rsidR="000B1626">
              <w:rPr>
                <w:noProof/>
                <w:webHidden/>
              </w:rPr>
              <w:tab/>
            </w:r>
            <w:r w:rsidR="000B1626">
              <w:rPr>
                <w:noProof/>
                <w:webHidden/>
              </w:rPr>
              <w:fldChar w:fldCharType="begin"/>
            </w:r>
            <w:r w:rsidR="000B1626">
              <w:rPr>
                <w:noProof/>
                <w:webHidden/>
              </w:rPr>
              <w:instrText xml:space="preserve"> PAGEREF _Toc515023490 \h </w:instrText>
            </w:r>
            <w:r w:rsidR="000B1626">
              <w:rPr>
                <w:noProof/>
                <w:webHidden/>
              </w:rPr>
            </w:r>
            <w:r w:rsidR="000B1626">
              <w:rPr>
                <w:noProof/>
                <w:webHidden/>
              </w:rPr>
              <w:fldChar w:fldCharType="separate"/>
            </w:r>
            <w:r w:rsidR="000B1626">
              <w:rPr>
                <w:noProof/>
                <w:webHidden/>
              </w:rPr>
              <w:t>11</w:t>
            </w:r>
            <w:r w:rsidR="000B1626">
              <w:rPr>
                <w:noProof/>
                <w:webHidden/>
              </w:rPr>
              <w:fldChar w:fldCharType="end"/>
            </w:r>
          </w:hyperlink>
        </w:p>
        <w:p w14:paraId="064C87C7" w14:textId="632F730C" w:rsidR="000B1626" w:rsidRDefault="00B3534B">
          <w:pPr>
            <w:pStyle w:val="TOC1"/>
            <w:tabs>
              <w:tab w:val="right" w:leader="dot" w:pos="9016"/>
            </w:tabs>
            <w:rPr>
              <w:rFonts w:asciiTheme="minorHAnsi" w:hAnsiTheme="minorHAnsi" w:cstheme="minorBidi"/>
              <w:noProof/>
            </w:rPr>
          </w:pPr>
          <w:hyperlink w:anchor="_Toc515023491" w:history="1">
            <w:r w:rsidR="000B1626" w:rsidRPr="008E5D48">
              <w:rPr>
                <w:rStyle w:val="Hyperlink"/>
                <w:noProof/>
              </w:rPr>
              <w:t>Appendix</w:t>
            </w:r>
            <w:r w:rsidR="000B1626">
              <w:rPr>
                <w:noProof/>
                <w:webHidden/>
              </w:rPr>
              <w:tab/>
            </w:r>
            <w:r w:rsidR="000B1626">
              <w:rPr>
                <w:noProof/>
                <w:webHidden/>
              </w:rPr>
              <w:fldChar w:fldCharType="begin"/>
            </w:r>
            <w:r w:rsidR="000B1626">
              <w:rPr>
                <w:noProof/>
                <w:webHidden/>
              </w:rPr>
              <w:instrText xml:space="preserve"> PAGEREF _Toc515023491 \h </w:instrText>
            </w:r>
            <w:r w:rsidR="000B1626">
              <w:rPr>
                <w:noProof/>
                <w:webHidden/>
              </w:rPr>
            </w:r>
            <w:r w:rsidR="000B1626">
              <w:rPr>
                <w:noProof/>
                <w:webHidden/>
              </w:rPr>
              <w:fldChar w:fldCharType="separate"/>
            </w:r>
            <w:r w:rsidR="000B1626">
              <w:rPr>
                <w:noProof/>
                <w:webHidden/>
              </w:rPr>
              <w:t>12</w:t>
            </w:r>
            <w:r w:rsidR="000B1626">
              <w:rPr>
                <w:noProof/>
                <w:webHidden/>
              </w:rPr>
              <w:fldChar w:fldCharType="end"/>
            </w:r>
          </w:hyperlink>
        </w:p>
        <w:p w14:paraId="42935794" w14:textId="32E2B5F8" w:rsidR="00BB2F01" w:rsidRPr="000C5125" w:rsidRDefault="00BB2F01" w:rsidP="00853298">
          <w:pPr>
            <w:rPr>
              <w:noProof/>
            </w:rPr>
          </w:pPr>
          <w:r w:rsidRPr="000C5125">
            <w:rPr>
              <w:noProof/>
            </w:rPr>
            <w:fldChar w:fldCharType="end"/>
          </w:r>
        </w:p>
      </w:sdtContent>
    </w:sdt>
    <w:p w14:paraId="62A0FF83" w14:textId="59EFEF00" w:rsidR="00534F23" w:rsidRPr="000C5125" w:rsidRDefault="00534F23" w:rsidP="00853298">
      <w:pPr>
        <w:pStyle w:val="Heading1"/>
      </w:pPr>
      <w:bookmarkStart w:id="1" w:name="_Toc515023476"/>
      <w:r w:rsidRPr="000C5125">
        <w:t>Table of Figures</w:t>
      </w:r>
      <w:bookmarkEnd w:id="1"/>
    </w:p>
    <w:p w14:paraId="72FC30B6" w14:textId="4CBF33E1" w:rsidR="00B3534B" w:rsidRDefault="00534F23">
      <w:pPr>
        <w:pStyle w:val="TableofFigures"/>
        <w:tabs>
          <w:tab w:val="right" w:leader="dot" w:pos="9016"/>
        </w:tabs>
        <w:rPr>
          <w:rFonts w:asciiTheme="minorHAnsi" w:hAnsiTheme="minorHAnsi" w:cstheme="minorBidi"/>
          <w:noProof/>
        </w:rPr>
      </w:pPr>
      <w:r w:rsidRPr="000C5125">
        <w:fldChar w:fldCharType="begin"/>
      </w:r>
      <w:r w:rsidRPr="000C5125">
        <w:instrText xml:space="preserve"> TOC \h \z \c "Figure" </w:instrText>
      </w:r>
      <w:r w:rsidRPr="000C5125">
        <w:fldChar w:fldCharType="separate"/>
      </w:r>
      <w:hyperlink r:id="rId8" w:anchor="_Toc515025894" w:history="1">
        <w:r w:rsidR="00B3534B" w:rsidRPr="00DB0175">
          <w:rPr>
            <w:rStyle w:val="Hyperlink"/>
            <w:noProof/>
          </w:rPr>
          <w:t>Figure 1 Architecture for the mechanical drive system based on [1]</w:t>
        </w:r>
        <w:r w:rsidR="00B3534B">
          <w:rPr>
            <w:noProof/>
            <w:webHidden/>
          </w:rPr>
          <w:tab/>
        </w:r>
        <w:r w:rsidR="00B3534B">
          <w:rPr>
            <w:noProof/>
            <w:webHidden/>
          </w:rPr>
          <w:fldChar w:fldCharType="begin"/>
        </w:r>
        <w:r w:rsidR="00B3534B">
          <w:rPr>
            <w:noProof/>
            <w:webHidden/>
          </w:rPr>
          <w:instrText xml:space="preserve"> PAGEREF _Toc515025894 \h </w:instrText>
        </w:r>
        <w:r w:rsidR="00B3534B">
          <w:rPr>
            <w:noProof/>
            <w:webHidden/>
          </w:rPr>
        </w:r>
        <w:r w:rsidR="00B3534B">
          <w:rPr>
            <w:noProof/>
            <w:webHidden/>
          </w:rPr>
          <w:fldChar w:fldCharType="separate"/>
        </w:r>
        <w:r w:rsidR="00B3534B">
          <w:rPr>
            <w:noProof/>
            <w:webHidden/>
          </w:rPr>
          <w:t>4</w:t>
        </w:r>
        <w:r w:rsidR="00B3534B">
          <w:rPr>
            <w:noProof/>
            <w:webHidden/>
          </w:rPr>
          <w:fldChar w:fldCharType="end"/>
        </w:r>
      </w:hyperlink>
    </w:p>
    <w:p w14:paraId="4FE5A6CF" w14:textId="543BF7FC" w:rsidR="00B3534B" w:rsidRDefault="00B3534B">
      <w:pPr>
        <w:pStyle w:val="TableofFigures"/>
        <w:tabs>
          <w:tab w:val="right" w:leader="dot" w:pos="9016"/>
        </w:tabs>
        <w:rPr>
          <w:rFonts w:asciiTheme="minorHAnsi" w:hAnsiTheme="minorHAnsi" w:cstheme="minorBidi"/>
          <w:noProof/>
        </w:rPr>
      </w:pPr>
      <w:hyperlink r:id="rId9" w:anchor="_Toc515025895" w:history="1">
        <w:r w:rsidRPr="00DB0175">
          <w:rPr>
            <w:rStyle w:val="Hyperlink"/>
            <w:noProof/>
          </w:rPr>
          <w:t>Figure 2 Initial print (Left), Revised finger joints (Right)</w:t>
        </w:r>
        <w:r>
          <w:rPr>
            <w:noProof/>
            <w:webHidden/>
          </w:rPr>
          <w:tab/>
        </w:r>
        <w:r>
          <w:rPr>
            <w:noProof/>
            <w:webHidden/>
          </w:rPr>
          <w:fldChar w:fldCharType="begin"/>
        </w:r>
        <w:r>
          <w:rPr>
            <w:noProof/>
            <w:webHidden/>
          </w:rPr>
          <w:instrText xml:space="preserve"> PAGEREF _Toc515025895 \h </w:instrText>
        </w:r>
        <w:r>
          <w:rPr>
            <w:noProof/>
            <w:webHidden/>
          </w:rPr>
        </w:r>
        <w:r>
          <w:rPr>
            <w:noProof/>
            <w:webHidden/>
          </w:rPr>
          <w:fldChar w:fldCharType="separate"/>
        </w:r>
        <w:r>
          <w:rPr>
            <w:noProof/>
            <w:webHidden/>
          </w:rPr>
          <w:t>4</w:t>
        </w:r>
        <w:r>
          <w:rPr>
            <w:noProof/>
            <w:webHidden/>
          </w:rPr>
          <w:fldChar w:fldCharType="end"/>
        </w:r>
      </w:hyperlink>
    </w:p>
    <w:p w14:paraId="383D343B" w14:textId="68BA51BE" w:rsidR="00B3534B" w:rsidRDefault="00B3534B">
      <w:pPr>
        <w:pStyle w:val="TableofFigures"/>
        <w:tabs>
          <w:tab w:val="right" w:leader="dot" w:pos="9016"/>
        </w:tabs>
        <w:rPr>
          <w:rFonts w:asciiTheme="minorHAnsi" w:hAnsiTheme="minorHAnsi" w:cstheme="minorBidi"/>
          <w:noProof/>
        </w:rPr>
      </w:pPr>
      <w:hyperlink w:anchor="_Toc515025896" w:history="1">
        <w:r w:rsidRPr="00DB0175">
          <w:rPr>
            <w:rStyle w:val="Hyperlink"/>
            <w:noProof/>
          </w:rPr>
          <w:t>Figure 3 Self designed model (Left) vs Hanson Robotics model [25] (Right)</w:t>
        </w:r>
        <w:r>
          <w:rPr>
            <w:noProof/>
            <w:webHidden/>
          </w:rPr>
          <w:tab/>
        </w:r>
        <w:r>
          <w:rPr>
            <w:noProof/>
            <w:webHidden/>
          </w:rPr>
          <w:fldChar w:fldCharType="begin"/>
        </w:r>
        <w:r>
          <w:rPr>
            <w:noProof/>
            <w:webHidden/>
          </w:rPr>
          <w:instrText xml:space="preserve"> PAGEREF _Toc515025896 \h </w:instrText>
        </w:r>
        <w:r>
          <w:rPr>
            <w:noProof/>
            <w:webHidden/>
          </w:rPr>
        </w:r>
        <w:r>
          <w:rPr>
            <w:noProof/>
            <w:webHidden/>
          </w:rPr>
          <w:fldChar w:fldCharType="separate"/>
        </w:r>
        <w:r>
          <w:rPr>
            <w:noProof/>
            <w:webHidden/>
          </w:rPr>
          <w:t>5</w:t>
        </w:r>
        <w:r>
          <w:rPr>
            <w:noProof/>
            <w:webHidden/>
          </w:rPr>
          <w:fldChar w:fldCharType="end"/>
        </w:r>
      </w:hyperlink>
    </w:p>
    <w:p w14:paraId="1F099DE4" w14:textId="71FAB1CF" w:rsidR="00B3534B" w:rsidRDefault="00B3534B">
      <w:pPr>
        <w:pStyle w:val="TableofFigures"/>
        <w:tabs>
          <w:tab w:val="right" w:leader="dot" w:pos="9016"/>
        </w:tabs>
        <w:rPr>
          <w:rFonts w:asciiTheme="minorHAnsi" w:hAnsiTheme="minorHAnsi" w:cstheme="minorBidi"/>
          <w:noProof/>
        </w:rPr>
      </w:pPr>
      <w:hyperlink r:id="rId10" w:anchor="_Toc515025897" w:history="1">
        <w:r w:rsidRPr="00DB0175">
          <w:rPr>
            <w:rStyle w:val="Hyperlink"/>
            <w:noProof/>
          </w:rPr>
          <w:t>Figure 4 Current progress with hand construction</w:t>
        </w:r>
        <w:r>
          <w:rPr>
            <w:noProof/>
            <w:webHidden/>
          </w:rPr>
          <w:tab/>
        </w:r>
        <w:r>
          <w:rPr>
            <w:noProof/>
            <w:webHidden/>
          </w:rPr>
          <w:fldChar w:fldCharType="begin"/>
        </w:r>
        <w:r>
          <w:rPr>
            <w:noProof/>
            <w:webHidden/>
          </w:rPr>
          <w:instrText xml:space="preserve"> PAGEREF _Toc515025897 \h </w:instrText>
        </w:r>
        <w:r>
          <w:rPr>
            <w:noProof/>
            <w:webHidden/>
          </w:rPr>
        </w:r>
        <w:r>
          <w:rPr>
            <w:noProof/>
            <w:webHidden/>
          </w:rPr>
          <w:fldChar w:fldCharType="separate"/>
        </w:r>
        <w:r>
          <w:rPr>
            <w:noProof/>
            <w:webHidden/>
          </w:rPr>
          <w:t>5</w:t>
        </w:r>
        <w:r>
          <w:rPr>
            <w:noProof/>
            <w:webHidden/>
          </w:rPr>
          <w:fldChar w:fldCharType="end"/>
        </w:r>
      </w:hyperlink>
    </w:p>
    <w:p w14:paraId="4EFB013A" w14:textId="07ABB22A" w:rsidR="00B3534B" w:rsidRDefault="00B3534B">
      <w:pPr>
        <w:pStyle w:val="TableofFigures"/>
        <w:tabs>
          <w:tab w:val="right" w:leader="dot" w:pos="9016"/>
        </w:tabs>
        <w:rPr>
          <w:rFonts w:asciiTheme="minorHAnsi" w:hAnsiTheme="minorHAnsi" w:cstheme="minorBidi"/>
          <w:noProof/>
        </w:rPr>
      </w:pPr>
      <w:hyperlink r:id="rId11" w:anchor="_Toc515025898" w:history="1">
        <w:r w:rsidRPr="00DB0175">
          <w:rPr>
            <w:rStyle w:val="Hyperlink"/>
            <w:noProof/>
          </w:rPr>
          <w:t>Figure 5 Cylinder with potentiometer and potentiometer mount attached</w:t>
        </w:r>
        <w:r>
          <w:rPr>
            <w:noProof/>
            <w:webHidden/>
          </w:rPr>
          <w:tab/>
        </w:r>
        <w:r>
          <w:rPr>
            <w:noProof/>
            <w:webHidden/>
          </w:rPr>
          <w:fldChar w:fldCharType="begin"/>
        </w:r>
        <w:r>
          <w:rPr>
            <w:noProof/>
            <w:webHidden/>
          </w:rPr>
          <w:instrText xml:space="preserve"> PAGEREF _Toc515025898 \h </w:instrText>
        </w:r>
        <w:r>
          <w:rPr>
            <w:noProof/>
            <w:webHidden/>
          </w:rPr>
        </w:r>
        <w:r>
          <w:rPr>
            <w:noProof/>
            <w:webHidden/>
          </w:rPr>
          <w:fldChar w:fldCharType="separate"/>
        </w:r>
        <w:r>
          <w:rPr>
            <w:noProof/>
            <w:webHidden/>
          </w:rPr>
          <w:t>5</w:t>
        </w:r>
        <w:r>
          <w:rPr>
            <w:noProof/>
            <w:webHidden/>
          </w:rPr>
          <w:fldChar w:fldCharType="end"/>
        </w:r>
      </w:hyperlink>
    </w:p>
    <w:p w14:paraId="0E6B0044" w14:textId="501DFD77" w:rsidR="00B3534B" w:rsidRDefault="00B3534B">
      <w:pPr>
        <w:pStyle w:val="TableofFigures"/>
        <w:tabs>
          <w:tab w:val="right" w:leader="dot" w:pos="9016"/>
        </w:tabs>
        <w:rPr>
          <w:rFonts w:asciiTheme="minorHAnsi" w:hAnsiTheme="minorHAnsi" w:cstheme="minorBidi"/>
          <w:noProof/>
        </w:rPr>
      </w:pPr>
      <w:hyperlink r:id="rId12" w:anchor="_Toc515025899" w:history="1">
        <w:r w:rsidRPr="00DB0175">
          <w:rPr>
            <w:rStyle w:val="Hyperlink"/>
            <w:noProof/>
          </w:rPr>
          <w:t>Figure 6 Hydraulic block diagram</w:t>
        </w:r>
        <w:r>
          <w:rPr>
            <w:noProof/>
            <w:webHidden/>
          </w:rPr>
          <w:tab/>
        </w:r>
        <w:r>
          <w:rPr>
            <w:noProof/>
            <w:webHidden/>
          </w:rPr>
          <w:fldChar w:fldCharType="begin"/>
        </w:r>
        <w:r>
          <w:rPr>
            <w:noProof/>
            <w:webHidden/>
          </w:rPr>
          <w:instrText xml:space="preserve"> PAGEREF _Toc515025899 \h </w:instrText>
        </w:r>
        <w:r>
          <w:rPr>
            <w:noProof/>
            <w:webHidden/>
          </w:rPr>
        </w:r>
        <w:r>
          <w:rPr>
            <w:noProof/>
            <w:webHidden/>
          </w:rPr>
          <w:fldChar w:fldCharType="separate"/>
        </w:r>
        <w:r>
          <w:rPr>
            <w:noProof/>
            <w:webHidden/>
          </w:rPr>
          <w:t>6</w:t>
        </w:r>
        <w:r>
          <w:rPr>
            <w:noProof/>
            <w:webHidden/>
          </w:rPr>
          <w:fldChar w:fldCharType="end"/>
        </w:r>
      </w:hyperlink>
    </w:p>
    <w:p w14:paraId="39F5DD49" w14:textId="63031996" w:rsidR="00B3534B" w:rsidRDefault="00B3534B">
      <w:pPr>
        <w:pStyle w:val="TableofFigures"/>
        <w:tabs>
          <w:tab w:val="right" w:leader="dot" w:pos="9016"/>
        </w:tabs>
        <w:rPr>
          <w:rFonts w:asciiTheme="minorHAnsi" w:hAnsiTheme="minorHAnsi" w:cstheme="minorBidi"/>
          <w:noProof/>
        </w:rPr>
      </w:pPr>
      <w:hyperlink r:id="rId13" w:anchor="_Toc515025900" w:history="1">
        <w:r w:rsidRPr="00DB0175">
          <w:rPr>
            <w:rStyle w:val="Hyperlink"/>
            <w:noProof/>
          </w:rPr>
          <w:t>Figure 7 Simplified hydraulic schematic (Complete schematic can be found in Appendix E)</w:t>
        </w:r>
        <w:r>
          <w:rPr>
            <w:noProof/>
            <w:webHidden/>
          </w:rPr>
          <w:tab/>
        </w:r>
        <w:r>
          <w:rPr>
            <w:noProof/>
            <w:webHidden/>
          </w:rPr>
          <w:fldChar w:fldCharType="begin"/>
        </w:r>
        <w:r>
          <w:rPr>
            <w:noProof/>
            <w:webHidden/>
          </w:rPr>
          <w:instrText xml:space="preserve"> PAGEREF _Toc515025900 \h </w:instrText>
        </w:r>
        <w:r>
          <w:rPr>
            <w:noProof/>
            <w:webHidden/>
          </w:rPr>
        </w:r>
        <w:r>
          <w:rPr>
            <w:noProof/>
            <w:webHidden/>
          </w:rPr>
          <w:fldChar w:fldCharType="separate"/>
        </w:r>
        <w:r>
          <w:rPr>
            <w:noProof/>
            <w:webHidden/>
          </w:rPr>
          <w:t>6</w:t>
        </w:r>
        <w:r>
          <w:rPr>
            <w:noProof/>
            <w:webHidden/>
          </w:rPr>
          <w:fldChar w:fldCharType="end"/>
        </w:r>
      </w:hyperlink>
    </w:p>
    <w:p w14:paraId="28371648" w14:textId="3ADB1327" w:rsidR="00B3534B" w:rsidRDefault="00B3534B">
      <w:pPr>
        <w:pStyle w:val="TableofFigures"/>
        <w:tabs>
          <w:tab w:val="right" w:leader="dot" w:pos="9016"/>
        </w:tabs>
        <w:rPr>
          <w:rFonts w:asciiTheme="minorHAnsi" w:hAnsiTheme="minorHAnsi" w:cstheme="minorBidi"/>
          <w:noProof/>
        </w:rPr>
      </w:pPr>
      <w:hyperlink r:id="rId14" w:anchor="_Toc515025901" w:history="1">
        <w:r w:rsidRPr="00DB0175">
          <w:rPr>
            <w:rStyle w:val="Hyperlink"/>
            <w:noProof/>
          </w:rPr>
          <w:t>Figure 8 First iteration of electrical circuit</w:t>
        </w:r>
        <w:r>
          <w:rPr>
            <w:noProof/>
            <w:webHidden/>
          </w:rPr>
          <w:tab/>
        </w:r>
        <w:r>
          <w:rPr>
            <w:noProof/>
            <w:webHidden/>
          </w:rPr>
          <w:fldChar w:fldCharType="begin"/>
        </w:r>
        <w:r>
          <w:rPr>
            <w:noProof/>
            <w:webHidden/>
          </w:rPr>
          <w:instrText xml:space="preserve"> PAGEREF _Toc515025901 \h </w:instrText>
        </w:r>
        <w:r>
          <w:rPr>
            <w:noProof/>
            <w:webHidden/>
          </w:rPr>
        </w:r>
        <w:r>
          <w:rPr>
            <w:noProof/>
            <w:webHidden/>
          </w:rPr>
          <w:fldChar w:fldCharType="separate"/>
        </w:r>
        <w:r>
          <w:rPr>
            <w:noProof/>
            <w:webHidden/>
          </w:rPr>
          <w:t>7</w:t>
        </w:r>
        <w:r>
          <w:rPr>
            <w:noProof/>
            <w:webHidden/>
          </w:rPr>
          <w:fldChar w:fldCharType="end"/>
        </w:r>
      </w:hyperlink>
    </w:p>
    <w:p w14:paraId="645E9D0C" w14:textId="57902D86" w:rsidR="00B3534B" w:rsidRDefault="00B3534B">
      <w:pPr>
        <w:pStyle w:val="TableofFigures"/>
        <w:tabs>
          <w:tab w:val="right" w:leader="dot" w:pos="9016"/>
        </w:tabs>
        <w:rPr>
          <w:rFonts w:asciiTheme="minorHAnsi" w:hAnsiTheme="minorHAnsi" w:cstheme="minorBidi"/>
          <w:noProof/>
        </w:rPr>
      </w:pPr>
      <w:hyperlink r:id="rId15" w:anchor="_Toc515025902" w:history="1">
        <w:r w:rsidRPr="00DB0175">
          <w:rPr>
            <w:rStyle w:val="Hyperlink"/>
            <w:noProof/>
          </w:rPr>
          <w:t>Figure 9 Microcontroller communications diagram</w:t>
        </w:r>
        <w:r>
          <w:rPr>
            <w:noProof/>
            <w:webHidden/>
          </w:rPr>
          <w:tab/>
        </w:r>
        <w:r>
          <w:rPr>
            <w:noProof/>
            <w:webHidden/>
          </w:rPr>
          <w:fldChar w:fldCharType="begin"/>
        </w:r>
        <w:r>
          <w:rPr>
            <w:noProof/>
            <w:webHidden/>
          </w:rPr>
          <w:instrText xml:space="preserve"> PAGEREF _Toc515025902 \h </w:instrText>
        </w:r>
        <w:r>
          <w:rPr>
            <w:noProof/>
            <w:webHidden/>
          </w:rPr>
        </w:r>
        <w:r>
          <w:rPr>
            <w:noProof/>
            <w:webHidden/>
          </w:rPr>
          <w:fldChar w:fldCharType="separate"/>
        </w:r>
        <w:r>
          <w:rPr>
            <w:noProof/>
            <w:webHidden/>
          </w:rPr>
          <w:t>9</w:t>
        </w:r>
        <w:r>
          <w:rPr>
            <w:noProof/>
            <w:webHidden/>
          </w:rPr>
          <w:fldChar w:fldCharType="end"/>
        </w:r>
      </w:hyperlink>
    </w:p>
    <w:p w14:paraId="1CBBCDD9" w14:textId="66BF151E" w:rsidR="00B3534B" w:rsidRDefault="00B3534B">
      <w:pPr>
        <w:pStyle w:val="TableofFigures"/>
        <w:tabs>
          <w:tab w:val="right" w:leader="dot" w:pos="9016"/>
        </w:tabs>
        <w:rPr>
          <w:rFonts w:asciiTheme="minorHAnsi" w:hAnsiTheme="minorHAnsi" w:cstheme="minorBidi"/>
          <w:noProof/>
        </w:rPr>
      </w:pPr>
      <w:hyperlink r:id="rId16" w:anchor="_Toc515025903" w:history="1">
        <w:r w:rsidRPr="00DB0175">
          <w:rPr>
            <w:rStyle w:val="Hyperlink"/>
            <w:noProof/>
          </w:rPr>
          <w:t>Figure 10 PSoC Top-Level design</w:t>
        </w:r>
        <w:r>
          <w:rPr>
            <w:noProof/>
            <w:webHidden/>
          </w:rPr>
          <w:tab/>
        </w:r>
        <w:r>
          <w:rPr>
            <w:noProof/>
            <w:webHidden/>
          </w:rPr>
          <w:fldChar w:fldCharType="begin"/>
        </w:r>
        <w:r>
          <w:rPr>
            <w:noProof/>
            <w:webHidden/>
          </w:rPr>
          <w:instrText xml:space="preserve"> PAGEREF _Toc515025903 \h </w:instrText>
        </w:r>
        <w:r>
          <w:rPr>
            <w:noProof/>
            <w:webHidden/>
          </w:rPr>
        </w:r>
        <w:r>
          <w:rPr>
            <w:noProof/>
            <w:webHidden/>
          </w:rPr>
          <w:fldChar w:fldCharType="separate"/>
        </w:r>
        <w:r>
          <w:rPr>
            <w:noProof/>
            <w:webHidden/>
          </w:rPr>
          <w:t>9</w:t>
        </w:r>
        <w:r>
          <w:rPr>
            <w:noProof/>
            <w:webHidden/>
          </w:rPr>
          <w:fldChar w:fldCharType="end"/>
        </w:r>
      </w:hyperlink>
    </w:p>
    <w:p w14:paraId="6BD4B44D" w14:textId="2F8F2ECD" w:rsidR="00B3534B" w:rsidRDefault="00B3534B">
      <w:pPr>
        <w:pStyle w:val="TableofFigures"/>
        <w:tabs>
          <w:tab w:val="right" w:leader="dot" w:pos="9016"/>
        </w:tabs>
        <w:rPr>
          <w:rFonts w:asciiTheme="minorHAnsi" w:hAnsiTheme="minorHAnsi" w:cstheme="minorBidi"/>
          <w:noProof/>
        </w:rPr>
      </w:pPr>
      <w:hyperlink r:id="rId17" w:anchor="_Toc515025904" w:history="1">
        <w:r w:rsidRPr="00DB0175">
          <w:rPr>
            <w:rStyle w:val="Hyperlink"/>
            <w:noProof/>
          </w:rPr>
          <w:t>Figure 11 Single actuator block diagram</w:t>
        </w:r>
        <w:r>
          <w:rPr>
            <w:noProof/>
            <w:webHidden/>
          </w:rPr>
          <w:tab/>
        </w:r>
        <w:r>
          <w:rPr>
            <w:noProof/>
            <w:webHidden/>
          </w:rPr>
          <w:fldChar w:fldCharType="begin"/>
        </w:r>
        <w:r>
          <w:rPr>
            <w:noProof/>
            <w:webHidden/>
          </w:rPr>
          <w:instrText xml:space="preserve"> PAGEREF _Toc515025904 \h </w:instrText>
        </w:r>
        <w:r>
          <w:rPr>
            <w:noProof/>
            <w:webHidden/>
          </w:rPr>
        </w:r>
        <w:r>
          <w:rPr>
            <w:noProof/>
            <w:webHidden/>
          </w:rPr>
          <w:fldChar w:fldCharType="separate"/>
        </w:r>
        <w:r>
          <w:rPr>
            <w:noProof/>
            <w:webHidden/>
          </w:rPr>
          <w:t>9</w:t>
        </w:r>
        <w:r>
          <w:rPr>
            <w:noProof/>
            <w:webHidden/>
          </w:rPr>
          <w:fldChar w:fldCharType="end"/>
        </w:r>
      </w:hyperlink>
    </w:p>
    <w:p w14:paraId="5ABA260B" w14:textId="4ADF48E4" w:rsidR="00270730" w:rsidRPr="002C59D6" w:rsidRDefault="00534F23" w:rsidP="00C0784C">
      <w:pPr>
        <w:pStyle w:val="Heading1"/>
      </w:pPr>
      <w:r w:rsidRPr="000C5125">
        <w:lastRenderedPageBreak/>
        <w:fldChar w:fldCharType="end"/>
      </w:r>
      <w:bookmarkStart w:id="2" w:name="_Toc515023477"/>
      <w:r w:rsidR="00270730" w:rsidRPr="000C5125">
        <w:t>Introduction</w:t>
      </w:r>
      <w:bookmarkEnd w:id="2"/>
    </w:p>
    <w:p w14:paraId="32525807" w14:textId="68F55771" w:rsidR="00975E92" w:rsidRPr="000C5125" w:rsidRDefault="00D65298" w:rsidP="00853298">
      <w:r w:rsidRPr="000C5125">
        <w:t>Th</w:t>
      </w:r>
      <w:r w:rsidR="00C45E45" w:rsidRPr="000C5125">
        <w:t xml:space="preserve">ere are </w:t>
      </w:r>
      <w:r w:rsidRPr="000C5125">
        <w:t xml:space="preserve">over </w:t>
      </w:r>
      <w:r w:rsidR="009F5B5E" w:rsidRPr="000C5125">
        <w:t>one million</w:t>
      </w:r>
      <w:r w:rsidR="00C45E45" w:rsidRPr="000C5125">
        <w:t xml:space="preserve"> people </w:t>
      </w:r>
      <w:r w:rsidRPr="000C5125">
        <w:t xml:space="preserve">worldwide </w:t>
      </w:r>
      <w:r w:rsidR="00C45E45" w:rsidRPr="000C5125">
        <w:t xml:space="preserve">who have had </w:t>
      </w:r>
      <w:r w:rsidR="00B15640" w:rsidRPr="000C5125">
        <w:t xml:space="preserve">some </w:t>
      </w:r>
      <w:r w:rsidR="00760F07" w:rsidRPr="000C5125">
        <w:t>measure</w:t>
      </w:r>
      <w:r w:rsidR="00B15640" w:rsidRPr="000C5125">
        <w:t xml:space="preserve"> of upper limb amputation</w:t>
      </w:r>
      <w:r w:rsidR="000D2183" w:rsidRPr="000C5125">
        <w:t xml:space="preserve"> </w:t>
      </w:r>
      <w:r w:rsidR="00E82410" w:rsidRPr="000C5125">
        <w:fldChar w:fldCharType="begin"/>
      </w:r>
      <w:r w:rsidR="008B33D7" w:rsidRPr="000C5125">
        <w:instrText xml:space="preserve"> ADDIN EN.CITE &lt;EndNote&gt;&lt;Cite&gt;&lt;Author&gt;Mata Amritanandamayi&lt;/Author&gt;&lt;Year&gt;2018&lt;/Year&gt;&lt;RecNum&gt;24&lt;/RecNum&gt;&lt;DisplayText&gt;[2]&lt;/DisplayText&gt;&lt;record&gt;&lt;rec-number&gt;24&lt;/rec-number&gt;&lt;foreign-keys&gt;&lt;key app="EN" db-id="s2ax52wpjeswtre5fdtp0apkafxtfr5tx0vs" timestamp="1526633481"&gt;24&lt;/key&gt;&lt;/foreign-keys&gt;&lt;ref-type name="Journal Article"&gt;17&lt;/ref-type&gt;&lt;contributors&gt;&lt;authors&gt;&lt;author&gt;Mata Amritanandamayi, Devi&lt;/author&gt;&lt;author&gt;Udupa, Ganesha&lt;/author&gt;&lt;author&gt;Sreedharan, Pramod&lt;/author&gt;&lt;/authors&gt;&lt;/contributors&gt;&lt;titles&gt;&lt;title&gt;A novel underactuated multi-fingered soft robotic hand for prosthetic application&lt;/title&gt;&lt;secondary-title&gt;Robotics and Autonomous Systems&lt;/secondary-title&gt;&lt;/titles&gt;&lt;periodical&gt;&lt;full-title&gt;Robotics and Autonomous Systems&lt;/full-title&gt;&lt;/periodical&gt;&lt;pages&gt;267-277&lt;/pages&gt;&lt;volume&gt;100&lt;/volume&gt;&lt;keywords&gt;&lt;keyword&gt;Asymmetric bellow flexible pneumatic actuator&lt;/keyword&gt;&lt;keyword&gt;Finite element analysis&lt;/keyword&gt;&lt;keyword&gt;Multi-fingered soft Robotic hand&lt;/keyword&gt;&lt;/keywords&gt;&lt;dates&gt;&lt;year&gt;2018&lt;/year&gt;&lt;pub-dates&gt;&lt;date&gt;2018/02/01/&lt;/date&gt;&lt;/pub-dates&gt;&lt;/dates&gt;&lt;isbn&gt;0921-8890&lt;/isbn&gt;&lt;urls&gt;&lt;related-urls&gt;&lt;url&gt;http://www.sciencedirect.com/science/article/pii/S092188901730307X&lt;/url&gt;&lt;/related-urls&gt;&lt;/urls&gt;&lt;electronic-resource-num&gt;https://doi.org/10.1016/j.robot.2017.11.005&lt;/electronic-resource-num&gt;&lt;/record&gt;&lt;/Cite&gt;&lt;/EndNote&gt;</w:instrText>
      </w:r>
      <w:r w:rsidR="00E82410" w:rsidRPr="000C5125">
        <w:fldChar w:fldCharType="separate"/>
      </w:r>
      <w:r w:rsidR="008B33D7" w:rsidRPr="000C5125">
        <w:rPr>
          <w:noProof/>
        </w:rPr>
        <w:t>[2]</w:t>
      </w:r>
      <w:r w:rsidR="00E82410" w:rsidRPr="000C5125">
        <w:fldChar w:fldCharType="end"/>
      </w:r>
      <w:r w:rsidR="00A77634" w:rsidRPr="000C5125">
        <w:t xml:space="preserve">, with a projected </w:t>
      </w:r>
      <w:r w:rsidR="00C80812" w:rsidRPr="000C5125">
        <w:t>one million</w:t>
      </w:r>
      <w:r w:rsidR="00EA3EC4" w:rsidRPr="000C5125">
        <w:t xml:space="preserve"> </w:t>
      </w:r>
      <w:r w:rsidR="00225E67" w:rsidRPr="000C5125">
        <w:t xml:space="preserve">upper-limb </w:t>
      </w:r>
      <w:r w:rsidR="001F43A4" w:rsidRPr="000C5125">
        <w:t xml:space="preserve">amputees </w:t>
      </w:r>
      <w:r w:rsidR="00225E67" w:rsidRPr="000C5125">
        <w:t xml:space="preserve">to be </w:t>
      </w:r>
      <w:r w:rsidR="001F43A4" w:rsidRPr="000C5125">
        <w:t xml:space="preserve">living in the United States alone </w:t>
      </w:r>
      <w:r w:rsidR="002F014B" w:rsidRPr="000C5125">
        <w:t>by the year 2050</w:t>
      </w:r>
      <w:r w:rsidR="008803F6" w:rsidRPr="000C5125">
        <w:t xml:space="preserve"> </w:t>
      </w:r>
      <w:r w:rsidR="00E82410" w:rsidRPr="000C5125">
        <w:fldChar w:fldCharType="begin"/>
      </w:r>
      <w:r w:rsidR="008B33D7" w:rsidRPr="000C5125">
        <w:instrText xml:space="preserve"> ADDIN EN.CITE &lt;EndNote&gt;&lt;Cite&gt;&lt;Author&gt;Perry&lt;/Author&gt;&lt;Year&gt;2018&lt;/Year&gt;&lt;RecNum&gt;31&lt;/RecNum&gt;&lt;DisplayText&gt;[3]&lt;/DisplayText&gt;&lt;record&gt;&lt;rec-number&gt;31&lt;/rec-number&gt;&lt;foreign-keys&gt;&lt;key app="EN" db-id="s2ax52wpjeswtre5fdtp0apkafxtfr5tx0vs" timestamp="1526662026"&gt;31&lt;/key&gt;&lt;/foreign-keys&gt;&lt;ref-type name="Journal Article"&gt;17&lt;/ref-type&gt;&lt;contributors&gt;&lt;authors&gt;&lt;author&gt;Perry, Briana N.&lt;/author&gt;&lt;author&gt;Moran, Courtney W.&lt;/author&gt;&lt;author&gt;Armiger, Robert S.&lt;/author&gt;&lt;author&gt;Pasquina, Paul F.&lt;/author&gt;&lt;author&gt;Vandersea, Jamie W.&lt;/author&gt;&lt;author&gt;Tsao, Jack W.&lt;/author&gt;&lt;/authors&gt;&lt;/contributors&gt;&lt;titles&gt;&lt;title&gt;Initial Clinical Evaluation of the Modular Prosthetic Limb&lt;/title&gt;&lt;secondary-title&gt;Frontiers in Neurology&lt;/secondary-title&gt;&lt;/titles&gt;&lt;periodical&gt;&lt;full-title&gt;Frontiers in Neurology&lt;/full-title&gt;&lt;/periodical&gt;&lt;keywords&gt;&lt;keyword&gt;Activities of daily living&lt;/keyword&gt;&lt;keyword&gt;Electromyography&lt;/keyword&gt;&lt;keyword&gt;Prostheses and implants&lt;/keyword&gt;&lt;/keywords&gt;&lt;dates&gt;&lt;year&gt;2018&lt;/year&gt;&lt;pub-dates&gt;&lt;date&gt;2018/03/19/&amp;#xD;//&lt;/date&gt;&lt;/pub-dates&gt;&lt;/dates&gt;&lt;isbn&gt;16642295&lt;/isbn&gt;&lt;work-type&gt;Report&lt;/work-type&gt;&lt;urls&gt;&lt;related-urls&gt;&lt;url&gt;http://link.galegroup.com.ezproxy.lib.monash.edu.au/apps/doc/A531515283/AONE?u=monash&amp;amp;sid=AONE&amp;amp;xid=1c217330&lt;/url&gt;&lt;/related-urls&gt;&lt;/urls&gt;&lt;remote-database-name&gt;Academic OneFile&lt;/remote-database-name&gt;&lt;remote-database-provider&gt;Gale&lt;/remote-database-provider&gt;&lt;language&gt;English&lt;/language&gt;&lt;access-date&gt;2018/5/18/&lt;/access-date&gt;&lt;/record&gt;&lt;/Cite&gt;&lt;/EndNote&gt;</w:instrText>
      </w:r>
      <w:r w:rsidR="00E82410" w:rsidRPr="000C5125">
        <w:fldChar w:fldCharType="separate"/>
      </w:r>
      <w:r w:rsidR="008B33D7" w:rsidRPr="000C5125">
        <w:rPr>
          <w:noProof/>
        </w:rPr>
        <w:t>[3]</w:t>
      </w:r>
      <w:r w:rsidR="00E82410" w:rsidRPr="000C5125">
        <w:fldChar w:fldCharType="end"/>
      </w:r>
      <w:r w:rsidR="002F014B" w:rsidRPr="000C5125">
        <w:t>.</w:t>
      </w:r>
      <w:r w:rsidR="00866A5A" w:rsidRPr="000C5125">
        <w:t xml:space="preserve"> </w:t>
      </w:r>
      <w:r w:rsidR="00D264FF" w:rsidRPr="000C5125">
        <w:t>As a result, there is a continually</w:t>
      </w:r>
      <w:r w:rsidR="00A81735" w:rsidRPr="000C5125">
        <w:t xml:space="preserve"> increasing need for </w:t>
      </w:r>
      <w:r w:rsidR="00E27DE9" w:rsidRPr="000C5125">
        <w:t xml:space="preserve">functional prosthetic limbs </w:t>
      </w:r>
      <w:r w:rsidR="00027523" w:rsidRPr="000C5125">
        <w:t xml:space="preserve">to assist amputees </w:t>
      </w:r>
      <w:r w:rsidR="006E11C9" w:rsidRPr="000C5125">
        <w:t>with activities of daily living a</w:t>
      </w:r>
      <w:r w:rsidR="002B56DE" w:rsidRPr="000C5125">
        <w:t xml:space="preserve">s well as physically demanding work. </w:t>
      </w:r>
    </w:p>
    <w:p w14:paraId="14D0C49E" w14:textId="499A5628" w:rsidR="005C6950" w:rsidRPr="000C5125" w:rsidRDefault="005C6950" w:rsidP="005C6950">
      <w:pPr>
        <w:pStyle w:val="NoSpacing"/>
        <w:rPr>
          <w:rFonts w:cs="Times New Roman"/>
        </w:rPr>
      </w:pPr>
    </w:p>
    <w:p w14:paraId="11FE2A27" w14:textId="14BF30F8" w:rsidR="005C6950" w:rsidRPr="000C5125" w:rsidRDefault="00097EAC" w:rsidP="005C6950">
      <w:pPr>
        <w:pStyle w:val="NoSpacing"/>
        <w:rPr>
          <w:rFonts w:cs="Times New Roman"/>
        </w:rPr>
      </w:pPr>
      <w:r w:rsidRPr="000C5125">
        <w:rPr>
          <w:rFonts w:cs="Times New Roman"/>
        </w:rPr>
        <w:t>Being able to perform a</w:t>
      </w:r>
      <w:r w:rsidR="005C6950" w:rsidRPr="000C5125">
        <w:rPr>
          <w:rFonts w:cs="Times New Roman"/>
        </w:rPr>
        <w:t>ctivities of daily living</w:t>
      </w:r>
      <w:r w:rsidR="00CF02CC" w:rsidRPr="000C5125">
        <w:rPr>
          <w:rFonts w:cs="Times New Roman"/>
        </w:rPr>
        <w:t xml:space="preserve"> and aesthetic</w:t>
      </w:r>
      <w:r w:rsidR="005462D2" w:rsidRPr="000C5125">
        <w:rPr>
          <w:rFonts w:cs="Times New Roman"/>
        </w:rPr>
        <w:t xml:space="preserve"> design</w:t>
      </w:r>
      <w:r w:rsidR="00CF02CC" w:rsidRPr="000C5125">
        <w:rPr>
          <w:rFonts w:cs="Times New Roman"/>
        </w:rPr>
        <w:t xml:space="preserve"> are most often seen as the two ma</w:t>
      </w:r>
      <w:r w:rsidR="002B345D" w:rsidRPr="000C5125">
        <w:rPr>
          <w:rFonts w:cs="Times New Roman"/>
        </w:rPr>
        <w:t xml:space="preserve">jor </w:t>
      </w:r>
      <w:r w:rsidR="005462D2" w:rsidRPr="000C5125">
        <w:rPr>
          <w:rFonts w:cs="Times New Roman"/>
        </w:rPr>
        <w:t>decision-making</w:t>
      </w:r>
      <w:r w:rsidR="002B345D" w:rsidRPr="000C5125">
        <w:rPr>
          <w:rFonts w:cs="Times New Roman"/>
        </w:rPr>
        <w:t xml:space="preserve"> factors</w:t>
      </w:r>
      <w:r w:rsidR="005462D2" w:rsidRPr="000C5125">
        <w:rPr>
          <w:rFonts w:cs="Times New Roman"/>
        </w:rPr>
        <w:t xml:space="preserve"> when choosing whether or not to use a prosthetic</w:t>
      </w:r>
      <w:r w:rsidR="0071443F"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Piazza&lt;/Author&gt;&lt;Year&gt;2017&lt;/Year&gt;&lt;RecNum&gt;42&lt;/RecNum&gt;&lt;DisplayText&gt;[4]&lt;/DisplayText&gt;&lt;record&gt;&lt;rec-number&gt;42&lt;/rec-number&gt;&lt;foreign-keys&gt;&lt;key app="EN" db-id="s2ax52wpjeswtre5fdtp0apkafxtfr5tx0vs" timestamp="1526748918"&gt;42&lt;/key&gt;&lt;/foreign-keys&gt;&lt;ref-type name="Journal Article"&gt;17&lt;/ref-type&gt;&lt;contributors&gt;&lt;authors&gt;&lt;author&gt;Piazza, C.&lt;/author&gt;&lt;author&gt;Catalano, M. G.&lt;/author&gt;&lt;author&gt;Godfrey, S. B.&lt;/author&gt;&lt;author&gt;Rossi, M.&lt;/author&gt;&lt;author&gt;Grioli, G.&lt;/author&gt;&lt;author&gt;Bianchi, M.&lt;/author&gt;&lt;author&gt;Zhao, K.&lt;/author&gt;&lt;author&gt;Bicchi, A.&lt;/author&gt;&lt;/authors&gt;&lt;/contributors&gt;&lt;titles&gt;&lt;title&gt;The SoftHand Pro-H: A Hybrid Body-Controlled, Electrically Powered Hand Prosthesis for Daily Living and Working&lt;/title&gt;&lt;secondary-title&gt;IEEE Robotics and Automation Magazine&lt;/secondary-title&gt;&lt;/titles&gt;&lt;periodical&gt;&lt;full-title&gt;IEEE Robotics and Automation Magazine&lt;/full-title&gt;&lt;/periodical&gt;&lt;pages&gt;87-101&lt;/pages&gt;&lt;volume&gt;24&lt;/volume&gt;&lt;number&gt;4&lt;/number&gt;&lt;dates&gt;&lt;year&gt;2017&lt;/year&gt;&lt;/dates&gt;&lt;work-type&gt;Article&lt;/work-type&gt;&lt;urls&gt;&lt;related-urls&gt;&lt;url&gt;https://www.scopus.com/inward/record.uri?eid=2-s2.0-85035150929&amp;amp;doi=10.1109%2fMRA.2017.2751662&amp;amp;partnerID=40&amp;amp;md5=9ced42b3d936b001bfc78a586a627285&lt;/url&gt;&lt;/related-urls&gt;&lt;/urls&gt;&lt;custom7&gt;8110634&lt;/custom7&gt;&lt;electronic-resource-num&gt;10.1109/MRA.2017.2751662&lt;/electronic-resource-num&gt;&lt;remote-database-name&gt;Scopus&lt;/remote-database-name&gt;&lt;/record&gt;&lt;/Cite&gt;&lt;/EndNote&gt;</w:instrText>
      </w:r>
      <w:r w:rsidR="00E82410" w:rsidRPr="000C5125">
        <w:rPr>
          <w:rFonts w:cs="Times New Roman"/>
        </w:rPr>
        <w:fldChar w:fldCharType="separate"/>
      </w:r>
      <w:r w:rsidR="008B33D7" w:rsidRPr="000C5125">
        <w:rPr>
          <w:rFonts w:cs="Times New Roman"/>
          <w:noProof/>
        </w:rPr>
        <w:t>[4]</w:t>
      </w:r>
      <w:r w:rsidR="00E82410" w:rsidRPr="000C5125">
        <w:rPr>
          <w:rFonts w:cs="Times New Roman"/>
        </w:rPr>
        <w:fldChar w:fldCharType="end"/>
      </w:r>
      <w:r w:rsidR="005462D2" w:rsidRPr="000C5125">
        <w:rPr>
          <w:rFonts w:cs="Times New Roman"/>
        </w:rPr>
        <w:t xml:space="preserve">. </w:t>
      </w:r>
      <w:r w:rsidR="0071443F" w:rsidRPr="000C5125">
        <w:rPr>
          <w:rFonts w:cs="Times New Roman"/>
        </w:rPr>
        <w:t xml:space="preserve">However, </w:t>
      </w:r>
      <w:r w:rsidR="00993662" w:rsidRPr="000C5125">
        <w:rPr>
          <w:rFonts w:cs="Times New Roman"/>
        </w:rPr>
        <w:t xml:space="preserve">studies have found that of these two deciding </w:t>
      </w:r>
      <w:r w:rsidR="00993662" w:rsidRPr="00853298">
        <w:t>factors, high grip po</w:t>
      </w:r>
      <w:r w:rsidR="00993662" w:rsidRPr="000C5125">
        <w:rPr>
          <w:rFonts w:cs="Times New Roman"/>
        </w:rPr>
        <w:t>wer, grasp versatility, resilience and power autonomy, or, functionality, is generally the dominant design parameter</w:t>
      </w:r>
      <w:r w:rsidR="00D800C2" w:rsidRPr="000C5125">
        <w:rPr>
          <w:rFonts w:cs="Times New Roman"/>
        </w:rPr>
        <w:t xml:space="preserve"> </w:t>
      </w:r>
      <w:r w:rsidR="00E82410" w:rsidRPr="000C5125">
        <w:rPr>
          <w:rFonts w:cs="Times New Roman"/>
        </w:rPr>
        <w:fldChar w:fldCharType="begin">
          <w:fldData xml:space="preserve">PEVuZE5vdGU+PENpdGU+PEF1dGhvcj5QaWF6emE8L0F1dGhvcj48WWVhcj4yMDE3PC9ZZWFyPjxS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</w:fldData>
        </w:fldChar>
      </w:r>
      <w:r w:rsidR="00C925B9" w:rsidRPr="000C5125">
        <w:rPr>
          <w:rFonts w:cs="Times New Roman"/>
        </w:rPr>
        <w:instrText xml:space="preserve"> ADDIN EN.CITE </w:instrText>
      </w:r>
      <w:r w:rsidR="00C925B9" w:rsidRPr="000C5125">
        <w:rPr>
          <w:rFonts w:cs="Times New Roman"/>
        </w:rPr>
        <w:fldChar w:fldCharType="begin">
          <w:fldData xml:space="preserve">PEVuZE5vdGU+PENpdGU+PEF1dGhvcj5QaWF6emE8L0F1dGhvcj48WWVhcj4yMDE3PC9ZZWFyPjxS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</w:fldData>
        </w:fldChar>
      </w:r>
      <w:r w:rsidR="00C925B9" w:rsidRPr="000C5125">
        <w:rPr>
          <w:rFonts w:cs="Times New Roman"/>
        </w:rPr>
        <w:instrText xml:space="preserve"> ADDIN EN.CITE.DATA </w:instrText>
      </w:r>
      <w:r w:rsidR="00C925B9" w:rsidRPr="000C5125">
        <w:rPr>
          <w:rFonts w:cs="Times New Roman"/>
        </w:rPr>
      </w:r>
      <w:r w:rsidR="00C925B9" w:rsidRPr="000C5125">
        <w:rPr>
          <w:rFonts w:cs="Times New Roman"/>
        </w:rPr>
        <w:fldChar w:fldCharType="end"/>
      </w:r>
      <w:r w:rsidR="00E82410" w:rsidRPr="000C5125">
        <w:rPr>
          <w:rFonts w:cs="Times New Roman"/>
        </w:rPr>
      </w:r>
      <w:r w:rsidR="00E82410" w:rsidRPr="000C5125">
        <w:rPr>
          <w:rFonts w:cs="Times New Roman"/>
        </w:rPr>
        <w:fldChar w:fldCharType="separate"/>
      </w:r>
      <w:r w:rsidR="00C925B9" w:rsidRPr="000C5125">
        <w:rPr>
          <w:rFonts w:cs="Times New Roman"/>
          <w:noProof/>
        </w:rPr>
        <w:t>[4, 5]</w:t>
      </w:r>
      <w:r w:rsidR="00E82410" w:rsidRPr="000C5125">
        <w:rPr>
          <w:rFonts w:cs="Times New Roman"/>
        </w:rPr>
        <w:fldChar w:fldCharType="end"/>
      </w:r>
      <w:r w:rsidR="00993662" w:rsidRPr="000C5125">
        <w:rPr>
          <w:rFonts w:cs="Times New Roman"/>
        </w:rPr>
        <w:t>.</w:t>
      </w:r>
      <w:r w:rsidR="00D800C2" w:rsidRPr="000C5125">
        <w:rPr>
          <w:rFonts w:cs="Times New Roman"/>
        </w:rPr>
        <w:t xml:space="preserve"> This is due to</w:t>
      </w:r>
      <w:r w:rsidR="003F7F1F" w:rsidRPr="000C5125">
        <w:rPr>
          <w:rFonts w:cs="Times New Roman"/>
        </w:rPr>
        <w:t xml:space="preserve"> the important part practicality and functionality play</w:t>
      </w:r>
      <w:r w:rsidR="00D800C2" w:rsidRPr="000C5125">
        <w:rPr>
          <w:rFonts w:cs="Times New Roman"/>
        </w:rPr>
        <w:t xml:space="preserve"> </w:t>
      </w:r>
      <w:r w:rsidR="00B653EB" w:rsidRPr="000C5125">
        <w:rPr>
          <w:rFonts w:cs="Times New Roman"/>
        </w:rPr>
        <w:t xml:space="preserve">in </w:t>
      </w:r>
      <w:r w:rsidR="00E77658" w:rsidRPr="000C5125">
        <w:rPr>
          <w:rFonts w:cs="Times New Roman"/>
        </w:rPr>
        <w:t xml:space="preserve">not only </w:t>
      </w:r>
      <w:r w:rsidR="00056F81" w:rsidRPr="000C5125">
        <w:rPr>
          <w:rFonts w:cs="Times New Roman"/>
        </w:rPr>
        <w:t>being able to perform specific activities</w:t>
      </w:r>
      <w:r w:rsidR="00674A1D" w:rsidRPr="000C5125">
        <w:rPr>
          <w:rFonts w:cs="Times New Roman"/>
        </w:rPr>
        <w:t xml:space="preserve"> and </w:t>
      </w:r>
      <w:r w:rsidR="00DE42FB" w:rsidRPr="000C5125">
        <w:rPr>
          <w:rFonts w:cs="Times New Roman"/>
        </w:rPr>
        <w:t xml:space="preserve">restoring normality into a person’s life, </w:t>
      </w:r>
      <w:r w:rsidR="00E77658" w:rsidRPr="000C5125">
        <w:rPr>
          <w:rFonts w:cs="Times New Roman"/>
        </w:rPr>
        <w:t>but also improving the possibility of being reinserted into a job</w:t>
      </w:r>
      <w:r w:rsidR="000E2FAA"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Proaño-Guevara&lt;/Author&gt;&lt;Year&gt;2018&lt;/Year&gt;&lt;RecNum&gt;36&lt;/RecNum&gt;&lt;DisplayText&gt;[6]&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00E82410" w:rsidRPr="000C5125">
        <w:rPr>
          <w:rFonts w:cs="Times New Roman"/>
        </w:rPr>
        <w:fldChar w:fldCharType="separate"/>
      </w:r>
      <w:r w:rsidR="008B33D7" w:rsidRPr="000C5125">
        <w:rPr>
          <w:rFonts w:cs="Times New Roman"/>
          <w:noProof/>
        </w:rPr>
        <w:t>[6]</w:t>
      </w:r>
      <w:r w:rsidR="00E82410" w:rsidRPr="000C5125">
        <w:rPr>
          <w:rFonts w:cs="Times New Roman"/>
        </w:rPr>
        <w:fldChar w:fldCharType="end"/>
      </w:r>
      <w:r w:rsidR="00E77658" w:rsidRPr="000C5125">
        <w:rPr>
          <w:rFonts w:cs="Times New Roman"/>
        </w:rPr>
        <w:t xml:space="preserve">. </w:t>
      </w:r>
      <w:r w:rsidR="00640527" w:rsidRPr="000C5125">
        <w:rPr>
          <w:rFonts w:cs="Times New Roman"/>
        </w:rPr>
        <w:t xml:space="preserve">Additionally, </w:t>
      </w:r>
      <w:r w:rsidR="00E14B11" w:rsidRPr="000C5125">
        <w:rPr>
          <w:rFonts w:cs="Times New Roman"/>
        </w:rPr>
        <w:t xml:space="preserve">a study found that of all adult amputees who were employed prior to the loss of an upper limb, </w:t>
      </w:r>
      <w:r w:rsidR="001A30A5" w:rsidRPr="000C5125">
        <w:rPr>
          <w:rFonts w:cs="Times New Roman"/>
        </w:rPr>
        <w:t xml:space="preserve">of the percentage that returned to work, the lowest returning percentage were those who worked in physically demanding environments where either the </w:t>
      </w:r>
      <w:r w:rsidR="00CB5F10" w:rsidRPr="000C5125">
        <w:rPr>
          <w:rFonts w:cs="Times New Roman"/>
        </w:rPr>
        <w:t>prosthetic solution they were provided with was</w:t>
      </w:r>
      <w:r w:rsidR="00984FFA" w:rsidRPr="000C5125">
        <w:rPr>
          <w:rFonts w:cs="Times New Roman"/>
        </w:rPr>
        <w:t xml:space="preserve"> either</w:t>
      </w:r>
      <w:r w:rsidR="00CB5F10" w:rsidRPr="000C5125">
        <w:rPr>
          <w:rFonts w:cs="Times New Roman"/>
        </w:rPr>
        <w:t xml:space="preserve"> unsuitable or too difficult to operate given their circumstances</w:t>
      </w:r>
      <w:r w:rsidR="007D3B66"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Millstein&lt;/Author&gt;&lt;Year&gt;1985&lt;/Year&gt;&lt;RecNum&gt;22&lt;/RecNum&gt;&lt;DisplayText&gt;[7]&lt;/DisplayText&gt;&lt;record&gt;&lt;rec-number&gt;22&lt;/rec-number&gt;&lt;foreign-keys&gt;&lt;key app="EN" db-id="s2ax52wpjeswtre5fdtp0apkafxtfr5tx0vs" timestamp="1522159327"&gt;22&lt;/key&gt;&lt;/foreign-keys&gt;&lt;ref-type name="Journal Article"&gt;17&lt;/ref-type&gt;&lt;contributors&gt;&lt;authors&gt;&lt;author&gt;S. Millstein&lt;/author&gt;&lt;author&gt;D. Bain&lt;/author&gt;&lt;author&gt;G. A. Hunter&lt;/author&gt;&lt;/authors&gt;&lt;/contributors&gt;&lt;titles&gt;&lt;title&gt;A review of employment patterns of industrial amputees—factors influencing rehabilitation&lt;/title&gt;&lt;secondary-title&gt;Prosthetics and Orthotics International&lt;/secondary-title&gt;&lt;/titles&gt;&lt;periodical&gt;&lt;full-title&gt;Prosthetics and orthotics international&lt;/full-title&gt;&lt;/periodical&gt;&lt;pages&gt;69-78&lt;/pages&gt;&lt;volume&gt;9&lt;/volume&gt;&lt;number&gt;2&lt;/number&gt;&lt;dates&gt;&lt;year&gt;1985&lt;/year&gt;&lt;/dates&gt;&lt;accession-num&gt;4047922&lt;/accession-num&gt;&lt;urls&gt;&lt;related-urls&gt;&lt;url&gt;http://journals.sagepub.com/doi/abs/10.3109/03093648509164708&lt;/url&gt;&lt;/related-urls&gt;&lt;/urls&gt;&lt;electronic-resource-num&gt;10.3109/03093648509164708&lt;/electronic-resource-num&gt;&lt;/record&gt;&lt;/Cite&gt;&lt;/EndNote&gt;</w:instrText>
      </w:r>
      <w:r w:rsidR="00E82410" w:rsidRPr="000C5125">
        <w:rPr>
          <w:rFonts w:cs="Times New Roman"/>
        </w:rPr>
        <w:fldChar w:fldCharType="separate"/>
      </w:r>
      <w:r w:rsidR="008B33D7" w:rsidRPr="000C5125">
        <w:rPr>
          <w:rFonts w:cs="Times New Roman"/>
          <w:noProof/>
        </w:rPr>
        <w:t>[7]</w:t>
      </w:r>
      <w:r w:rsidR="00E82410" w:rsidRPr="000C5125">
        <w:rPr>
          <w:rFonts w:cs="Times New Roman"/>
        </w:rPr>
        <w:fldChar w:fldCharType="end"/>
      </w:r>
      <w:r w:rsidR="00CB5F10" w:rsidRPr="000C5125">
        <w:rPr>
          <w:rFonts w:cs="Times New Roman"/>
        </w:rPr>
        <w:t xml:space="preserve">. </w:t>
      </w:r>
    </w:p>
    <w:p w14:paraId="6610E16F" w14:textId="30A5412F" w:rsidR="00BF7FDF" w:rsidRPr="000C5125" w:rsidRDefault="00BF7FDF" w:rsidP="005C6950">
      <w:pPr>
        <w:pStyle w:val="NoSpacing"/>
        <w:rPr>
          <w:rFonts w:cs="Times New Roman"/>
        </w:rPr>
      </w:pPr>
    </w:p>
    <w:p w14:paraId="4EC26417" w14:textId="38FC91D5" w:rsidR="00BF7FDF" w:rsidRPr="000C5125" w:rsidRDefault="00B10396" w:rsidP="005C6950">
      <w:pPr>
        <w:pStyle w:val="NoSpacing"/>
        <w:rPr>
          <w:rFonts w:cs="Times New Roman"/>
        </w:rPr>
      </w:pPr>
      <w:r w:rsidRPr="000C5125">
        <w:rPr>
          <w:rFonts w:cs="Times New Roman"/>
        </w:rPr>
        <w:t>T</w:t>
      </w:r>
      <w:r w:rsidR="006D473D" w:rsidRPr="000C5125">
        <w:rPr>
          <w:rFonts w:cs="Times New Roman"/>
        </w:rPr>
        <w:t xml:space="preserve">he demand for a </w:t>
      </w:r>
      <w:r w:rsidR="00A977BF" w:rsidRPr="000C5125">
        <w:rPr>
          <w:rFonts w:cs="Times New Roman"/>
        </w:rPr>
        <w:t>highly functional prosthesis is supported by the adoption and rejection rates of current prosthesis.</w:t>
      </w:r>
      <w:r w:rsidR="00AD6649" w:rsidRPr="000C5125">
        <w:rPr>
          <w:rFonts w:cs="Times New Roman"/>
        </w:rPr>
        <w:t xml:space="preserve"> Studies have found that between 17% to 80% of people with major upper limb amputation </w:t>
      </w:r>
      <w:r w:rsidR="00076789" w:rsidRPr="000C5125">
        <w:rPr>
          <w:rFonts w:cs="Times New Roman"/>
        </w:rPr>
        <w:t>reject the use of a prosthesis entirely because th</w:t>
      </w:r>
      <w:r w:rsidR="008536BA" w:rsidRPr="000C5125">
        <w:rPr>
          <w:rFonts w:cs="Times New Roman"/>
        </w:rPr>
        <w:t>e functional advantage or cosmesis did not outweigh the inconvenience of the prosthesis</w:t>
      </w:r>
      <w:r w:rsidR="00972C14" w:rsidRPr="000C5125">
        <w:rPr>
          <w:rFonts w:cs="Times New Roman"/>
        </w:rPr>
        <w:t xml:space="preserve"> </w:t>
      </w:r>
      <w:r w:rsidR="00E82410" w:rsidRPr="000C5125">
        <w:rPr>
          <w:rFonts w:cs="Times New Roman"/>
        </w:rPr>
        <w:fldChar w:fldCharType="begin">
          <w:fldData xml:space="preserve">PEVuZE5vdGU+PENpdGU+PEF1dGhvcj5Qcm9hw7FvLUd1ZXZhcmE8L0F1dGhvcj48WWVhcj4yMDE4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</w:fldData>
        </w:fldChar>
      </w:r>
      <w:r w:rsidR="008B33D7" w:rsidRPr="000C5125">
        <w:rPr>
          <w:rFonts w:cs="Times New Roman"/>
        </w:rPr>
        <w:instrText xml:space="preserve"> ADDIN EN.CITE </w:instrText>
      </w:r>
      <w:r w:rsidR="008B33D7" w:rsidRPr="000C5125">
        <w:rPr>
          <w:rFonts w:cs="Times New Roman"/>
        </w:rPr>
        <w:fldChar w:fldCharType="begin">
          <w:fldData xml:space="preserve">PEVuZE5vdGU+PENpdGU+PEF1dGhvcj5Qcm9hw7FvLUd1ZXZhcmE8L0F1dGhvcj48WWVhcj4yMDE4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</w:fldData>
        </w:fldChar>
      </w:r>
      <w:r w:rsidR="008B33D7" w:rsidRPr="000C5125">
        <w:rPr>
          <w:rFonts w:cs="Times New Roman"/>
        </w:rPr>
        <w:instrText xml:space="preserve"> ADDIN EN.CITE.DATA </w:instrText>
      </w:r>
      <w:r w:rsidR="008B33D7" w:rsidRPr="000C5125">
        <w:rPr>
          <w:rFonts w:cs="Times New Roman"/>
        </w:rPr>
      </w:r>
      <w:r w:rsidR="008B33D7" w:rsidRPr="000C5125">
        <w:rPr>
          <w:rFonts w:cs="Times New Roman"/>
        </w:rPr>
        <w:fldChar w:fldCharType="end"/>
      </w:r>
      <w:r w:rsidR="00E82410" w:rsidRPr="000C5125">
        <w:rPr>
          <w:rFonts w:cs="Times New Roman"/>
        </w:rPr>
      </w:r>
      <w:r w:rsidR="00E82410" w:rsidRPr="000C5125">
        <w:rPr>
          <w:rFonts w:cs="Times New Roman"/>
        </w:rPr>
        <w:fldChar w:fldCharType="separate"/>
      </w:r>
      <w:r w:rsidR="008B33D7" w:rsidRPr="000C5125">
        <w:rPr>
          <w:rFonts w:cs="Times New Roman"/>
          <w:noProof/>
        </w:rPr>
        <w:t>[5, 6]</w:t>
      </w:r>
      <w:r w:rsidR="00E82410" w:rsidRPr="000C5125">
        <w:rPr>
          <w:rFonts w:cs="Times New Roman"/>
        </w:rPr>
        <w:fldChar w:fldCharType="end"/>
      </w:r>
      <w:r w:rsidR="00972C14" w:rsidRPr="000C5125">
        <w:rPr>
          <w:rFonts w:cs="Times New Roman"/>
        </w:rPr>
        <w:t>.</w:t>
      </w:r>
      <w:r w:rsidR="003F41E7" w:rsidRPr="000C5125">
        <w:rPr>
          <w:rFonts w:cs="Times New Roman"/>
        </w:rPr>
        <w:t xml:space="preserve"> A recurring </w:t>
      </w:r>
      <w:r w:rsidR="004E482B" w:rsidRPr="000C5125">
        <w:rPr>
          <w:rFonts w:cs="Times New Roman"/>
        </w:rPr>
        <w:t>theme presented by amputees is the desire for enhanced strength or grasp force</w:t>
      </w:r>
      <w:r w:rsidR="00961677" w:rsidRPr="000C5125">
        <w:rPr>
          <w:rFonts w:cs="Times New Roman"/>
        </w:rPr>
        <w:t xml:space="preserve"> for both myo-electric devi</w:t>
      </w:r>
      <w:r w:rsidR="00654C9E" w:rsidRPr="000C5125">
        <w:rPr>
          <w:rFonts w:cs="Times New Roman"/>
        </w:rPr>
        <w:t xml:space="preserve">ces </w:t>
      </w:r>
      <w:r w:rsidR="00E82410" w:rsidRPr="000C5125">
        <w:rPr>
          <w:rFonts w:cs="Times New Roman"/>
        </w:rPr>
        <w:fldChar w:fldCharType="begin">
          <w:fldData xml:space="preserve">PEVuZE5vdGU+PENpdGU+PEF1dGhvcj5IYXNoaW08L0F1dGhvcj48WWVhcj4yMDE4PC9ZZWFyPjxS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</w:fldData>
        </w:fldChar>
      </w:r>
      <w:r w:rsidR="008B33D7" w:rsidRPr="000C5125">
        <w:rPr>
          <w:rFonts w:cs="Times New Roman"/>
        </w:rPr>
        <w:instrText xml:space="preserve"> ADDIN EN.CITE </w:instrText>
      </w:r>
      <w:r w:rsidR="008B33D7" w:rsidRPr="000C5125">
        <w:rPr>
          <w:rFonts w:cs="Times New Roman"/>
        </w:rPr>
        <w:fldChar w:fldCharType="begin">
          <w:fldData xml:space="preserve">PEVuZE5vdGU+PENpdGU+PEF1dGhvcj5IYXNoaW08L0F1dGhvcj48WWVhcj4yMDE4PC9ZZWFyPjxS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</w:fldData>
        </w:fldChar>
      </w:r>
      <w:r w:rsidR="008B33D7" w:rsidRPr="000C5125">
        <w:rPr>
          <w:rFonts w:cs="Times New Roman"/>
        </w:rPr>
        <w:instrText xml:space="preserve"> ADDIN EN.CITE.DATA </w:instrText>
      </w:r>
      <w:r w:rsidR="008B33D7" w:rsidRPr="000C5125">
        <w:rPr>
          <w:rFonts w:cs="Times New Roman"/>
        </w:rPr>
      </w:r>
      <w:r w:rsidR="008B33D7" w:rsidRPr="000C5125">
        <w:rPr>
          <w:rFonts w:cs="Times New Roman"/>
        </w:rPr>
        <w:fldChar w:fldCharType="end"/>
      </w:r>
      <w:r w:rsidR="00E82410" w:rsidRPr="000C5125">
        <w:rPr>
          <w:rFonts w:cs="Times New Roman"/>
        </w:rPr>
      </w:r>
      <w:r w:rsidR="00E82410" w:rsidRPr="000C5125">
        <w:rPr>
          <w:rFonts w:cs="Times New Roman"/>
        </w:rPr>
        <w:fldChar w:fldCharType="separate"/>
      </w:r>
      <w:r w:rsidR="008B33D7" w:rsidRPr="000C5125">
        <w:rPr>
          <w:rFonts w:cs="Times New Roman"/>
          <w:noProof/>
        </w:rPr>
        <w:t>[4, 6, 8]</w:t>
      </w:r>
      <w:r w:rsidR="00E82410" w:rsidRPr="000C5125">
        <w:rPr>
          <w:rFonts w:cs="Times New Roman"/>
        </w:rPr>
        <w:fldChar w:fldCharType="end"/>
      </w:r>
      <w:r w:rsidR="00F60D31" w:rsidRPr="000C5125">
        <w:rPr>
          <w:rFonts w:cs="Times New Roman"/>
        </w:rPr>
        <w:t xml:space="preserve"> </w:t>
      </w:r>
      <w:r w:rsidR="00654C9E" w:rsidRPr="000C5125">
        <w:rPr>
          <w:rFonts w:cs="Times New Roman"/>
        </w:rPr>
        <w:t>and body powered devices</w:t>
      </w:r>
      <w:r w:rsidR="00DA62BB" w:rsidRPr="000C5125">
        <w:rPr>
          <w:rFonts w:cs="Times New Roman"/>
        </w:rPr>
        <w:t xml:space="preserve"> </w:t>
      </w:r>
      <w:r w:rsidR="00E82410" w:rsidRPr="000C5125">
        <w:rPr>
          <w:rFonts w:cs="Times New Roman"/>
        </w:rPr>
        <w:fldChar w:fldCharType="begin">
          <w:fldData xml:space="preserve">PEVuZE5vdGU+PENpdGU+PEF1dGhvcj5BeXViPC9BdXRob3I+PFllYXI+MjAxNzwvWWVhcj48UmVj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</w:fldData>
        </w:fldChar>
      </w:r>
      <w:r w:rsidR="008B33D7" w:rsidRPr="000C5125">
        <w:rPr>
          <w:rFonts w:cs="Times New Roman"/>
        </w:rPr>
        <w:instrText xml:space="preserve"> ADDIN EN.CITE </w:instrText>
      </w:r>
      <w:r w:rsidR="008B33D7" w:rsidRPr="000C5125">
        <w:rPr>
          <w:rFonts w:cs="Times New Roman"/>
        </w:rPr>
        <w:fldChar w:fldCharType="begin">
          <w:fldData xml:space="preserve">PEVuZE5vdGU+PENpdGU+PEF1dGhvcj5BeXViPC9BdXRob3I+PFllYXI+MjAxNzwvWWVhcj48UmVj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</w:fldData>
        </w:fldChar>
      </w:r>
      <w:r w:rsidR="008B33D7" w:rsidRPr="000C5125">
        <w:rPr>
          <w:rFonts w:cs="Times New Roman"/>
        </w:rPr>
        <w:instrText xml:space="preserve"> ADDIN EN.CITE.DATA </w:instrText>
      </w:r>
      <w:r w:rsidR="008B33D7" w:rsidRPr="000C5125">
        <w:rPr>
          <w:rFonts w:cs="Times New Roman"/>
        </w:rPr>
      </w:r>
      <w:r w:rsidR="008B33D7" w:rsidRPr="000C5125">
        <w:rPr>
          <w:rFonts w:cs="Times New Roman"/>
        </w:rPr>
        <w:fldChar w:fldCharType="end"/>
      </w:r>
      <w:r w:rsidR="00E82410" w:rsidRPr="000C5125">
        <w:rPr>
          <w:rFonts w:cs="Times New Roman"/>
        </w:rPr>
      </w:r>
      <w:r w:rsidR="00E82410" w:rsidRPr="000C5125">
        <w:rPr>
          <w:rFonts w:cs="Times New Roman"/>
        </w:rPr>
        <w:fldChar w:fldCharType="separate"/>
      </w:r>
      <w:r w:rsidR="008B33D7" w:rsidRPr="000C5125">
        <w:rPr>
          <w:rFonts w:cs="Times New Roman"/>
          <w:noProof/>
        </w:rPr>
        <w:t>[9, 10]</w:t>
      </w:r>
      <w:r w:rsidR="00E82410" w:rsidRPr="000C5125">
        <w:rPr>
          <w:rFonts w:cs="Times New Roman"/>
        </w:rPr>
        <w:fldChar w:fldCharType="end"/>
      </w:r>
      <w:r w:rsidR="00654C9E" w:rsidRPr="000C5125">
        <w:rPr>
          <w:rFonts w:cs="Times New Roman"/>
        </w:rPr>
        <w:t xml:space="preserve">. </w:t>
      </w:r>
      <w:r w:rsidR="00400C5C" w:rsidRPr="000C5125">
        <w:rPr>
          <w:rFonts w:cs="Times New Roman"/>
        </w:rPr>
        <w:t xml:space="preserve">For example, </w:t>
      </w:r>
      <w:r w:rsidR="007E045A" w:rsidRPr="000C5125">
        <w:rPr>
          <w:rFonts w:cs="Times New Roman"/>
        </w:rPr>
        <w:t>for the voluntary closing body powered prosthesis known as th</w:t>
      </w:r>
      <w:r w:rsidR="001B3326" w:rsidRPr="000C5125">
        <w:rPr>
          <w:rFonts w:cs="Times New Roman"/>
        </w:rPr>
        <w:t>e Hosmer Soft Hand, patients had to exert over 131N of cable force in order to achieve a</w:t>
      </w:r>
      <w:r w:rsidR="003705F4" w:rsidRPr="000C5125">
        <w:rPr>
          <w:rFonts w:cs="Times New Roman"/>
        </w:rPr>
        <w:t xml:space="preserve"> mere</w:t>
      </w:r>
      <w:r w:rsidR="001B3326" w:rsidRPr="000C5125">
        <w:rPr>
          <w:rFonts w:cs="Times New Roman"/>
        </w:rPr>
        <w:t xml:space="preserve"> 15N pinch force</w:t>
      </w:r>
      <w:r w:rsidR="008D4E38"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Hichert&lt;/Author&gt;&lt;Year&gt;2018&lt;/Year&gt;&lt;RecNum&gt;40&lt;/RecNum&gt;&lt;DisplayText&gt;[11]&lt;/DisplayText&gt;&lt;record&gt;&lt;rec-number&gt;40&lt;/rec-number&gt;&lt;foreign-keys&gt;&lt;key app="EN" db-id="s2ax52wpjeswtre5fdtp0apkafxtfr5tx0vs" timestamp="1526747117"&gt;40&lt;/key&gt;&lt;/foreign-keys&gt;&lt;ref-type name="Journal Article"&gt;17&lt;/ref-type&gt;&lt;contributors&gt;&lt;authors&gt;&lt;author&gt;Hichert, M.&lt;/author&gt;&lt;author&gt;Vardy, A. N.&lt;/author&gt;&lt;author&gt;Plettenburg, D.&lt;/author&gt;&lt;/authors&gt;&lt;/contributors&gt;&lt;titles&gt;&lt;title&gt;Fatigue-free operation of most body-powered prostheses not feasible for majority of users with trans-radial deficiency&lt;/title&gt;&lt;secondary-title&gt;Prosthetics and Orthotics International&lt;/secondary-title&gt;&lt;/titles&gt;&lt;periodical&gt;&lt;full-title&gt;Prosthetics and orthotics international&lt;/full-title&gt;&lt;/periodical&gt;&lt;pages&gt;84-92&lt;/pages&gt;&lt;volume&gt;42&lt;/volume&gt;&lt;number&gt;1&lt;/number&gt;&lt;dates&gt;&lt;year&gt;2018&lt;/year&gt;&lt;/dates&gt;&lt;work-type&gt;Article&lt;/work-type&gt;&lt;urls&gt;&lt;related-urls&gt;&lt;url&gt;https://www.scopus.com/inward/record.uri?eid=2-s2.0-85041794093&amp;amp;doi=10.1177%2f0309364617708651&amp;amp;partnerID=40&amp;amp;md5=9a5e54d2553ac29f433ab9b749c1796a&lt;/url&gt;&lt;/related-urls&gt;&lt;/urls&gt;&lt;electronic-resource-num&gt;10.1177/0309364617708651&lt;/electronic-resource-num&gt;&lt;remote-database-name&gt;Scopus&lt;/remote-database-name&gt;&lt;/record&gt;&lt;/Cite&gt;&lt;/EndNote&gt;</w:instrText>
      </w:r>
      <w:r w:rsidR="00E82410" w:rsidRPr="000C5125">
        <w:rPr>
          <w:rFonts w:cs="Times New Roman"/>
        </w:rPr>
        <w:fldChar w:fldCharType="separate"/>
      </w:r>
      <w:r w:rsidR="008B33D7" w:rsidRPr="000C5125">
        <w:rPr>
          <w:rFonts w:cs="Times New Roman"/>
          <w:noProof/>
        </w:rPr>
        <w:t>[11]</w:t>
      </w:r>
      <w:r w:rsidR="00E82410" w:rsidRPr="000C5125">
        <w:rPr>
          <w:rFonts w:cs="Times New Roman"/>
        </w:rPr>
        <w:fldChar w:fldCharType="end"/>
      </w:r>
      <w:r w:rsidR="001B3326" w:rsidRPr="000C5125">
        <w:rPr>
          <w:rFonts w:cs="Times New Roman"/>
        </w:rPr>
        <w:t xml:space="preserve">. </w:t>
      </w:r>
      <w:r w:rsidR="00F04A59" w:rsidRPr="000C5125">
        <w:rPr>
          <w:rFonts w:cs="Times New Roman"/>
        </w:rPr>
        <w:t>A prosthesis powered by dielectric actuators could only achieve 35</w:t>
      </w:r>
      <w:r w:rsidR="003307FA" w:rsidRPr="000C5125">
        <w:rPr>
          <w:rFonts w:cs="Times New Roman"/>
        </w:rPr>
        <w:t>-97N</w:t>
      </w:r>
      <w:r w:rsidR="00F04A59" w:rsidRPr="000C5125">
        <w:rPr>
          <w:rFonts w:cs="Times New Roman"/>
        </w:rPr>
        <w:t xml:space="preserve"> </w:t>
      </w:r>
      <w:r w:rsidR="00AB44B3" w:rsidRPr="000C5125">
        <w:rPr>
          <w:rFonts w:cs="Times New Roman"/>
        </w:rPr>
        <w:t>output</w:t>
      </w:r>
      <w:r w:rsidR="00F04A59" w:rsidRPr="000C5125">
        <w:rPr>
          <w:rFonts w:cs="Times New Roman"/>
        </w:rPr>
        <w:t xml:space="preserve"> for</w:t>
      </w:r>
      <w:r w:rsidR="00FA35F4" w:rsidRPr="000C5125">
        <w:rPr>
          <w:rFonts w:cs="Times New Roman"/>
        </w:rPr>
        <w:t>ce</w:t>
      </w:r>
      <w:r w:rsidR="00DA551A"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El-Hamad&lt;/Author&gt;&lt;Year&gt;2017&lt;/Year&gt;&lt;RecNum&gt;34&lt;/RecNum&gt;&lt;DisplayText&gt;[12]&lt;/DisplayText&gt;&lt;record&gt;&lt;rec-number&gt;34&lt;/rec-number&gt;&lt;foreign-keys&gt;&lt;key app="EN" db-id="s2ax52wpjeswtre5fdtp0apkafxtfr5tx0vs" timestamp="1526696112"&gt;34&lt;/key&gt;&lt;/foreign-keys&gt;&lt;ref-type name="Journal Article"&gt;17&lt;/ref-type&gt;&lt;contributors&gt;&lt;authors&gt;&lt;author&gt;H. J. El-Hamad&lt;/author&gt;&lt;author&gt;S.A.B. Ahmad&lt;/author&gt;&lt;author&gt;A. J. B. D. Ishak&lt;/author&gt;&lt;/authors&gt;&lt;/contributors&gt;&lt;titles&gt;&lt;title&gt;Modelling of High Output Force Dielectric Elastomer Actuator&lt;/title&gt;&lt;secondary-title&gt;International Journal of Mechanical Engineering and Robotics Research&lt;/secondary-title&gt;&lt;/titles&gt;&lt;periodical&gt;&lt;full-title&gt;International Journal of Mechanical Engineering and Robotics Research&lt;/full-title&gt;&lt;/periodical&gt;&lt;pages&gt;100-103&lt;/pages&gt;&lt;volume&gt;6&lt;/volume&gt;&lt;number&gt;2&lt;/number&gt;&lt;dates&gt;&lt;year&gt;2017&lt;/year&gt;&lt;/dates&gt;&lt;urls&gt;&lt;/urls&gt;&lt;electronic-resource-num&gt;10.18178/ijmerr.6.2.100-103&lt;/electronic-resource-num&gt;&lt;/record&gt;&lt;/Cite&gt;&lt;/EndNote&gt;</w:instrText>
      </w:r>
      <w:r w:rsidR="00E82410" w:rsidRPr="000C5125">
        <w:rPr>
          <w:rFonts w:cs="Times New Roman"/>
        </w:rPr>
        <w:fldChar w:fldCharType="separate"/>
      </w:r>
      <w:r w:rsidR="008B33D7" w:rsidRPr="000C5125">
        <w:rPr>
          <w:rFonts w:cs="Times New Roman"/>
          <w:noProof/>
        </w:rPr>
        <w:t>[12]</w:t>
      </w:r>
      <w:r w:rsidR="00E82410" w:rsidRPr="000C5125">
        <w:rPr>
          <w:rFonts w:cs="Times New Roman"/>
        </w:rPr>
        <w:fldChar w:fldCharType="end"/>
      </w:r>
      <w:r w:rsidR="00FA35F4" w:rsidRPr="000C5125">
        <w:rPr>
          <w:rFonts w:cs="Times New Roman"/>
        </w:rPr>
        <w:t xml:space="preserve">, and a </w:t>
      </w:r>
      <w:r w:rsidR="003B60AD" w:rsidRPr="000C5125">
        <w:rPr>
          <w:rFonts w:cs="Times New Roman"/>
        </w:rPr>
        <w:t xml:space="preserve">novel pneumatically powered </w:t>
      </w:r>
      <w:r w:rsidR="00081A47" w:rsidRPr="000C5125">
        <w:rPr>
          <w:rFonts w:cs="Times New Roman"/>
        </w:rPr>
        <w:t xml:space="preserve">soft </w:t>
      </w:r>
      <w:r w:rsidR="003B60AD" w:rsidRPr="000C5125">
        <w:rPr>
          <w:rFonts w:cs="Times New Roman"/>
        </w:rPr>
        <w:t>actuator could only achieve 0.46N at 5 bar of pressure</w:t>
      </w:r>
      <w:r w:rsidR="00771478"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Mata Amritanandamayi&lt;/Author&gt;&lt;Year&gt;2018&lt;/Year&gt;&lt;RecNum&gt;24&lt;/RecNum&gt;&lt;DisplayText&gt;[2]&lt;/DisplayText&gt;&lt;record&gt;&lt;rec-number&gt;24&lt;/rec-number&gt;&lt;foreign-keys&gt;&lt;key app="EN" db-id="s2ax52wpjeswtre5fdtp0apkafxtfr5tx0vs" timestamp="1526633481"&gt;24&lt;/key&gt;&lt;/foreign-keys&gt;&lt;ref-type name="Journal Article"&gt;17&lt;/ref-type&gt;&lt;contributors&gt;&lt;authors&gt;&lt;author&gt;Mata Amritanandamayi, Devi&lt;/author&gt;&lt;author&gt;Udupa, Ganesha&lt;/author&gt;&lt;author&gt;Sreedharan, Pramod&lt;/author&gt;&lt;/authors&gt;&lt;/contributors&gt;&lt;titles&gt;&lt;title&gt;A novel underactuated multi-fingered soft robotic hand for prosthetic application&lt;/title&gt;&lt;secondary-title&gt;Robotics and Autonomous Systems&lt;/secondary-title&gt;&lt;/titles&gt;&lt;periodical&gt;&lt;full-title&gt;Robotics and Autonomous Systems&lt;/full-title&gt;&lt;/periodical&gt;&lt;pages&gt;267-277&lt;/pages&gt;&lt;volume&gt;100&lt;/volume&gt;&lt;keywords&gt;&lt;keyword&gt;Asymmetric bellow flexible pneumatic actuator&lt;/keyword&gt;&lt;keyword&gt;Finite element analysis&lt;/keyword&gt;&lt;keyword&gt;Multi-fingered soft Robotic hand&lt;/keyword&gt;&lt;/keywords&gt;&lt;dates&gt;&lt;year&gt;2018&lt;/year&gt;&lt;pub-dates&gt;&lt;date&gt;2018/02/01/&lt;/date&gt;&lt;/pub-dates&gt;&lt;/dates&gt;&lt;isbn&gt;0921-8890&lt;/isbn&gt;&lt;urls&gt;&lt;related-urls&gt;&lt;url&gt;http://www.sciencedirect.com/science/article/pii/S092188901730307X&lt;/url&gt;&lt;/related-urls&gt;&lt;/urls&gt;&lt;electronic-resource-num&gt;https://doi.org/10.1016/j.robot.2017.11.005&lt;/electronic-resource-num&gt;&lt;/record&gt;&lt;/Cite&gt;&lt;/EndNote&gt;</w:instrText>
      </w:r>
      <w:r w:rsidR="00E82410" w:rsidRPr="000C5125">
        <w:rPr>
          <w:rFonts w:cs="Times New Roman"/>
        </w:rPr>
        <w:fldChar w:fldCharType="separate"/>
      </w:r>
      <w:r w:rsidR="008B33D7" w:rsidRPr="000C5125">
        <w:rPr>
          <w:rFonts w:cs="Times New Roman"/>
          <w:noProof/>
        </w:rPr>
        <w:t>[2]</w:t>
      </w:r>
      <w:r w:rsidR="00E82410" w:rsidRPr="000C5125">
        <w:rPr>
          <w:rFonts w:cs="Times New Roman"/>
        </w:rPr>
        <w:fldChar w:fldCharType="end"/>
      </w:r>
      <w:r w:rsidR="003B60AD" w:rsidRPr="000C5125">
        <w:rPr>
          <w:rFonts w:cs="Times New Roman"/>
        </w:rPr>
        <w:t xml:space="preserve">. </w:t>
      </w:r>
      <w:r w:rsidR="009724B5" w:rsidRPr="000C5125">
        <w:rPr>
          <w:rFonts w:cs="Times New Roman"/>
        </w:rPr>
        <w:t xml:space="preserve">To illustrate the issue, a typical anatomically intact bicep </w:t>
      </w:r>
      <w:r w:rsidR="00320018" w:rsidRPr="000C5125">
        <w:rPr>
          <w:rFonts w:cs="Times New Roman"/>
        </w:rPr>
        <w:t>can exert</w:t>
      </w:r>
      <w:r w:rsidR="00CE3B75" w:rsidRPr="000C5125">
        <w:rPr>
          <w:rFonts w:cs="Times New Roman"/>
        </w:rPr>
        <w:t xml:space="preserve"> 40N-116N worth of force during flexion </w:t>
      </w:r>
      <w:r w:rsidR="00E82410" w:rsidRPr="000C5125">
        <w:rPr>
          <w:rFonts w:cs="Times New Roman"/>
        </w:rPr>
        <w:fldChar w:fldCharType="begin"/>
      </w:r>
      <w:r w:rsidR="008B33D7" w:rsidRPr="000C5125">
        <w:rPr>
          <w:rFonts w:cs="Times New Roman"/>
        </w:rPr>
        <w:instrText xml:space="preserve"> ADDIN EN.CITE &lt;EndNote&gt;&lt;Cite&gt;&lt;Author&gt;El-Hamad&lt;/Author&gt;&lt;Year&gt;2017&lt;/Year&gt;&lt;RecNum&gt;34&lt;/RecNum&gt;&lt;DisplayText&gt;[12]&lt;/DisplayText&gt;&lt;record&gt;&lt;rec-number&gt;34&lt;/rec-number&gt;&lt;foreign-keys&gt;&lt;key app="EN" db-id="s2ax52wpjeswtre5fdtp0apkafxtfr5tx0vs" timestamp="1526696112"&gt;34&lt;/key&gt;&lt;/foreign-keys&gt;&lt;ref-type name="Journal Article"&gt;17&lt;/ref-type&gt;&lt;contributors&gt;&lt;authors&gt;&lt;author&gt;H. J. El-Hamad&lt;/author&gt;&lt;author&gt;S.A.B. Ahmad&lt;/author&gt;&lt;author&gt;A. J. B. D. Ishak&lt;/author&gt;&lt;/authors&gt;&lt;/contributors&gt;&lt;titles&gt;&lt;title&gt;Modelling of High Output Force Dielectric Elastomer Actuator&lt;/title&gt;&lt;secondary-title&gt;International Journal of Mechanical Engineering and Robotics Research&lt;/secondary-title&gt;&lt;/titles&gt;&lt;periodical&gt;&lt;full-title&gt;International Journal of Mechanical Engineering and Robotics Research&lt;/full-title&gt;&lt;/periodical&gt;&lt;pages&gt;100-103&lt;/pages&gt;&lt;volume&gt;6&lt;/volume&gt;&lt;number&gt;2&lt;/number&gt;&lt;dates&gt;&lt;year&gt;2017&lt;/year&gt;&lt;/dates&gt;&lt;urls&gt;&lt;/urls&gt;&lt;electronic-resource-num&gt;10.18178/ijmerr.6.2.100-103&lt;/electronic-resource-num&gt;&lt;/record&gt;&lt;/Cite&gt;&lt;/EndNote&gt;</w:instrText>
      </w:r>
      <w:r w:rsidR="00E82410" w:rsidRPr="000C5125">
        <w:rPr>
          <w:rFonts w:cs="Times New Roman"/>
        </w:rPr>
        <w:fldChar w:fldCharType="separate"/>
      </w:r>
      <w:r w:rsidR="008B33D7" w:rsidRPr="000C5125">
        <w:rPr>
          <w:rFonts w:cs="Times New Roman"/>
          <w:noProof/>
        </w:rPr>
        <w:t>[12]</w:t>
      </w:r>
      <w:r w:rsidR="00E82410" w:rsidRPr="000C5125">
        <w:rPr>
          <w:rFonts w:cs="Times New Roman"/>
        </w:rPr>
        <w:fldChar w:fldCharType="end"/>
      </w:r>
      <w:r w:rsidR="00CE3B75" w:rsidRPr="000C5125">
        <w:rPr>
          <w:rFonts w:cs="Times New Roman"/>
        </w:rPr>
        <w:t xml:space="preserve">. </w:t>
      </w:r>
      <w:r w:rsidR="00AB44B3" w:rsidRPr="000C5125">
        <w:rPr>
          <w:rFonts w:cs="Times New Roman"/>
        </w:rPr>
        <w:t>Thus,</w:t>
      </w:r>
      <w:r w:rsidR="00541156" w:rsidRPr="000C5125">
        <w:rPr>
          <w:rFonts w:cs="Times New Roman"/>
        </w:rPr>
        <w:t xml:space="preserve"> the need for</w:t>
      </w:r>
      <w:r w:rsidR="0092024F" w:rsidRPr="000C5125">
        <w:rPr>
          <w:rFonts w:cs="Times New Roman"/>
        </w:rPr>
        <w:t xml:space="preserve"> stronger, more powerful ac</w:t>
      </w:r>
      <w:r w:rsidR="004D6930" w:rsidRPr="000C5125">
        <w:rPr>
          <w:rFonts w:cs="Times New Roman"/>
        </w:rPr>
        <w:t xml:space="preserve">tuators are necessary, such as those </w:t>
      </w:r>
      <w:r w:rsidR="00AC5B85" w:rsidRPr="000C5125">
        <w:rPr>
          <w:rFonts w:cs="Times New Roman"/>
        </w:rPr>
        <w:t xml:space="preserve">that can be </w:t>
      </w:r>
      <w:r w:rsidR="004D6930" w:rsidRPr="000C5125">
        <w:rPr>
          <w:rFonts w:cs="Times New Roman"/>
        </w:rPr>
        <w:t>offered by hydraulics.</w:t>
      </w:r>
    </w:p>
    <w:p w14:paraId="53B808B2" w14:textId="2B4A4D8A" w:rsidR="004D6930" w:rsidRPr="000C5125" w:rsidRDefault="004D6930" w:rsidP="005C6950">
      <w:pPr>
        <w:pStyle w:val="NoSpacing"/>
        <w:rPr>
          <w:rFonts w:cs="Times New Roman"/>
        </w:rPr>
      </w:pPr>
    </w:p>
    <w:p w14:paraId="5C8D609A" w14:textId="0DCF39D2" w:rsidR="006C2483" w:rsidRPr="000C5125" w:rsidRDefault="00F80B2B" w:rsidP="005C6950">
      <w:pPr>
        <w:pStyle w:val="NoSpacing"/>
        <w:rPr>
          <w:rFonts w:cs="Times New Roman"/>
        </w:rPr>
      </w:pPr>
      <w:r w:rsidRPr="000C5125">
        <w:rPr>
          <w:rFonts w:cs="Times New Roman"/>
        </w:rPr>
        <w:t xml:space="preserve">Fluid power has the potential to generate </w:t>
      </w:r>
      <w:r w:rsidR="00C504B3" w:rsidRPr="000C5125">
        <w:rPr>
          <w:rFonts w:cs="Times New Roman"/>
        </w:rPr>
        <w:t>extremely large forces with smaller and more flexible configurations. Durfee, Xia and Hsiao-</w:t>
      </w:r>
      <w:proofErr w:type="spellStart"/>
      <w:r w:rsidR="00C504B3" w:rsidRPr="000C5125">
        <w:rPr>
          <w:rFonts w:cs="Times New Roman"/>
        </w:rPr>
        <w:t>Wecksler</w:t>
      </w:r>
      <w:proofErr w:type="spellEnd"/>
      <w:r w:rsidR="00C504B3" w:rsidRPr="000C5125">
        <w:rPr>
          <w:rFonts w:cs="Times New Roman"/>
        </w:rPr>
        <w:t xml:space="preserve"> </w:t>
      </w:r>
      <w:r w:rsidR="00B6533E" w:rsidRPr="000C5125">
        <w:rPr>
          <w:rFonts w:cs="Times New Roman"/>
        </w:rPr>
        <w:t xml:space="preserve">modelled micro hydraulic cylinders, and at a nominal pressure of </w:t>
      </w:r>
      <w:r w:rsidR="00B948E5" w:rsidRPr="000C5125">
        <w:rPr>
          <w:rFonts w:cs="Times New Roman"/>
        </w:rPr>
        <w:t>6.9MPa</w:t>
      </w:r>
      <w:r w:rsidR="005500D5" w:rsidRPr="000C5125">
        <w:rPr>
          <w:rFonts w:cs="Times New Roman"/>
        </w:rPr>
        <w:t xml:space="preserve"> (1000psi)</w:t>
      </w:r>
      <w:r w:rsidR="00B948E5" w:rsidRPr="000C5125">
        <w:rPr>
          <w:rFonts w:cs="Times New Roman"/>
        </w:rPr>
        <w:t xml:space="preserve">, a </w:t>
      </w:r>
      <w:r w:rsidR="008239DE" w:rsidRPr="000C5125">
        <w:rPr>
          <w:rFonts w:cs="Times New Roman"/>
        </w:rPr>
        <w:t xml:space="preserve">single </w:t>
      </w:r>
      <w:r w:rsidR="006E4901" w:rsidRPr="000C5125">
        <w:rPr>
          <w:rFonts w:cs="Times New Roman"/>
        </w:rPr>
        <w:t xml:space="preserve">hydraulic cylinder </w:t>
      </w:r>
      <w:r w:rsidR="00B41A9E" w:rsidRPr="000C5125">
        <w:rPr>
          <w:rFonts w:cs="Times New Roman"/>
        </w:rPr>
        <w:t xml:space="preserve">with a mere 4mm </w:t>
      </w:r>
      <w:r w:rsidR="008239DE" w:rsidRPr="000C5125">
        <w:rPr>
          <w:rFonts w:cs="Times New Roman"/>
        </w:rPr>
        <w:t>bore can output up to 87N worth of force</w:t>
      </w:r>
      <w:r w:rsidR="00BC3AB7"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Durfee&lt;/Author&gt;&lt;Year&gt;2011&lt;/Year&gt;&lt;RecNum&gt;1&lt;/RecNum&gt;&lt;DisplayText&gt;[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E82410" w:rsidRPr="000C5125">
        <w:rPr>
          <w:rFonts w:cs="Times New Roman"/>
        </w:rPr>
        <w:fldChar w:fldCharType="separate"/>
      </w:r>
      <w:r w:rsidR="008B33D7" w:rsidRPr="000C5125">
        <w:rPr>
          <w:rFonts w:cs="Times New Roman"/>
          <w:noProof/>
        </w:rPr>
        <w:t>[1]</w:t>
      </w:r>
      <w:r w:rsidR="00E82410" w:rsidRPr="000C5125">
        <w:rPr>
          <w:rFonts w:cs="Times New Roman"/>
        </w:rPr>
        <w:fldChar w:fldCharType="end"/>
      </w:r>
      <w:r w:rsidR="008239DE" w:rsidRPr="000C5125">
        <w:rPr>
          <w:rFonts w:cs="Times New Roman"/>
        </w:rPr>
        <w:t>.</w:t>
      </w:r>
      <w:r w:rsidR="00A41BFF" w:rsidRPr="000C5125">
        <w:rPr>
          <w:rFonts w:cs="Times New Roman"/>
        </w:rPr>
        <w:t xml:space="preserve"> Furthermo</w:t>
      </w:r>
      <w:r w:rsidR="00706FA6" w:rsidRPr="000C5125">
        <w:rPr>
          <w:rFonts w:cs="Times New Roman"/>
        </w:rPr>
        <w:t>re, the system output is infinitely variable based on the requirements of the user. For example, if more working force is required, either the pressure of the system can be increased, or the size of the cylinders increased</w:t>
      </w:r>
      <w:r w:rsidR="004A2393" w:rsidRPr="000C5125">
        <w:rPr>
          <w:rFonts w:cs="Times New Roman"/>
        </w:rPr>
        <w:t xml:space="preserve"> and vice versa.</w:t>
      </w:r>
      <w:r w:rsidR="008239DE" w:rsidRPr="000C5125">
        <w:rPr>
          <w:rFonts w:cs="Times New Roman"/>
        </w:rPr>
        <w:t xml:space="preserve"> </w:t>
      </w:r>
      <w:r w:rsidR="00A45F2F" w:rsidRPr="000C5125">
        <w:rPr>
          <w:rFonts w:cs="Times New Roman"/>
        </w:rPr>
        <w:t xml:space="preserve">If these cylinders were to be implemented, a considerable number of them would be able to fit </w:t>
      </w:r>
      <w:r w:rsidR="00E963B4" w:rsidRPr="000C5125">
        <w:rPr>
          <w:rFonts w:cs="Times New Roman"/>
        </w:rPr>
        <w:t xml:space="preserve">in the space that would otherwise be taken up by a servo array, allowing far more precise </w:t>
      </w:r>
      <w:r w:rsidR="00A078C1" w:rsidRPr="000C5125">
        <w:rPr>
          <w:rFonts w:cs="Times New Roman"/>
        </w:rPr>
        <w:t>control and freedom of control over the degrees of freedom of the upper limb</w:t>
      </w:r>
      <w:r w:rsidR="00A716C1" w:rsidRPr="000C5125">
        <w:rPr>
          <w:rFonts w:cs="Times New Roman"/>
        </w:rPr>
        <w:t xml:space="preserve">. If the upper limb was made anatomically correct, there would be three cylinders used for </w:t>
      </w:r>
      <w:r w:rsidR="00354FCB" w:rsidRPr="000C5125">
        <w:rPr>
          <w:rFonts w:cs="Times New Roman"/>
        </w:rPr>
        <w:t xml:space="preserve">flexion of a single finger which would result in a </w:t>
      </w:r>
      <w:r w:rsidR="00DA1229" w:rsidRPr="000C5125">
        <w:rPr>
          <w:rFonts w:cs="Times New Roman"/>
        </w:rPr>
        <w:t>previously unseen output force</w:t>
      </w:r>
      <w:r w:rsidR="00037195" w:rsidRPr="000C5125">
        <w:rPr>
          <w:rFonts w:cs="Times New Roman"/>
        </w:rPr>
        <w:t xml:space="preserve"> per finger than a lot of currently developing prosthetic hands.</w:t>
      </w:r>
    </w:p>
    <w:p w14:paraId="791AF49C" w14:textId="77777777" w:rsidR="006C2483" w:rsidRPr="000C5125" w:rsidRDefault="006C2483" w:rsidP="005C6950">
      <w:pPr>
        <w:pStyle w:val="NoSpacing"/>
        <w:rPr>
          <w:rFonts w:cs="Times New Roman"/>
        </w:rPr>
      </w:pPr>
    </w:p>
    <w:p w14:paraId="6B5DDAD9" w14:textId="23C4B029" w:rsidR="00BB16BB" w:rsidRPr="000C5125" w:rsidRDefault="00F4477A" w:rsidP="005C6950">
      <w:pPr>
        <w:pStyle w:val="NoSpacing"/>
        <w:rPr>
          <w:rFonts w:cs="Times New Roman"/>
        </w:rPr>
      </w:pPr>
      <w:r w:rsidRPr="000C5125">
        <w:rPr>
          <w:rFonts w:cs="Times New Roman"/>
        </w:rPr>
        <w:t xml:space="preserve">Furthermore, </w:t>
      </w:r>
      <w:r w:rsidR="00D7418B" w:rsidRPr="000C5125">
        <w:rPr>
          <w:rFonts w:cs="Times New Roman"/>
        </w:rPr>
        <w:t>Resnik and Hashim have found that weight is a significant contributor to prosthesis adoption</w:t>
      </w:r>
      <w:r w:rsidR="00475B82" w:rsidRPr="000C5125">
        <w:rPr>
          <w:rFonts w:cs="Times New Roman"/>
        </w:rPr>
        <w:t xml:space="preserve"> </w:t>
      </w:r>
      <w:r w:rsidR="00E82410" w:rsidRPr="000C5125">
        <w:rPr>
          <w:rFonts w:cs="Times New Roman"/>
        </w:rPr>
        <w:fldChar w:fldCharType="begin">
          <w:fldData xml:space="preserve">PEVuZE5vdGU+PENpdGU+PEF1dGhvcj5SZXNuaWs8L0F1dGhvcj48WWVhcj4yMDE3PC9ZZWFyPjxS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</w:fldData>
        </w:fldChar>
      </w:r>
      <w:r w:rsidR="008B33D7" w:rsidRPr="000C5125">
        <w:rPr>
          <w:rFonts w:cs="Times New Roman"/>
        </w:rPr>
        <w:instrText xml:space="preserve"> ADDIN EN.CITE </w:instrText>
      </w:r>
      <w:r w:rsidR="008B33D7" w:rsidRPr="000C5125">
        <w:rPr>
          <w:rFonts w:cs="Times New Roman"/>
        </w:rPr>
        <w:fldChar w:fldCharType="begin">
          <w:fldData xml:space="preserve">PEVuZE5vdGU+PENpdGU+PEF1dGhvcj5SZXNuaWs8L0F1dGhvcj48WWVhcj4yMDE3PC9ZZWFyPjxS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</w:fldData>
        </w:fldChar>
      </w:r>
      <w:r w:rsidR="008B33D7" w:rsidRPr="000C5125">
        <w:rPr>
          <w:rFonts w:cs="Times New Roman"/>
        </w:rPr>
        <w:instrText xml:space="preserve"> ADDIN EN.CITE.DATA </w:instrText>
      </w:r>
      <w:r w:rsidR="008B33D7" w:rsidRPr="000C5125">
        <w:rPr>
          <w:rFonts w:cs="Times New Roman"/>
        </w:rPr>
      </w:r>
      <w:r w:rsidR="008B33D7" w:rsidRPr="000C5125">
        <w:rPr>
          <w:rFonts w:cs="Times New Roman"/>
        </w:rPr>
        <w:fldChar w:fldCharType="end"/>
      </w:r>
      <w:r w:rsidR="00E82410" w:rsidRPr="000C5125">
        <w:rPr>
          <w:rFonts w:cs="Times New Roman"/>
        </w:rPr>
      </w:r>
      <w:r w:rsidR="00E82410" w:rsidRPr="000C5125">
        <w:rPr>
          <w:rFonts w:cs="Times New Roman"/>
        </w:rPr>
        <w:fldChar w:fldCharType="separate"/>
      </w:r>
      <w:r w:rsidR="008B33D7" w:rsidRPr="000C5125">
        <w:rPr>
          <w:rFonts w:cs="Times New Roman"/>
          <w:noProof/>
        </w:rPr>
        <w:t>[5, 8]</w:t>
      </w:r>
      <w:r w:rsidR="00E82410" w:rsidRPr="000C5125">
        <w:rPr>
          <w:rFonts w:cs="Times New Roman"/>
        </w:rPr>
        <w:fldChar w:fldCharType="end"/>
      </w:r>
      <w:r w:rsidR="00D7418B" w:rsidRPr="000C5125">
        <w:rPr>
          <w:rFonts w:cs="Times New Roman"/>
        </w:rPr>
        <w:t>.</w:t>
      </w:r>
      <w:r w:rsidR="00F55761" w:rsidRPr="000C5125">
        <w:rPr>
          <w:rFonts w:cs="Times New Roman"/>
        </w:rPr>
        <w:t xml:space="preserve"> Significant musculoskeletal </w:t>
      </w:r>
      <w:r w:rsidR="00BA12F4" w:rsidRPr="000C5125">
        <w:rPr>
          <w:rFonts w:cs="Times New Roman"/>
        </w:rPr>
        <w:t>issues can be incurred with the</w:t>
      </w:r>
      <w:r w:rsidR="00F55761" w:rsidRPr="000C5125">
        <w:rPr>
          <w:rFonts w:cs="Times New Roman"/>
        </w:rPr>
        <w:t xml:space="preserve"> use of </w:t>
      </w:r>
      <w:r w:rsidR="008009CE" w:rsidRPr="000C5125">
        <w:rPr>
          <w:rFonts w:cs="Times New Roman"/>
        </w:rPr>
        <w:t xml:space="preserve">heavy and unwieldy prostheses, </w:t>
      </w:r>
      <w:r w:rsidR="00976D6C" w:rsidRPr="000C5125">
        <w:rPr>
          <w:rFonts w:cs="Times New Roman"/>
        </w:rPr>
        <w:t xml:space="preserve">such as </w:t>
      </w:r>
      <w:r w:rsidR="002C6A20" w:rsidRPr="000C5125">
        <w:rPr>
          <w:rFonts w:cs="Times New Roman"/>
        </w:rPr>
        <w:t>excessive discomfort on the stump and noticeable shoulder strain</w:t>
      </w:r>
      <w:r w:rsidR="00BA12F4" w:rsidRPr="000C5125">
        <w:rPr>
          <w:rFonts w:cs="Times New Roman"/>
        </w:rPr>
        <w:t xml:space="preserve">, and if used for extended periods of time </w:t>
      </w:r>
      <w:r w:rsidR="002E1F20" w:rsidRPr="000C5125">
        <w:rPr>
          <w:rFonts w:cs="Times New Roman"/>
        </w:rPr>
        <w:t xml:space="preserve">may transition </w:t>
      </w:r>
      <w:r w:rsidR="00815744" w:rsidRPr="000C5125">
        <w:rPr>
          <w:rFonts w:cs="Times New Roman"/>
        </w:rPr>
        <w:t>into injuries</w:t>
      </w:r>
      <w:r w:rsidR="004C6A96" w:rsidRPr="000C5125">
        <w:rPr>
          <w:rFonts w:cs="Times New Roman"/>
        </w:rPr>
        <w:t xml:space="preserve"> </w:t>
      </w:r>
      <w:r w:rsidR="00E82410" w:rsidRPr="000C5125">
        <w:rPr>
          <w:rFonts w:cs="Times New Roman"/>
        </w:rPr>
        <w:fldChar w:fldCharType="begin">
          <w:fldData xml:space="preserve">PEVuZE5vdGU+PENpdGU+PEF1dGhvcj5TY2h3ZWl0emVyPC9BdXRob3I+PFllYXI+MjAxODwvWWVh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</w:fldData>
        </w:fldChar>
      </w:r>
      <w:r w:rsidR="008B33D7" w:rsidRPr="000C5125">
        <w:rPr>
          <w:rFonts w:cs="Times New Roman"/>
        </w:rPr>
        <w:instrText xml:space="preserve"> ADDIN EN.CITE </w:instrText>
      </w:r>
      <w:r w:rsidR="008B33D7" w:rsidRPr="000C5125">
        <w:rPr>
          <w:rFonts w:cs="Times New Roman"/>
        </w:rPr>
        <w:fldChar w:fldCharType="begin">
          <w:fldData xml:space="preserve">PEVuZE5vdGU+PENpdGU+PEF1dGhvcj5TY2h3ZWl0emVyPC9BdXRob3I+PFllYXI+MjAxODwvWWVh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</w:fldData>
        </w:fldChar>
      </w:r>
      <w:r w:rsidR="008B33D7" w:rsidRPr="000C5125">
        <w:rPr>
          <w:rFonts w:cs="Times New Roman"/>
        </w:rPr>
        <w:instrText xml:space="preserve"> ADDIN EN.CITE.DATA </w:instrText>
      </w:r>
      <w:r w:rsidR="008B33D7" w:rsidRPr="000C5125">
        <w:rPr>
          <w:rFonts w:cs="Times New Roman"/>
        </w:rPr>
      </w:r>
      <w:r w:rsidR="008B33D7" w:rsidRPr="000C5125">
        <w:rPr>
          <w:rFonts w:cs="Times New Roman"/>
        </w:rPr>
        <w:fldChar w:fldCharType="end"/>
      </w:r>
      <w:r w:rsidR="00E82410" w:rsidRPr="000C5125">
        <w:rPr>
          <w:rFonts w:cs="Times New Roman"/>
        </w:rPr>
      </w:r>
      <w:r w:rsidR="00E82410" w:rsidRPr="000C5125">
        <w:rPr>
          <w:rFonts w:cs="Times New Roman"/>
        </w:rPr>
        <w:fldChar w:fldCharType="separate"/>
      </w:r>
      <w:r w:rsidR="008B33D7" w:rsidRPr="000C5125">
        <w:rPr>
          <w:rFonts w:cs="Times New Roman"/>
          <w:noProof/>
        </w:rPr>
        <w:t>[13, 14]</w:t>
      </w:r>
      <w:r w:rsidR="00E82410" w:rsidRPr="000C5125">
        <w:rPr>
          <w:rFonts w:cs="Times New Roman"/>
        </w:rPr>
        <w:fldChar w:fldCharType="end"/>
      </w:r>
      <w:r w:rsidR="00815744" w:rsidRPr="000C5125">
        <w:rPr>
          <w:rFonts w:cs="Times New Roman"/>
        </w:rPr>
        <w:t>.</w:t>
      </w:r>
      <w:r w:rsidR="004C6A96" w:rsidRPr="000C5125">
        <w:rPr>
          <w:rFonts w:cs="Times New Roman"/>
        </w:rPr>
        <w:t xml:space="preserve"> </w:t>
      </w:r>
      <w:r w:rsidR="00725C22" w:rsidRPr="000C5125">
        <w:rPr>
          <w:rFonts w:cs="Times New Roman"/>
        </w:rPr>
        <w:t xml:space="preserve">A majority of externally powered prostheses make use of electrical servo motors </w:t>
      </w:r>
      <w:proofErr w:type="gramStart"/>
      <w:r w:rsidR="00725C22" w:rsidRPr="000C5125">
        <w:rPr>
          <w:rFonts w:cs="Times New Roman"/>
        </w:rPr>
        <w:t>in order to</w:t>
      </w:r>
      <w:proofErr w:type="gramEnd"/>
      <w:r w:rsidR="00725C22" w:rsidRPr="000C5125">
        <w:rPr>
          <w:rFonts w:cs="Times New Roman"/>
        </w:rPr>
        <w:t xml:space="preserve"> actuate </w:t>
      </w:r>
      <w:r w:rsidR="001D605B" w:rsidRPr="000C5125">
        <w:rPr>
          <w:rFonts w:cs="Times New Roman"/>
        </w:rPr>
        <w:t xml:space="preserve">the </w:t>
      </w:r>
      <w:r w:rsidR="000370D4" w:rsidRPr="000C5125">
        <w:rPr>
          <w:rFonts w:cs="Times New Roman"/>
        </w:rPr>
        <w:t>appendages</w:t>
      </w:r>
      <w:r w:rsidR="00485F12" w:rsidRPr="000C5125">
        <w:rPr>
          <w:rFonts w:cs="Times New Roman"/>
        </w:rPr>
        <w:t xml:space="preserve">. These prostheses are generally </w:t>
      </w:r>
      <w:r w:rsidR="003C642B" w:rsidRPr="000C5125">
        <w:rPr>
          <w:rFonts w:cs="Times New Roman"/>
        </w:rPr>
        <w:t>very complex and heavy</w:t>
      </w:r>
      <w:r w:rsidR="00717602" w:rsidRPr="000C5125">
        <w:rPr>
          <w:rFonts w:cs="Times New Roman"/>
        </w:rPr>
        <w:t xml:space="preserve"> due t</w:t>
      </w:r>
      <w:r w:rsidR="005952C7" w:rsidRPr="000C5125">
        <w:rPr>
          <w:rFonts w:cs="Times New Roman"/>
        </w:rPr>
        <w:t xml:space="preserve">o the need of </w:t>
      </w:r>
      <w:r w:rsidR="009875DC" w:rsidRPr="000C5125">
        <w:rPr>
          <w:rFonts w:cs="Times New Roman"/>
        </w:rPr>
        <w:t xml:space="preserve">extensive </w:t>
      </w:r>
      <w:r w:rsidR="0070180E" w:rsidRPr="000C5125">
        <w:rPr>
          <w:rFonts w:cs="Times New Roman"/>
        </w:rPr>
        <w:t>gear trains or drive train mechanisms, and in some cases the placement of a servo motor at every rotational joint</w:t>
      </w:r>
      <w:r w:rsidR="005935C7" w:rsidRPr="000C5125">
        <w:rPr>
          <w:rFonts w:cs="Times New Roman"/>
        </w:rPr>
        <w:t xml:space="preserve"> </w:t>
      </w:r>
      <w:r w:rsidR="00E82410" w:rsidRPr="000C5125">
        <w:rPr>
          <w:rFonts w:cs="Times New Roman"/>
        </w:rPr>
        <w:fldChar w:fldCharType="begin">
          <w:fldData xml:space="preserve">PEVuZE5vdGU+PENpdGU+PEF1dGhvcj5QYWk8L0F1dGhvcj48WWVhcj4yMDE2PC9ZZWFyPjxSZWNO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</w:fldData>
        </w:fldChar>
      </w:r>
      <w:r w:rsidR="008B33D7" w:rsidRPr="000C5125">
        <w:rPr>
          <w:rFonts w:cs="Times New Roman"/>
        </w:rPr>
        <w:instrText xml:space="preserve"> ADDIN EN.CITE </w:instrText>
      </w:r>
      <w:r w:rsidR="008B33D7" w:rsidRPr="000C5125">
        <w:rPr>
          <w:rFonts w:cs="Times New Roman"/>
        </w:rPr>
        <w:fldChar w:fldCharType="begin">
          <w:fldData xml:space="preserve">PEVuZE5vdGU+PENpdGU+PEF1dGhvcj5QYWk8L0F1dGhvcj48WWVhcj4yMDE2PC9ZZWFyPjxSZWNO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</w:fldData>
        </w:fldChar>
      </w:r>
      <w:r w:rsidR="008B33D7" w:rsidRPr="000C5125">
        <w:rPr>
          <w:rFonts w:cs="Times New Roman"/>
        </w:rPr>
        <w:instrText xml:space="preserve"> ADDIN EN.CITE.DATA </w:instrText>
      </w:r>
      <w:r w:rsidR="008B33D7" w:rsidRPr="000C5125">
        <w:rPr>
          <w:rFonts w:cs="Times New Roman"/>
        </w:rPr>
      </w:r>
      <w:r w:rsidR="008B33D7" w:rsidRPr="000C5125">
        <w:rPr>
          <w:rFonts w:cs="Times New Roman"/>
        </w:rPr>
        <w:fldChar w:fldCharType="end"/>
      </w:r>
      <w:r w:rsidR="00E82410" w:rsidRPr="000C5125">
        <w:rPr>
          <w:rFonts w:cs="Times New Roman"/>
        </w:rPr>
      </w:r>
      <w:r w:rsidR="00E82410" w:rsidRPr="000C5125">
        <w:rPr>
          <w:rFonts w:cs="Times New Roman"/>
        </w:rPr>
        <w:fldChar w:fldCharType="separate"/>
      </w:r>
      <w:r w:rsidR="008B33D7" w:rsidRPr="000C5125">
        <w:rPr>
          <w:rFonts w:cs="Times New Roman"/>
          <w:noProof/>
        </w:rPr>
        <w:t>[15]</w:t>
      </w:r>
      <w:r w:rsidR="00E82410" w:rsidRPr="000C5125">
        <w:rPr>
          <w:rFonts w:cs="Times New Roman"/>
        </w:rPr>
        <w:fldChar w:fldCharType="end"/>
      </w:r>
      <w:r w:rsidR="005935C7" w:rsidRPr="000C5125">
        <w:rPr>
          <w:rFonts w:cs="Times New Roman"/>
        </w:rPr>
        <w:t>.</w:t>
      </w:r>
      <w:r w:rsidR="00DC11FA" w:rsidRPr="000C5125">
        <w:rPr>
          <w:rFonts w:cs="Times New Roman"/>
        </w:rPr>
        <w:t xml:space="preserve"> For example, </w:t>
      </w:r>
      <w:r w:rsidR="0061617D" w:rsidRPr="000C5125">
        <w:rPr>
          <w:rFonts w:cs="Times New Roman"/>
        </w:rPr>
        <w:t xml:space="preserve">the Modular Prosthetic Limb developed by DEKA weighs </w:t>
      </w:r>
      <w:r w:rsidR="00735E60" w:rsidRPr="000C5125">
        <w:rPr>
          <w:rFonts w:cs="Times New Roman"/>
        </w:rPr>
        <w:t>approximately 4.8kg with its battery attached</w:t>
      </w:r>
      <w:r w:rsidR="0011098A"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Leal-Naranjo&lt;/Author&gt;&lt;Year&gt;2017&lt;/Year&gt;&lt;RecNum&gt;32&lt;/RecNum&gt;&lt;DisplayText&gt;[16]&lt;/DisplayText&gt;&lt;record&gt;&lt;rec-number&gt;32&lt;/rec-number&gt;&lt;foreign-keys&gt;&lt;key app="EN" db-id="s2ax52wpjeswtre5fdtp0apkafxtfr5tx0vs" timestamp="1526662403"&gt;32&lt;/key&gt;&lt;/foreign-keys&gt;&lt;ref-type name="Conference Proceedings"&gt;10&lt;/ref-type&gt;&lt;contributors&gt;&lt;authors&gt;&lt;author&gt;Leal-Naranjo, José Alfredo&lt;/author&gt;&lt;author&gt;Ceccarelli, Marco&lt;/author&gt;&lt;author&gt;Torres-San Miguel, Christopher René&lt;/author&gt;&lt;/authors&gt;&lt;tertiary-authors&gt;&lt;author&gt;Rodić, Aleksandar&lt;/author&gt;&lt;author&gt;Borangiu, Theodor&lt;/author&gt;&lt;/tertiary-authors&gt;&lt;/contributors&gt;&lt;titles&gt;&lt;title&gt;Mechanical Design of a Prosthetic Human Arm and its Dynamic Simulation&lt;/title&gt;&lt;tertiary-title&gt;Advances in Robot Design and Intelligent Control&lt;/tertiary-title&gt;&lt;/titles&gt;&lt;pages&gt;482-490&lt;/pages&gt;&lt;dates&gt;&lt;year&gt;2017&lt;/year&gt;&lt;/dates&gt;&lt;pub-location&gt;Cham&lt;/pub-location&gt;&lt;publisher&gt;Springer International Publishing&lt;/publisher&gt;&lt;isbn&gt;978-3-319-49058-8&lt;/isbn&gt;&lt;label&gt;10.1007/978-3-319-49058-8_52&lt;/label&gt;&lt;urls&gt;&lt;/urls&gt;&lt;/record&gt;&lt;/Cite&gt;&lt;/EndNote&gt;</w:instrText>
      </w:r>
      <w:r w:rsidR="00E82410" w:rsidRPr="000C5125">
        <w:rPr>
          <w:rFonts w:cs="Times New Roman"/>
        </w:rPr>
        <w:fldChar w:fldCharType="separate"/>
      </w:r>
      <w:r w:rsidR="008B33D7" w:rsidRPr="000C5125">
        <w:rPr>
          <w:rFonts w:cs="Times New Roman"/>
          <w:noProof/>
        </w:rPr>
        <w:t>[16]</w:t>
      </w:r>
      <w:r w:rsidR="00E82410" w:rsidRPr="000C5125">
        <w:rPr>
          <w:rFonts w:cs="Times New Roman"/>
        </w:rPr>
        <w:fldChar w:fldCharType="end"/>
      </w:r>
      <w:r w:rsidR="00981D72" w:rsidRPr="000C5125">
        <w:rPr>
          <w:rFonts w:cs="Times New Roman"/>
        </w:rPr>
        <w:t>. In comparison, a</w:t>
      </w:r>
      <w:r w:rsidR="00D9534B" w:rsidRPr="000C5125">
        <w:rPr>
          <w:rFonts w:cs="Times New Roman"/>
        </w:rPr>
        <w:t>n upper limb of a 75kg person typically weighs 3</w:t>
      </w:r>
      <w:r w:rsidR="008C6B9E" w:rsidRPr="000C5125">
        <w:rPr>
          <w:rFonts w:cs="Times New Roman"/>
        </w:rPr>
        <w:t xml:space="preserve">kg </w:t>
      </w:r>
      <w:r w:rsidR="00E82410" w:rsidRPr="000C5125">
        <w:rPr>
          <w:rFonts w:cs="Times New Roman"/>
        </w:rPr>
        <w:fldChar w:fldCharType="begin">
          <w:fldData xml:space="preserve">PEVuZE5vdGU+PENpdGU+PEF1dGhvcj5BYmF5YXNpcmk8L0F1dGhvcj48WWVhcj4yMDE3PC9ZZWFy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=
</w:fldData>
        </w:fldChar>
      </w:r>
      <w:r w:rsidR="008B33D7" w:rsidRPr="000C5125">
        <w:rPr>
          <w:rFonts w:cs="Times New Roman"/>
        </w:rPr>
        <w:instrText xml:space="preserve"> ADDIN EN.CITE </w:instrText>
      </w:r>
      <w:r w:rsidR="008B33D7" w:rsidRPr="000C5125">
        <w:rPr>
          <w:rFonts w:cs="Times New Roman"/>
        </w:rPr>
        <w:fldChar w:fldCharType="begin">
          <w:fldData xml:space="preserve">PEVuZE5vdGU+PENpdGU+PEF1dGhvcj5BYmF5YXNpcmk8L0F1dGhvcj48WWVhcj4yMDE3PC9ZZWFy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=
</w:fldData>
        </w:fldChar>
      </w:r>
      <w:r w:rsidR="008B33D7" w:rsidRPr="000C5125">
        <w:rPr>
          <w:rFonts w:cs="Times New Roman"/>
        </w:rPr>
        <w:instrText xml:space="preserve"> ADDIN EN.CITE.DATA </w:instrText>
      </w:r>
      <w:r w:rsidR="008B33D7" w:rsidRPr="000C5125">
        <w:rPr>
          <w:rFonts w:cs="Times New Roman"/>
        </w:rPr>
      </w:r>
      <w:r w:rsidR="008B33D7" w:rsidRPr="000C5125">
        <w:rPr>
          <w:rFonts w:cs="Times New Roman"/>
        </w:rPr>
        <w:fldChar w:fldCharType="end"/>
      </w:r>
      <w:r w:rsidR="00E82410" w:rsidRPr="000C5125">
        <w:rPr>
          <w:rFonts w:cs="Times New Roman"/>
        </w:rPr>
      </w:r>
      <w:r w:rsidR="00E82410" w:rsidRPr="000C5125">
        <w:rPr>
          <w:rFonts w:cs="Times New Roman"/>
        </w:rPr>
        <w:fldChar w:fldCharType="separate"/>
      </w:r>
      <w:r w:rsidR="008B33D7" w:rsidRPr="000C5125">
        <w:rPr>
          <w:rFonts w:cs="Times New Roman"/>
          <w:noProof/>
        </w:rPr>
        <w:t>[14]</w:t>
      </w:r>
      <w:r w:rsidR="00E82410" w:rsidRPr="000C5125">
        <w:rPr>
          <w:rFonts w:cs="Times New Roman"/>
        </w:rPr>
        <w:fldChar w:fldCharType="end"/>
      </w:r>
      <w:r w:rsidR="008C6B9E" w:rsidRPr="000C5125">
        <w:rPr>
          <w:rFonts w:cs="Times New Roman"/>
        </w:rPr>
        <w:t xml:space="preserve">. </w:t>
      </w:r>
    </w:p>
    <w:p w14:paraId="397FB026" w14:textId="72956D8E" w:rsidR="00721E5E" w:rsidRPr="000C5125" w:rsidRDefault="00721E5E" w:rsidP="005C6950">
      <w:pPr>
        <w:pStyle w:val="NoSpacing"/>
        <w:rPr>
          <w:rFonts w:cs="Times New Roman"/>
        </w:rPr>
      </w:pPr>
    </w:p>
    <w:p w14:paraId="6998D2ED" w14:textId="06830221" w:rsidR="00721E5E" w:rsidRPr="000C5125" w:rsidRDefault="00D81484" w:rsidP="005C6950">
      <w:pPr>
        <w:pStyle w:val="NoSpacing"/>
        <w:rPr>
          <w:rFonts w:cs="Times New Roman"/>
        </w:rPr>
      </w:pPr>
      <w:r w:rsidRPr="000C5125">
        <w:rPr>
          <w:rFonts w:cs="Times New Roman"/>
        </w:rPr>
        <w:lastRenderedPageBreak/>
        <w:t>Hydraulic powered actuators howeve</w:t>
      </w:r>
      <w:r w:rsidR="006D383A" w:rsidRPr="000C5125">
        <w:rPr>
          <w:rFonts w:cs="Times New Roman"/>
        </w:rPr>
        <w:t xml:space="preserve">r do not require the typical </w:t>
      </w:r>
      <w:r w:rsidR="009D75D7" w:rsidRPr="000C5125">
        <w:rPr>
          <w:rFonts w:cs="Times New Roman"/>
        </w:rPr>
        <w:t>power transfer systems in order to operate</w:t>
      </w:r>
      <w:r w:rsidR="00F66D90"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Foglyano&lt;/Author&gt;&lt;Year&gt;2015&lt;/Year&gt;&lt;RecNum&gt;12&lt;/RecNum&gt;&lt;DisplayText&gt;[17]&lt;/DisplayText&gt;&lt;record&gt;&lt;rec-number&gt;12&lt;/rec-number&gt;&lt;foreign-keys&gt;&lt;key app="EN" db-id="s2ax52wpjeswtre5fdtp0apkafxtfr5tx0vs" timestamp="1521419713"&gt;12&lt;/key&gt;&lt;/foreign-keys&gt;&lt;ref-type name="Journal Article"&gt;17&lt;/ref-type&gt;&lt;contributors&gt;&lt;authors&gt;&lt;author&gt;Foglyano, Kevin M.&lt;/author&gt;&lt;author&gt;Kobetic, Rudi&lt;/author&gt;&lt;author&gt;To, Curtis S.&lt;/author&gt;&lt;author&gt;Bulea, Thomas C.&lt;/author&gt;&lt;author&gt;Schnellenberger, John R.&lt;/author&gt;&lt;author&gt;Audu, Musa L.&lt;/author&gt;&lt;author&gt;Nandor, Mark J.&lt;/author&gt;&lt;author&gt;Quinn, Roger D.&lt;/author&gt;&lt;author&gt;Triolo, Ronald J.&lt;/author&gt;&lt;/authors&gt;&lt;/contributors&gt;&lt;titles&gt;&lt;title&gt;Feasibility of a Hydraulic Power Assist System for Use in Hybrid Neuroprostheses&lt;/title&gt;&lt;secondary-title&gt;Applied Bionics and Biomechanics&lt;/secondary-title&gt;&lt;/titles&gt;&lt;periodical&gt;&lt;full-title&gt;Applied Bionics and Biomechanics&lt;/full-title&gt;&lt;/periodical&gt;&lt;pages&gt;205104&lt;/pages&gt;&lt;volume&gt;2015&lt;/volume&gt;&lt;dates&gt;&lt;year&gt;2015&lt;/year&gt;&lt;pub-dates&gt;&lt;date&gt;03/18&amp;#xD;06/05/received&amp;#xD;02/03/revised&amp;#xD;03/01/accepted&lt;/date&gt;&lt;/pub-dates&gt;&lt;/dates&gt;&lt;publisher&gt;Hindawi Publishing Corporation&lt;/publisher&gt;&lt;isbn&gt;1176-2322&amp;#xD;1754-2103&lt;/isbn&gt;&lt;accession-num&gt;PMC4745429&lt;/accession-num&gt;&lt;urls&gt;&lt;related-urls&gt;&lt;url&gt;http://www.ncbi.nlm.nih.gov/pmc/articles/PMC4745429/&lt;/url&gt;&lt;/related-urls&gt;&lt;/urls&gt;&lt;electronic-resource-num&gt;10.1155/2015/205104&lt;/electronic-resource-num&gt;&lt;remote-database-name&gt;PMC&lt;/remote-database-name&gt;&lt;/record&gt;&lt;/Cite&gt;&lt;/EndNote&gt;</w:instrText>
      </w:r>
      <w:r w:rsidR="00E82410" w:rsidRPr="000C5125">
        <w:rPr>
          <w:rFonts w:cs="Times New Roman"/>
        </w:rPr>
        <w:fldChar w:fldCharType="separate"/>
      </w:r>
      <w:r w:rsidR="008B33D7" w:rsidRPr="000C5125">
        <w:rPr>
          <w:rFonts w:cs="Times New Roman"/>
          <w:noProof/>
        </w:rPr>
        <w:t>[17]</w:t>
      </w:r>
      <w:r w:rsidR="00E82410" w:rsidRPr="000C5125">
        <w:rPr>
          <w:rFonts w:cs="Times New Roman"/>
        </w:rPr>
        <w:fldChar w:fldCharType="end"/>
      </w:r>
      <w:r w:rsidR="009D75D7" w:rsidRPr="000C5125">
        <w:rPr>
          <w:rFonts w:cs="Times New Roman"/>
        </w:rPr>
        <w:t>. It was found that for a 100W mechanical system</w:t>
      </w:r>
      <w:r w:rsidR="003D4C26" w:rsidRPr="000C5125">
        <w:rPr>
          <w:rFonts w:cs="Times New Roman"/>
        </w:rPr>
        <w:t xml:space="preserve">, an electromechanical system is predicted to weigh 428g. </w:t>
      </w:r>
      <w:r w:rsidR="00E4443A" w:rsidRPr="000C5125">
        <w:rPr>
          <w:rFonts w:cs="Times New Roman"/>
        </w:rPr>
        <w:t>A hydraulic system with equivalent mechanical output</w:t>
      </w:r>
      <w:r w:rsidR="003A21CE" w:rsidRPr="000C5125">
        <w:rPr>
          <w:rFonts w:cs="Times New Roman"/>
        </w:rPr>
        <w:t xml:space="preserve"> weight will change sig</w:t>
      </w:r>
      <w:r w:rsidR="00B826D3" w:rsidRPr="000C5125">
        <w:rPr>
          <w:rFonts w:cs="Times New Roman"/>
        </w:rPr>
        <w:t xml:space="preserve">nificantly with the pressure of the system. For example, at </w:t>
      </w:r>
      <w:r w:rsidR="005500D5" w:rsidRPr="000C5125">
        <w:rPr>
          <w:rFonts w:cs="Times New Roman"/>
        </w:rPr>
        <w:t>0.69MP</w:t>
      </w:r>
      <w:r w:rsidR="00B826D3" w:rsidRPr="000C5125">
        <w:rPr>
          <w:rFonts w:cs="Times New Roman"/>
        </w:rPr>
        <w:t>a</w:t>
      </w:r>
      <w:r w:rsidR="005500D5" w:rsidRPr="000C5125">
        <w:rPr>
          <w:rFonts w:cs="Times New Roman"/>
        </w:rPr>
        <w:t xml:space="preserve"> (100psi)</w:t>
      </w:r>
      <w:r w:rsidR="00B826D3" w:rsidRPr="000C5125">
        <w:rPr>
          <w:rFonts w:cs="Times New Roman"/>
        </w:rPr>
        <w:t xml:space="preserve"> </w:t>
      </w:r>
      <w:r w:rsidR="00521FC6" w:rsidRPr="000C5125">
        <w:rPr>
          <w:rFonts w:cs="Times New Roman"/>
        </w:rPr>
        <w:t xml:space="preserve">a </w:t>
      </w:r>
      <w:r w:rsidR="00B826D3" w:rsidRPr="000C5125">
        <w:rPr>
          <w:rFonts w:cs="Times New Roman"/>
        </w:rPr>
        <w:t xml:space="preserve">100W </w:t>
      </w:r>
      <w:r w:rsidR="00521FC6" w:rsidRPr="000C5125">
        <w:rPr>
          <w:rFonts w:cs="Times New Roman"/>
        </w:rPr>
        <w:t>mech</w:t>
      </w:r>
      <w:r w:rsidR="00876549" w:rsidRPr="000C5125">
        <w:rPr>
          <w:rFonts w:cs="Times New Roman"/>
        </w:rPr>
        <w:t xml:space="preserve">anical output </w:t>
      </w:r>
      <w:r w:rsidR="008B296C" w:rsidRPr="000C5125">
        <w:rPr>
          <w:rFonts w:cs="Times New Roman"/>
        </w:rPr>
        <w:t xml:space="preserve">system </w:t>
      </w:r>
      <w:r w:rsidR="00876549" w:rsidRPr="000C5125">
        <w:rPr>
          <w:rFonts w:cs="Times New Roman"/>
        </w:rPr>
        <w:t xml:space="preserve">is </w:t>
      </w:r>
      <w:r w:rsidR="008B296C" w:rsidRPr="000C5125">
        <w:rPr>
          <w:rFonts w:cs="Times New Roman"/>
        </w:rPr>
        <w:t xml:space="preserve">estimated to weigh 625g, at </w:t>
      </w:r>
      <w:r w:rsidR="005500D5" w:rsidRPr="000C5125">
        <w:rPr>
          <w:rFonts w:cs="Times New Roman"/>
        </w:rPr>
        <w:t>3.45MPa (500psi)</w:t>
      </w:r>
      <w:r w:rsidR="00A251DA" w:rsidRPr="000C5125">
        <w:rPr>
          <w:rFonts w:cs="Times New Roman"/>
        </w:rPr>
        <w:t xml:space="preserve"> it is estimated to weigh 125g and only 63g at </w:t>
      </w:r>
      <w:r w:rsidR="00876549" w:rsidRPr="000C5125">
        <w:rPr>
          <w:rFonts w:cs="Times New Roman"/>
        </w:rPr>
        <w:t>6.9MPa (</w:t>
      </w:r>
      <w:r w:rsidR="00A251DA" w:rsidRPr="000C5125">
        <w:rPr>
          <w:rFonts w:cs="Times New Roman"/>
        </w:rPr>
        <w:t>1000psi</w:t>
      </w:r>
      <w:r w:rsidR="00876549" w:rsidRPr="000C5125">
        <w:rPr>
          <w:rFonts w:cs="Times New Roman"/>
        </w:rPr>
        <w:t>)</w:t>
      </w:r>
      <w:r w:rsidR="006A40DF"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Durfee&lt;/Author&gt;&lt;Year&gt;2011&lt;/Year&gt;&lt;RecNum&gt;1&lt;/RecNum&gt;&lt;DisplayText&gt;[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E82410" w:rsidRPr="000C5125">
        <w:rPr>
          <w:rFonts w:cs="Times New Roman"/>
        </w:rPr>
        <w:fldChar w:fldCharType="separate"/>
      </w:r>
      <w:r w:rsidR="008B33D7" w:rsidRPr="000C5125">
        <w:rPr>
          <w:rFonts w:cs="Times New Roman"/>
          <w:noProof/>
        </w:rPr>
        <w:t>[1]</w:t>
      </w:r>
      <w:r w:rsidR="00E82410" w:rsidRPr="000C5125">
        <w:rPr>
          <w:rFonts w:cs="Times New Roman"/>
        </w:rPr>
        <w:fldChar w:fldCharType="end"/>
      </w:r>
      <w:r w:rsidR="00A251DA" w:rsidRPr="000C5125">
        <w:rPr>
          <w:rFonts w:cs="Times New Roman"/>
        </w:rPr>
        <w:t xml:space="preserve">. </w:t>
      </w:r>
      <w:r w:rsidR="006A40DF" w:rsidRPr="000C5125">
        <w:rPr>
          <w:rFonts w:cs="Times New Roman"/>
        </w:rPr>
        <w:t xml:space="preserve">This gives significant flexibility in </w:t>
      </w:r>
      <w:r w:rsidR="00595C5E" w:rsidRPr="000C5125">
        <w:rPr>
          <w:rFonts w:cs="Times New Roman"/>
        </w:rPr>
        <w:t xml:space="preserve">the design to maximise the </w:t>
      </w:r>
      <w:r w:rsidR="00177DA8" w:rsidRPr="000C5125">
        <w:rPr>
          <w:rFonts w:cs="Times New Roman"/>
        </w:rPr>
        <w:t xml:space="preserve">desired </w:t>
      </w:r>
      <w:r w:rsidR="00595C5E" w:rsidRPr="000C5125">
        <w:rPr>
          <w:rFonts w:cs="Times New Roman"/>
        </w:rPr>
        <w:t>weight to power ratio</w:t>
      </w:r>
      <w:r w:rsidR="00CC4342" w:rsidRPr="000C5125">
        <w:rPr>
          <w:rFonts w:cs="Times New Roman"/>
        </w:rPr>
        <w:t xml:space="preserve"> whilst also providing a significant weight reduction</w:t>
      </w:r>
      <w:r w:rsidR="004F2782" w:rsidRPr="000C5125">
        <w:rPr>
          <w:rFonts w:cs="Times New Roman"/>
        </w:rPr>
        <w:t xml:space="preserve"> which can aid heavily in the comfort and usability of the device</w:t>
      </w:r>
      <w:r w:rsidR="00DD43E6" w:rsidRPr="000C5125">
        <w:rPr>
          <w:rFonts w:cs="Times New Roman"/>
        </w:rPr>
        <w:t>.</w:t>
      </w:r>
      <w:r w:rsidR="00AD2730" w:rsidRPr="000C5125">
        <w:rPr>
          <w:rFonts w:cs="Times New Roman"/>
        </w:rPr>
        <w:t xml:space="preserve"> </w:t>
      </w:r>
    </w:p>
    <w:p w14:paraId="6A87A6E2" w14:textId="711A118D" w:rsidR="00B656CA" w:rsidRPr="000C5125" w:rsidRDefault="00B656CA" w:rsidP="005C6950">
      <w:pPr>
        <w:pStyle w:val="NoSpacing"/>
        <w:rPr>
          <w:rFonts w:cs="Times New Roman"/>
        </w:rPr>
      </w:pPr>
    </w:p>
    <w:p w14:paraId="10204C2E" w14:textId="4A9134AF" w:rsidR="00B656CA" w:rsidRPr="000C5125" w:rsidRDefault="00B656CA" w:rsidP="005C6950">
      <w:pPr>
        <w:pStyle w:val="NoSpacing"/>
        <w:rPr>
          <w:rFonts w:cs="Times New Roman"/>
        </w:rPr>
      </w:pPr>
      <w:r w:rsidRPr="000C5125">
        <w:rPr>
          <w:rFonts w:cs="Times New Roman"/>
        </w:rPr>
        <w:t xml:space="preserve">Whilst the weight of the arm is </w:t>
      </w:r>
      <w:r w:rsidR="003B5EDF" w:rsidRPr="000C5125">
        <w:rPr>
          <w:rFonts w:cs="Times New Roman"/>
        </w:rPr>
        <w:t xml:space="preserve">extremely important, the distribution of the weight along the </w:t>
      </w:r>
      <w:r w:rsidR="00AC50BF" w:rsidRPr="000C5125">
        <w:rPr>
          <w:rFonts w:cs="Times New Roman"/>
        </w:rPr>
        <w:t xml:space="preserve">arm is </w:t>
      </w:r>
      <w:r w:rsidR="00E95BCA" w:rsidRPr="000C5125">
        <w:rPr>
          <w:rFonts w:cs="Times New Roman"/>
        </w:rPr>
        <w:t>equally as important. Additional weight from heavy servo</w:t>
      </w:r>
      <w:r w:rsidR="00356E06" w:rsidRPr="000C5125">
        <w:rPr>
          <w:rFonts w:cs="Times New Roman"/>
        </w:rPr>
        <w:t xml:space="preserve"> motors and other additional components, especially towards the extremities of the body i</w:t>
      </w:r>
      <w:r w:rsidR="007661D5" w:rsidRPr="000C5125">
        <w:rPr>
          <w:rFonts w:cs="Times New Roman"/>
        </w:rPr>
        <w:t xml:space="preserve">mpacts negatively </w:t>
      </w:r>
      <w:r w:rsidR="00356E06" w:rsidRPr="000C5125">
        <w:rPr>
          <w:rFonts w:cs="Times New Roman"/>
        </w:rPr>
        <w:t xml:space="preserve">to the usability of the device. Waters and </w:t>
      </w:r>
      <w:proofErr w:type="spellStart"/>
      <w:r w:rsidR="00356E06" w:rsidRPr="000C5125">
        <w:rPr>
          <w:rFonts w:cs="Times New Roman"/>
        </w:rPr>
        <w:t>Mulroy</w:t>
      </w:r>
      <w:proofErr w:type="spellEnd"/>
      <w:r w:rsidR="00356E06" w:rsidRPr="000C5125">
        <w:rPr>
          <w:rFonts w:cs="Times New Roman"/>
        </w:rPr>
        <w:t xml:space="preserve"> found that an additional weight of 2k</w:t>
      </w:r>
      <w:r w:rsidR="00212F2D" w:rsidRPr="000C5125">
        <w:rPr>
          <w:rFonts w:cs="Times New Roman"/>
        </w:rPr>
        <w:t xml:space="preserve">g on each foot of a healthy adult results in a 30% increase in oxygen uptake, whilst over ten times that amount </w:t>
      </w:r>
      <w:r w:rsidR="009C33E7" w:rsidRPr="000C5125">
        <w:rPr>
          <w:rFonts w:cs="Times New Roman"/>
        </w:rPr>
        <w:t>on the torso has little impact</w:t>
      </w:r>
      <w:r w:rsidR="008E10B7"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Waters&lt;/Author&gt;&lt;Year&gt;1999&lt;/Year&gt;&lt;RecNum&gt;13&lt;/RecNum&gt;&lt;DisplayText&gt;[18]&lt;/DisplayText&gt;&lt;record&gt;&lt;rec-number&gt;13&lt;/rec-number&gt;&lt;foreign-keys&gt;&lt;key app="EN" db-id="s2ax52wpjeswtre5fdtp0apkafxtfr5tx0vs" timestamp="1521620684"&gt;13&lt;/key&gt;&lt;/foreign-keys&gt;&lt;ref-type name="Journal Article"&gt;17&lt;/ref-type&gt;&lt;contributors&gt;&lt;authors&gt;&lt;author&gt;Waters, Robert L.&lt;/author&gt;&lt;author&gt;Mulroy, Sara&lt;/author&gt;&lt;/authors&gt;&lt;/contributors&gt;&lt;titles&gt;&lt;title&gt;The energy expenditure of normal and pathologic gait&lt;/title&gt;&lt;secondary-title&gt;Gait &amp;amp; Posture&lt;/secondary-title&gt;&lt;/titles&gt;&lt;periodical&gt;&lt;full-title&gt;Gait &amp;amp; Posture&lt;/full-title&gt;&lt;/periodical&gt;&lt;pages&gt;207-231&lt;/pages&gt;&lt;volume&gt;9&lt;/volume&gt;&lt;number&gt;3&lt;/number&gt;&lt;keywords&gt;&lt;keyword&gt;Age&lt;/keyword&gt;&lt;keyword&gt;Metabolism&lt;/keyword&gt;&lt;/keywords&gt;&lt;dates&gt;&lt;year&gt;1999&lt;/year&gt;&lt;pub-dates&gt;&lt;date&gt;1999/07/01/&lt;/date&gt;&lt;/pub-dates&gt;&lt;/dates&gt;&lt;isbn&gt;0966-6362&lt;/isbn&gt;&lt;urls&gt;&lt;related-urls&gt;&lt;url&gt;http://www.sciencedirect.com/science/article/pii/S0966636299000090&lt;/url&gt;&lt;/related-urls&gt;&lt;/urls&gt;&lt;electronic-resource-num&gt;https://doi.org/10.1016/S0966-6362(99)00009-0&lt;/electronic-resource-num&gt;&lt;/record&gt;&lt;/Cite&gt;&lt;/EndNote&gt;</w:instrText>
      </w:r>
      <w:r w:rsidR="00E82410" w:rsidRPr="000C5125">
        <w:rPr>
          <w:rFonts w:cs="Times New Roman"/>
        </w:rPr>
        <w:fldChar w:fldCharType="separate"/>
      </w:r>
      <w:r w:rsidR="008B33D7" w:rsidRPr="000C5125">
        <w:rPr>
          <w:rFonts w:cs="Times New Roman"/>
          <w:noProof/>
        </w:rPr>
        <w:t>[18]</w:t>
      </w:r>
      <w:r w:rsidR="00E82410" w:rsidRPr="000C5125">
        <w:rPr>
          <w:rFonts w:cs="Times New Roman"/>
        </w:rPr>
        <w:fldChar w:fldCharType="end"/>
      </w:r>
      <w:r w:rsidR="009C33E7" w:rsidRPr="000C5125">
        <w:rPr>
          <w:rFonts w:cs="Times New Roman"/>
        </w:rPr>
        <w:t xml:space="preserve">. </w:t>
      </w:r>
      <w:r w:rsidR="007661D5" w:rsidRPr="000C5125">
        <w:rPr>
          <w:rFonts w:cs="Times New Roman"/>
        </w:rPr>
        <w:t>Extending this to</w:t>
      </w:r>
      <w:r w:rsidR="00724C65" w:rsidRPr="000C5125">
        <w:rPr>
          <w:rFonts w:cs="Times New Roman"/>
        </w:rPr>
        <w:t xml:space="preserve"> the upper limb demonstrates that a poor weight distribution often provided by externally powered prostheses </w:t>
      </w:r>
      <w:r w:rsidR="00CC24BF" w:rsidRPr="000C5125">
        <w:rPr>
          <w:rFonts w:cs="Times New Roman"/>
        </w:rPr>
        <w:t>is often hugely detrimental to the benefits that the prostheses</w:t>
      </w:r>
      <w:r w:rsidR="00300B67" w:rsidRPr="000C5125">
        <w:rPr>
          <w:rFonts w:cs="Times New Roman"/>
        </w:rPr>
        <w:t xml:space="preserve"> strive to provide.</w:t>
      </w:r>
      <w:r w:rsidR="00C2122A" w:rsidRPr="000C5125">
        <w:rPr>
          <w:rFonts w:cs="Times New Roman"/>
        </w:rPr>
        <w:t xml:space="preserve"> For example,</w:t>
      </w:r>
      <w:r w:rsidR="00BE35DA" w:rsidRPr="000C5125">
        <w:rPr>
          <w:rFonts w:cs="Times New Roman"/>
        </w:rPr>
        <w:t xml:space="preserve"> </w:t>
      </w:r>
      <w:r w:rsidR="00F4136B" w:rsidRPr="000C5125">
        <w:rPr>
          <w:rFonts w:cs="Times New Roman"/>
        </w:rPr>
        <w:t xml:space="preserve">the TRS </w:t>
      </w:r>
      <w:proofErr w:type="spellStart"/>
      <w:r w:rsidR="00F4136B" w:rsidRPr="000C5125">
        <w:rPr>
          <w:rFonts w:cs="Times New Roman"/>
        </w:rPr>
        <w:t>i</w:t>
      </w:r>
      <w:proofErr w:type="spellEnd"/>
      <w:r w:rsidR="00F4136B" w:rsidRPr="000C5125">
        <w:rPr>
          <w:rFonts w:cs="Times New Roman"/>
        </w:rPr>
        <w:t xml:space="preserve">-Limb (a commercially available prosthetic hand) </w:t>
      </w:r>
      <w:r w:rsidR="00493952" w:rsidRPr="000C5125">
        <w:rPr>
          <w:rFonts w:cs="Times New Roman"/>
        </w:rPr>
        <w:t>weighs</w:t>
      </w:r>
      <w:r w:rsidR="00DD43E6" w:rsidRPr="000C5125">
        <w:rPr>
          <w:rFonts w:cs="Times New Roman"/>
        </w:rPr>
        <w:t xml:space="preserve"> 0.63</w:t>
      </w:r>
      <w:r w:rsidR="00BE35DA" w:rsidRPr="000C5125">
        <w:rPr>
          <w:rFonts w:cs="Times New Roman"/>
        </w:rPr>
        <w:t>kg with a centre of gravity that is fairly distal in comparison to an anatomically intact hand</w:t>
      </w:r>
      <w:r w:rsidR="007E3872" w:rsidRPr="000C5125">
        <w:rPr>
          <w:rFonts w:cs="Times New Roman"/>
        </w:rPr>
        <w:t xml:space="preserve"> due to the location of the actuators </w:t>
      </w:r>
      <w:r w:rsidR="00E82410" w:rsidRPr="000C5125">
        <w:rPr>
          <w:rFonts w:cs="Times New Roman"/>
        </w:rPr>
        <w:fldChar w:fldCharType="begin"/>
      </w:r>
      <w:r w:rsidR="008B33D7" w:rsidRPr="000C5125">
        <w:rPr>
          <w:rFonts w:cs="Times New Roman"/>
        </w:rPr>
        <w:instrText xml:space="preserve"> ADDIN EN.CITE &lt;EndNote&gt;&lt;Cite ExcludeAuth="1"&gt;&lt;Year&gt;2015&lt;/Year&gt;&lt;RecNum&gt;21&lt;/RecNum&gt;&lt;DisplayText&gt;[19]&lt;/DisplayText&gt;&lt;record&gt;&lt;rec-number&gt;21&lt;/rec-number&gt;&lt;foreign-keys&gt;&lt;key app="EN" db-id="s2ax52wpjeswtre5fdtp0apkafxtfr5tx0vs" timestamp="1522158768"&gt;21&lt;/key&gt;&lt;/foreign-keys&gt;&lt;ref-type name="Catalog"&gt;8&lt;/ref-type&gt;&lt;contributors&gt;&lt;/contributors&gt;&lt;titles&gt;&lt;title&gt;Touch Bionics Product Catalogue&lt;/title&gt;&lt;/titles&gt;&lt;pages&gt;4&lt;/pages&gt;&lt;section&gt;23&lt;/section&gt;&lt;dates&gt;&lt;year&gt;2015&lt;/year&gt;&lt;/dates&gt;&lt;pub-location&gt;Massachusetts&lt;/pub-location&gt;&lt;publisher&gt;Touch Bionics&lt;/publisher&gt;&lt;urls&gt;&lt;related-urls&gt;&lt;url&gt; http://www.touchbionics.com/sites/default/files/files/Touch%20Bionics%20Product%20Catalog%20Jan2015.pdf&lt;/url&gt;&lt;/related-urls&gt;&lt;/urls&gt;&lt;/record&gt;&lt;/Cite&gt;&lt;/EndNote&gt;</w:instrText>
      </w:r>
      <w:r w:rsidR="00E82410" w:rsidRPr="000C5125">
        <w:rPr>
          <w:rFonts w:cs="Times New Roman"/>
        </w:rPr>
        <w:fldChar w:fldCharType="separate"/>
      </w:r>
      <w:r w:rsidR="008B33D7" w:rsidRPr="000C5125">
        <w:rPr>
          <w:rFonts w:cs="Times New Roman"/>
          <w:noProof/>
        </w:rPr>
        <w:t>[19]</w:t>
      </w:r>
      <w:r w:rsidR="00E82410" w:rsidRPr="000C5125">
        <w:rPr>
          <w:rFonts w:cs="Times New Roman"/>
        </w:rPr>
        <w:fldChar w:fldCharType="end"/>
      </w:r>
      <w:r w:rsidR="007E3872" w:rsidRPr="000C5125">
        <w:rPr>
          <w:rFonts w:cs="Times New Roman"/>
        </w:rPr>
        <w:t xml:space="preserve">. </w:t>
      </w:r>
      <w:r w:rsidR="00C402C4" w:rsidRPr="000C5125">
        <w:rPr>
          <w:rFonts w:cs="Times New Roman"/>
        </w:rPr>
        <w:t>It was found that this caused significant discomfort on the stump and noticeable shoulder s</w:t>
      </w:r>
      <w:r w:rsidR="009B2C05" w:rsidRPr="000C5125">
        <w:rPr>
          <w:rFonts w:cs="Times New Roman"/>
        </w:rPr>
        <w:t xml:space="preserve">train </w:t>
      </w:r>
      <w:r w:rsidR="00CE2CE4" w:rsidRPr="000C5125">
        <w:rPr>
          <w:rFonts w:cs="Times New Roman"/>
        </w:rPr>
        <w:t>during extended use</w:t>
      </w:r>
      <w:r w:rsidR="00DD43E6"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Schweitzer&lt;/Author&gt;&lt;Year&gt;2018&lt;/Year&gt;&lt;RecNum&gt;17&lt;/RecNum&gt;&lt;DisplayText&gt;[13]&lt;/DisplayText&gt;&lt;record&gt;&lt;rec-number&gt;17&lt;/rec-number&gt;&lt;foreign-keys&gt;&lt;key app="EN" db-id="s2ax52wpjeswtre5fdtp0apkafxtfr5tx0vs" timestamp="1521705694"&gt;17&lt;/key&gt;&lt;/foreign-keys&gt;&lt;ref-type name="Journal Article"&gt;17&lt;/ref-type&gt;&lt;contributors&gt;&lt;authors&gt;&lt;author&gt;Schweitzer, Wolf&lt;/author&gt;&lt;author&gt;Thali, Michael J.&lt;/author&gt;&lt;author&gt;Egger, David&lt;/author&gt;&lt;/authors&gt;&lt;/contributors&gt;&lt;titles&gt;&lt;title&gt;Case-study of a user-driven prosthetic arm design: bionic hand versus customized body-powered technology in a highly demanding work environment&lt;/title&gt;&lt;secondary-title&gt;Journal of NeuroEngineering and Rehabilitation&lt;/secondary-title&gt;&lt;/titles&gt;&lt;periodical&gt;&lt;full-title&gt;Journal of NeuroEngineering and Rehabilitation&lt;/full-title&gt;&lt;/periodical&gt;&lt;pages&gt;1&lt;/pages&gt;&lt;volume&gt;15&lt;/volume&gt;&lt;number&gt;1&lt;/number&gt;&lt;dates&gt;&lt;year&gt;2018&lt;/year&gt;&lt;pub-dates&gt;&lt;date&gt;2018/01/03&lt;/date&gt;&lt;/pub-dates&gt;&lt;/dates&gt;&lt;isbn&gt;1743-0003&lt;/isbn&gt;&lt;urls&gt;&lt;related-urls&gt;&lt;url&gt;https://doi.org/10.1186/s12984-017-0340-0&lt;/url&gt;&lt;/related-urls&gt;&lt;/urls&gt;&lt;electronic-resource-num&gt;10.1186/s12984-017-0340-0&lt;/electronic-resource-num&gt;&lt;/record&gt;&lt;/Cite&gt;&lt;/EndNote&gt;</w:instrText>
      </w:r>
      <w:r w:rsidR="00E82410" w:rsidRPr="000C5125">
        <w:rPr>
          <w:rFonts w:cs="Times New Roman"/>
        </w:rPr>
        <w:fldChar w:fldCharType="separate"/>
      </w:r>
      <w:r w:rsidR="008B33D7" w:rsidRPr="000C5125">
        <w:rPr>
          <w:rFonts w:cs="Times New Roman"/>
          <w:noProof/>
        </w:rPr>
        <w:t>[13]</w:t>
      </w:r>
      <w:r w:rsidR="00E82410" w:rsidRPr="000C5125">
        <w:rPr>
          <w:rFonts w:cs="Times New Roman"/>
        </w:rPr>
        <w:fldChar w:fldCharType="end"/>
      </w:r>
      <w:r w:rsidR="00DD43E6" w:rsidRPr="000C5125">
        <w:rPr>
          <w:rFonts w:cs="Times New Roman"/>
        </w:rPr>
        <w:t>.</w:t>
      </w:r>
    </w:p>
    <w:p w14:paraId="606146FF" w14:textId="6AE7DB4D" w:rsidR="004D6930" w:rsidRPr="000C5125" w:rsidRDefault="004D6930" w:rsidP="005C6950">
      <w:pPr>
        <w:pStyle w:val="NoSpacing"/>
        <w:rPr>
          <w:rFonts w:cs="Times New Roman"/>
        </w:rPr>
      </w:pPr>
    </w:p>
    <w:p w14:paraId="3BA8C45D" w14:textId="7EF8667A" w:rsidR="005E36FC" w:rsidRPr="000C5125" w:rsidRDefault="006B7108" w:rsidP="005C6950">
      <w:pPr>
        <w:pStyle w:val="NoSpacing"/>
        <w:rPr>
          <w:rFonts w:cs="Times New Roman"/>
        </w:rPr>
      </w:pPr>
      <w:r w:rsidRPr="000C5125">
        <w:rPr>
          <w:rFonts w:cs="Times New Roman"/>
        </w:rPr>
        <w:t>A key advantage of fluid power is the ab</w:t>
      </w:r>
      <w:r w:rsidR="00EE56DB" w:rsidRPr="000C5125">
        <w:rPr>
          <w:rFonts w:cs="Times New Roman"/>
        </w:rPr>
        <w:t xml:space="preserve">ility </w:t>
      </w:r>
      <w:r w:rsidR="00A2297B" w:rsidRPr="000C5125">
        <w:rPr>
          <w:rFonts w:cs="Times New Roman"/>
        </w:rPr>
        <w:t>of power to be trans</w:t>
      </w:r>
      <w:r w:rsidR="0069175A" w:rsidRPr="000C5125">
        <w:rPr>
          <w:rFonts w:cs="Times New Roman"/>
        </w:rPr>
        <w:t>ported through flexible hosing which can be snaked over moving joints</w:t>
      </w:r>
      <w:r w:rsidR="00F379DF" w:rsidRPr="000C5125">
        <w:rPr>
          <w:rFonts w:cs="Times New Roman"/>
        </w:rPr>
        <w:t xml:space="preserve"> and placed in locations that would otherwise be impractical for electrical motors.</w:t>
      </w:r>
      <w:r w:rsidR="00D86E53" w:rsidRPr="000C5125">
        <w:rPr>
          <w:rFonts w:cs="Times New Roman"/>
        </w:rPr>
        <w:t xml:space="preserve"> This </w:t>
      </w:r>
      <w:r w:rsidR="0054789A" w:rsidRPr="000C5125">
        <w:rPr>
          <w:rFonts w:cs="Times New Roman"/>
        </w:rPr>
        <w:t xml:space="preserve">characteristic </w:t>
      </w:r>
      <w:r w:rsidR="00D86E53" w:rsidRPr="000C5125">
        <w:rPr>
          <w:rFonts w:cs="Times New Roman"/>
        </w:rPr>
        <w:t>provides great flexibility in component placement such as placin</w:t>
      </w:r>
      <w:r w:rsidR="004B7B3D" w:rsidRPr="000C5125">
        <w:rPr>
          <w:rFonts w:cs="Times New Roman"/>
        </w:rPr>
        <w:t>g the hydraulic cylinders on the proximal joints</w:t>
      </w:r>
      <w:r w:rsidR="00982E1E"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Durfee&lt;/Author&gt;&lt;Year&gt;2011&lt;/Year&gt;&lt;RecNum&gt;1&lt;/RecNum&gt;&lt;DisplayText&gt;[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E82410" w:rsidRPr="000C5125">
        <w:rPr>
          <w:rFonts w:cs="Times New Roman"/>
        </w:rPr>
        <w:fldChar w:fldCharType="separate"/>
      </w:r>
      <w:r w:rsidR="008B33D7" w:rsidRPr="000C5125">
        <w:rPr>
          <w:rFonts w:cs="Times New Roman"/>
          <w:noProof/>
        </w:rPr>
        <w:t>[1]</w:t>
      </w:r>
      <w:r w:rsidR="00E82410" w:rsidRPr="000C5125">
        <w:rPr>
          <w:rFonts w:cs="Times New Roman"/>
        </w:rPr>
        <w:fldChar w:fldCharType="end"/>
      </w:r>
      <w:r w:rsidR="004B7B3D" w:rsidRPr="000C5125">
        <w:rPr>
          <w:rFonts w:cs="Times New Roman"/>
        </w:rPr>
        <w:t xml:space="preserve">, </w:t>
      </w:r>
      <w:r w:rsidR="004C57CA" w:rsidRPr="000C5125">
        <w:rPr>
          <w:rFonts w:cs="Times New Roman"/>
        </w:rPr>
        <w:t>an</w:t>
      </w:r>
      <w:r w:rsidR="0054789A" w:rsidRPr="000C5125">
        <w:rPr>
          <w:rFonts w:cs="Times New Roman"/>
        </w:rPr>
        <w:t xml:space="preserve">d the </w:t>
      </w:r>
      <w:r w:rsidR="005F0901" w:rsidRPr="000C5125">
        <w:rPr>
          <w:rFonts w:cs="Times New Roman"/>
        </w:rPr>
        <w:t>other heavier components such as the pump, valves and battery may be kept</w:t>
      </w:r>
      <w:r w:rsidR="00274A0D" w:rsidRPr="000C5125">
        <w:rPr>
          <w:rFonts w:cs="Times New Roman"/>
        </w:rPr>
        <w:t xml:space="preserve"> on the torso where they </w:t>
      </w:r>
      <w:r w:rsidR="007055E3" w:rsidRPr="000C5125">
        <w:rPr>
          <w:rFonts w:cs="Times New Roman"/>
        </w:rPr>
        <w:t>cause a consi</w:t>
      </w:r>
      <w:r w:rsidR="00B71B00" w:rsidRPr="000C5125">
        <w:rPr>
          <w:rFonts w:cs="Times New Roman"/>
        </w:rPr>
        <w:t>derably lesser strain on the body</w:t>
      </w:r>
      <w:r w:rsidR="001017C4"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Foglyano&lt;/Author&gt;&lt;Year&gt;2015&lt;/Year&gt;&lt;RecNum&gt;12&lt;/RecNum&gt;&lt;DisplayText&gt;[17]&lt;/DisplayText&gt;&lt;record&gt;&lt;rec-number&gt;12&lt;/rec-number&gt;&lt;foreign-keys&gt;&lt;key app="EN" db-id="s2ax52wpjeswtre5fdtp0apkafxtfr5tx0vs" timestamp="1521419713"&gt;12&lt;/key&gt;&lt;/foreign-keys&gt;&lt;ref-type name="Journal Article"&gt;17&lt;/ref-type&gt;&lt;contributors&gt;&lt;authors&gt;&lt;author&gt;Foglyano, Kevin M.&lt;/author&gt;&lt;author&gt;Kobetic, Rudi&lt;/author&gt;&lt;author&gt;To, Curtis S.&lt;/author&gt;&lt;author&gt;Bulea, Thomas C.&lt;/author&gt;&lt;author&gt;Schnellenberger, John R.&lt;/author&gt;&lt;author&gt;Audu, Musa L.&lt;/author&gt;&lt;author&gt;Nandor, Mark J.&lt;/author&gt;&lt;author&gt;Quinn, Roger D.&lt;/author&gt;&lt;author&gt;Triolo, Ronald J.&lt;/author&gt;&lt;/authors&gt;&lt;/contributors&gt;&lt;titles&gt;&lt;title&gt;Feasibility of a Hydraulic Power Assist System for Use in Hybrid Neuroprostheses&lt;/title&gt;&lt;secondary-title&gt;Applied Bionics and Biomechanics&lt;/secondary-title&gt;&lt;/titles&gt;&lt;periodical&gt;&lt;full-title&gt;Applied Bionics and Biomechanics&lt;/full-title&gt;&lt;/periodical&gt;&lt;pages&gt;205104&lt;/pages&gt;&lt;volume&gt;2015&lt;/volume&gt;&lt;dates&gt;&lt;year&gt;2015&lt;/year&gt;&lt;pub-dates&gt;&lt;date&gt;03/18&amp;#xD;06/05/received&amp;#xD;02/03/revised&amp;#xD;03/01/accepted&lt;/date&gt;&lt;/pub-dates&gt;&lt;/dates&gt;&lt;publisher&gt;Hindawi Publishing Corporation&lt;/publisher&gt;&lt;isbn&gt;1176-2322&amp;#xD;1754-2103&lt;/isbn&gt;&lt;accession-num&gt;PMC4745429&lt;/accession-num&gt;&lt;urls&gt;&lt;related-urls&gt;&lt;url&gt;http://www.ncbi.nlm.nih.gov/pmc/articles/PMC4745429/&lt;/url&gt;&lt;/related-urls&gt;&lt;/urls&gt;&lt;electronic-resource-num&gt;10.1155/2015/205104&lt;/electronic-resource-num&gt;&lt;remote-database-name&gt;PMC&lt;/remote-database-name&gt;&lt;/record&gt;&lt;/Cite&gt;&lt;/EndNote&gt;</w:instrText>
      </w:r>
      <w:r w:rsidR="00E82410" w:rsidRPr="000C5125">
        <w:rPr>
          <w:rFonts w:cs="Times New Roman"/>
        </w:rPr>
        <w:fldChar w:fldCharType="separate"/>
      </w:r>
      <w:r w:rsidR="008B33D7" w:rsidRPr="000C5125">
        <w:rPr>
          <w:rFonts w:cs="Times New Roman"/>
          <w:noProof/>
        </w:rPr>
        <w:t>[17]</w:t>
      </w:r>
      <w:r w:rsidR="00E82410" w:rsidRPr="000C5125">
        <w:rPr>
          <w:rFonts w:cs="Times New Roman"/>
        </w:rPr>
        <w:fldChar w:fldCharType="end"/>
      </w:r>
      <w:r w:rsidR="00B71B00" w:rsidRPr="000C5125">
        <w:rPr>
          <w:rFonts w:cs="Times New Roman"/>
        </w:rPr>
        <w:t xml:space="preserve">. </w:t>
      </w:r>
      <w:r w:rsidR="006542D4" w:rsidRPr="000C5125">
        <w:rPr>
          <w:rFonts w:cs="Times New Roman"/>
        </w:rPr>
        <w:t xml:space="preserve">Furthermore, </w:t>
      </w:r>
      <w:r w:rsidR="008D199C" w:rsidRPr="000C5125">
        <w:rPr>
          <w:rFonts w:cs="Times New Roman"/>
        </w:rPr>
        <w:t xml:space="preserve">this flexibility can be leveraged for numerous additional benefits. By </w:t>
      </w:r>
      <w:r w:rsidR="001D5C33" w:rsidRPr="000C5125">
        <w:rPr>
          <w:rFonts w:cs="Times New Roman"/>
        </w:rPr>
        <w:t xml:space="preserve">being able to choose the location of the actuators, they can be optimised for maximum benefit. </w:t>
      </w:r>
      <w:r w:rsidR="007243E6" w:rsidRPr="000C5125">
        <w:rPr>
          <w:rFonts w:cs="Times New Roman"/>
        </w:rPr>
        <w:t xml:space="preserve">Placing the actuators </w:t>
      </w:r>
      <w:r w:rsidR="00B726CC" w:rsidRPr="000C5125">
        <w:rPr>
          <w:rFonts w:cs="Times New Roman"/>
        </w:rPr>
        <w:t xml:space="preserve">away from the joints of the fingers </w:t>
      </w:r>
      <w:r w:rsidR="00014459" w:rsidRPr="000C5125">
        <w:rPr>
          <w:rFonts w:cs="Times New Roman"/>
        </w:rPr>
        <w:t>and closer to the shoulder ai</w:t>
      </w:r>
      <w:r w:rsidR="00803B50" w:rsidRPr="000C5125">
        <w:rPr>
          <w:rFonts w:cs="Times New Roman"/>
        </w:rPr>
        <w:t xml:space="preserve">ds in reducing the rotational inertia </w:t>
      </w:r>
      <w:r w:rsidR="00E82410" w:rsidRPr="000C5125">
        <w:rPr>
          <w:rFonts w:cs="Times New Roman"/>
        </w:rPr>
        <w:fldChar w:fldCharType="begin"/>
      </w:r>
      <w:r w:rsidR="008B33D7" w:rsidRPr="000C5125">
        <w:rPr>
          <w:rFonts w:cs="Times New Roman"/>
        </w:rPr>
        <w:instrText xml:space="preserve"> ADDIN EN.CITE &lt;EndNote&gt;&lt;Cite&gt;&lt;Author&gt;Leal-Naranjo&lt;/Author&gt;&lt;Year&gt;2017&lt;/Year&gt;&lt;RecNum&gt;32&lt;/RecNum&gt;&lt;DisplayText&gt;[16]&lt;/DisplayText&gt;&lt;record&gt;&lt;rec-number&gt;32&lt;/rec-number&gt;&lt;foreign-keys&gt;&lt;key app="EN" db-id="s2ax52wpjeswtre5fdtp0apkafxtfr5tx0vs" timestamp="1526662403"&gt;32&lt;/key&gt;&lt;/foreign-keys&gt;&lt;ref-type name="Conference Proceedings"&gt;10&lt;/ref-type&gt;&lt;contributors&gt;&lt;authors&gt;&lt;author&gt;Leal-Naranjo, José Alfredo&lt;/author&gt;&lt;author&gt;Ceccarelli, Marco&lt;/author&gt;&lt;author&gt;Torres-San Miguel, Christopher René&lt;/author&gt;&lt;/authors&gt;&lt;tertiary-authors&gt;&lt;author&gt;Rodić, Aleksandar&lt;/author&gt;&lt;author&gt;Borangiu, Theodor&lt;/author&gt;&lt;/tertiary-authors&gt;&lt;/contributors&gt;&lt;titles&gt;&lt;title&gt;Mechanical Design of a Prosthetic Human Arm and its Dynamic Simulation&lt;/title&gt;&lt;tertiary-title&gt;Advances in Robot Design and Intelligent Control&lt;/tertiary-title&gt;&lt;/titles&gt;&lt;pages&gt;482-490&lt;/pages&gt;&lt;dates&gt;&lt;year&gt;2017&lt;/year&gt;&lt;/dates&gt;&lt;pub-location&gt;Cham&lt;/pub-location&gt;&lt;publisher&gt;Springer International Publishing&lt;/publisher&gt;&lt;isbn&gt;978-3-319-49058-8&lt;/isbn&gt;&lt;label&gt;10.1007/978-3-319-49058-8_52&lt;/label&gt;&lt;urls&gt;&lt;/urls&gt;&lt;/record&gt;&lt;/Cite&gt;&lt;/EndNote&gt;</w:instrText>
      </w:r>
      <w:r w:rsidR="00E82410" w:rsidRPr="000C5125">
        <w:rPr>
          <w:rFonts w:cs="Times New Roman"/>
        </w:rPr>
        <w:fldChar w:fldCharType="separate"/>
      </w:r>
      <w:r w:rsidR="008B33D7" w:rsidRPr="000C5125">
        <w:rPr>
          <w:rFonts w:cs="Times New Roman"/>
          <w:noProof/>
        </w:rPr>
        <w:t>[16]</w:t>
      </w:r>
      <w:r w:rsidR="00E82410" w:rsidRPr="000C5125">
        <w:rPr>
          <w:rFonts w:cs="Times New Roman"/>
        </w:rPr>
        <w:fldChar w:fldCharType="end"/>
      </w:r>
      <w:r w:rsidR="002A60C0" w:rsidRPr="000C5125">
        <w:rPr>
          <w:rFonts w:cs="Times New Roman"/>
        </w:rPr>
        <w:t xml:space="preserve"> </w:t>
      </w:r>
      <w:r w:rsidR="00803B50" w:rsidRPr="000C5125">
        <w:rPr>
          <w:rFonts w:cs="Times New Roman"/>
        </w:rPr>
        <w:t xml:space="preserve">which allows </w:t>
      </w:r>
      <w:r w:rsidR="00671F28" w:rsidRPr="000C5125">
        <w:rPr>
          <w:rFonts w:cs="Times New Roman"/>
        </w:rPr>
        <w:t xml:space="preserve">greater control </w:t>
      </w:r>
      <w:r w:rsidR="002A60C0" w:rsidRPr="000C5125">
        <w:rPr>
          <w:rFonts w:cs="Times New Roman"/>
        </w:rPr>
        <w:t xml:space="preserve">over the </w:t>
      </w:r>
      <w:r w:rsidR="00403D2B" w:rsidRPr="000C5125">
        <w:rPr>
          <w:rFonts w:cs="Times New Roman"/>
        </w:rPr>
        <w:t xml:space="preserve">arm and reduced power requirements in order to operate it. This also allows </w:t>
      </w:r>
      <w:r w:rsidR="001C4665" w:rsidRPr="000C5125">
        <w:rPr>
          <w:rFonts w:cs="Times New Roman"/>
        </w:rPr>
        <w:t>the end effector or the hand to be minimised</w:t>
      </w:r>
      <w:r w:rsidR="00BB416A" w:rsidRPr="000C5125">
        <w:rPr>
          <w:rFonts w:cs="Times New Roman"/>
        </w:rPr>
        <w:t xml:space="preserve"> to further reduce the weight</w:t>
      </w:r>
      <w:r w:rsidR="00E27DAD"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Semasinghe&lt;/Author&gt;&lt;Year&gt;2018&lt;/Year&gt;&lt;RecNum&gt;37&lt;/RecNum&gt;&lt;DisplayText&gt;[20]&lt;/DisplayText&gt;&lt;record&gt;&lt;rec-number&gt;37&lt;/rec-number&gt;&lt;foreign-keys&gt;&lt;key app="EN" db-id="s2ax52wpjeswtre5fdtp0apkafxtfr5tx0vs" timestamp="1526738092"&gt;37&lt;/key&gt;&lt;/foreign-keys&gt;&lt;ref-type name="Journal Article"&gt;17&lt;/ref-type&gt;&lt;contributors&gt;&lt;authors&gt;&lt;author&gt;Semasinghe, C. L.&lt;/author&gt;&lt;author&gt;Ranaweera, R. K. P. S.&lt;/author&gt;&lt;author&gt;Prasanna, J. L. B.&lt;/author&gt;&lt;author&gt;Kandamby, H. M.&lt;/author&gt;&lt;author&gt;Madusanka, D. G. K.&lt;/author&gt;&lt;author&gt;Gopura, R. A. R. C.&lt;/author&gt;&lt;/authors&gt;&lt;/contributors&gt;&lt;titles&gt;&lt;title&gt;HyPro: A Multi-DoF Hybrid-Powered Transradial Robotic Prosthesis&lt;/title&gt;&lt;secondary-title&gt;Journal of Robotics&lt;/secondary-title&gt;&lt;/titles&gt;&lt;periodical&gt;&lt;full-title&gt;Journal of Robotics&lt;/full-title&gt;&lt;/periodical&gt;&lt;volume&gt;2018&lt;/volume&gt;&lt;dates&gt;&lt;year&gt;2018&lt;/year&gt;&lt;/dates&gt;&lt;work-type&gt;Article&lt;/work-type&gt;&lt;urls&gt;&lt;related-urls&gt;&lt;url&gt;https://www.scopus.com/inward/record.uri?eid=2-s2.0-85044243979&amp;amp;doi=10.1155%2f2018%2f8491073&amp;amp;partnerID=40&amp;amp;md5=31c4f5602bd7f1e690bbcb5a23510ab4&lt;/url&gt;&lt;/related-urls&gt;&lt;/urls&gt;&lt;custom7&gt;8491073&lt;/custom7&gt;&lt;electronic-resource-num&gt;10.1155/2018/8491073&lt;/electronic-resource-num&gt;&lt;remote-database-name&gt;Scopus&lt;/remote-database-name&gt;&lt;/record&gt;&lt;/Cite&gt;&lt;/EndNote&gt;</w:instrText>
      </w:r>
      <w:r w:rsidR="00E82410" w:rsidRPr="000C5125">
        <w:rPr>
          <w:rFonts w:cs="Times New Roman"/>
        </w:rPr>
        <w:fldChar w:fldCharType="separate"/>
      </w:r>
      <w:r w:rsidR="008B33D7" w:rsidRPr="000C5125">
        <w:rPr>
          <w:rFonts w:cs="Times New Roman"/>
          <w:noProof/>
        </w:rPr>
        <w:t>[20]</w:t>
      </w:r>
      <w:r w:rsidR="00E82410" w:rsidRPr="000C5125">
        <w:rPr>
          <w:rFonts w:cs="Times New Roman"/>
        </w:rPr>
        <w:fldChar w:fldCharType="end"/>
      </w:r>
      <w:r w:rsidR="00BB416A" w:rsidRPr="000C5125">
        <w:rPr>
          <w:rFonts w:cs="Times New Roman"/>
        </w:rPr>
        <w:t>, as a prosthetic hand weighing 0.5kg or more</w:t>
      </w:r>
      <w:r w:rsidR="002142A0" w:rsidRPr="000C5125">
        <w:rPr>
          <w:rFonts w:cs="Times New Roman"/>
        </w:rPr>
        <w:t xml:space="preserve"> tends to lead to overexertion</w:t>
      </w:r>
      <w:r w:rsidR="0047767D"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Proaño-Guevara&lt;/Author&gt;&lt;Year&gt;2018&lt;/Year&gt;&lt;RecNum&gt;36&lt;/RecNum&gt;&lt;DisplayText&gt;[6]&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00E82410" w:rsidRPr="000C5125">
        <w:rPr>
          <w:rFonts w:cs="Times New Roman"/>
        </w:rPr>
        <w:fldChar w:fldCharType="separate"/>
      </w:r>
      <w:r w:rsidR="008B33D7" w:rsidRPr="000C5125">
        <w:rPr>
          <w:rFonts w:cs="Times New Roman"/>
          <w:noProof/>
        </w:rPr>
        <w:t>[6]</w:t>
      </w:r>
      <w:r w:rsidR="00E82410" w:rsidRPr="000C5125">
        <w:rPr>
          <w:rFonts w:cs="Times New Roman"/>
        </w:rPr>
        <w:fldChar w:fldCharType="end"/>
      </w:r>
      <w:r w:rsidR="002142A0" w:rsidRPr="000C5125">
        <w:rPr>
          <w:rFonts w:cs="Times New Roman"/>
        </w:rPr>
        <w:t xml:space="preserve">. </w:t>
      </w:r>
      <w:r w:rsidR="00915E5B" w:rsidRPr="000C5125">
        <w:rPr>
          <w:rFonts w:cs="Times New Roman"/>
        </w:rPr>
        <w:t>Power then can be transmitted to the distal joints via tendon or cables</w:t>
      </w:r>
      <w:r w:rsidR="003446B3" w:rsidRPr="000C5125">
        <w:rPr>
          <w:rFonts w:cs="Times New Roman"/>
        </w:rPr>
        <w:t xml:space="preserve"> – a technique used often in prosthetics </w:t>
      </w:r>
      <w:r w:rsidR="00124298" w:rsidRPr="000C5125">
        <w:rPr>
          <w:rFonts w:cs="Times New Roman"/>
        </w:rPr>
        <w:t>to gain similar benefits</w:t>
      </w:r>
      <w:r w:rsidR="005279BD" w:rsidRPr="000C5125">
        <w:rPr>
          <w:rFonts w:cs="Times New Roman"/>
        </w:rPr>
        <w:t xml:space="preserve"> </w:t>
      </w:r>
      <w:r w:rsidR="00E82410" w:rsidRPr="000C5125">
        <w:rPr>
          <w:rFonts w:cs="Times New Roman"/>
        </w:rPr>
        <w:fldChar w:fldCharType="begin"/>
      </w:r>
      <w:r w:rsidR="008B33D7" w:rsidRPr="000C5125">
        <w:rPr>
          <w:rFonts w:cs="Times New Roman"/>
        </w:rPr>
        <w:instrText xml:space="preserve"> ADDIN EN.CITE &lt;EndNote&gt;&lt;Cite&gt;&lt;Author&gt;Love&lt;/Author&gt;&lt;Year&gt;2009&lt;/Year&gt;&lt;RecNum&gt;43&lt;/RecNum&gt;&lt;DisplayText&gt;[21]&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rsidR="00E82410" w:rsidRPr="000C5125">
        <w:rPr>
          <w:rFonts w:cs="Times New Roman"/>
        </w:rPr>
        <w:fldChar w:fldCharType="separate"/>
      </w:r>
      <w:r w:rsidR="008B33D7" w:rsidRPr="000C5125">
        <w:rPr>
          <w:rFonts w:cs="Times New Roman"/>
          <w:noProof/>
        </w:rPr>
        <w:t>[21]</w:t>
      </w:r>
      <w:r w:rsidR="00E82410" w:rsidRPr="000C5125">
        <w:rPr>
          <w:rFonts w:cs="Times New Roman"/>
        </w:rPr>
        <w:fldChar w:fldCharType="end"/>
      </w:r>
      <w:r w:rsidR="00124298" w:rsidRPr="000C5125">
        <w:rPr>
          <w:rFonts w:cs="Times New Roman"/>
        </w:rPr>
        <w:t>.</w:t>
      </w:r>
    </w:p>
    <w:p w14:paraId="0174F06E" w14:textId="4CCE47E4" w:rsidR="00721E5E" w:rsidRPr="000C5125" w:rsidRDefault="00721E5E" w:rsidP="005C6950">
      <w:pPr>
        <w:pStyle w:val="NoSpacing"/>
        <w:rPr>
          <w:rFonts w:cs="Times New Roman"/>
        </w:rPr>
      </w:pPr>
    </w:p>
    <w:p w14:paraId="1FB35297" w14:textId="0FF4B876" w:rsidR="003F79A6" w:rsidRPr="000C5125" w:rsidRDefault="00020EA5" w:rsidP="005C6950">
      <w:pPr>
        <w:pStyle w:val="NoSpacing"/>
        <w:rPr>
          <w:rFonts w:cs="Times New Roman"/>
        </w:rPr>
      </w:pPr>
      <w:r w:rsidRPr="000C5125">
        <w:rPr>
          <w:rFonts w:cs="Times New Roman"/>
        </w:rPr>
        <w:t>The</w:t>
      </w:r>
      <w:r w:rsidR="005643B3" w:rsidRPr="000C5125">
        <w:rPr>
          <w:rFonts w:cs="Times New Roman"/>
        </w:rPr>
        <w:t xml:space="preserve">re is a clear need for </w:t>
      </w:r>
      <w:r w:rsidR="00D62651" w:rsidRPr="000C5125">
        <w:rPr>
          <w:rFonts w:cs="Times New Roman"/>
        </w:rPr>
        <w:t>stronger and more powerful</w:t>
      </w:r>
      <w:r w:rsidR="00085F9D" w:rsidRPr="000C5125">
        <w:rPr>
          <w:rFonts w:cs="Times New Roman"/>
        </w:rPr>
        <w:t>, yet lighter and more robust</w:t>
      </w:r>
      <w:r w:rsidR="00DF0B4A" w:rsidRPr="000C5125">
        <w:rPr>
          <w:rFonts w:cs="Times New Roman"/>
        </w:rPr>
        <w:t xml:space="preserve"> prosthetic devices</w:t>
      </w:r>
      <w:r w:rsidR="0003658A" w:rsidRPr="000C5125">
        <w:rPr>
          <w:rFonts w:cs="Times New Roman"/>
        </w:rPr>
        <w:t xml:space="preserve">, which can be catered to by hydraulics. </w:t>
      </w:r>
      <w:r w:rsidR="003B4FC4" w:rsidRPr="000C5125">
        <w:rPr>
          <w:rFonts w:cs="Times New Roman"/>
        </w:rPr>
        <w:t>These benefits combined with its flexible component configuration</w:t>
      </w:r>
      <w:r w:rsidR="00F92D26" w:rsidRPr="000C5125">
        <w:rPr>
          <w:rFonts w:cs="Times New Roman"/>
        </w:rPr>
        <w:t xml:space="preserve"> as well as its force-to-weight ratio</w:t>
      </w:r>
      <w:r w:rsidR="007804CD" w:rsidRPr="000C5125">
        <w:rPr>
          <w:rFonts w:cs="Times New Roman"/>
        </w:rPr>
        <w:t xml:space="preserve"> have the potential to develop a revolutionary prosthetic design</w:t>
      </w:r>
      <w:r w:rsidR="00633EFC" w:rsidRPr="000C5125">
        <w:rPr>
          <w:rFonts w:cs="Times New Roman"/>
        </w:rPr>
        <w:t xml:space="preserve">. </w:t>
      </w:r>
      <w:r w:rsidR="00873881" w:rsidRPr="000C5125">
        <w:rPr>
          <w:rFonts w:cs="Times New Roman"/>
        </w:rPr>
        <w:t xml:space="preserve">It will be another step in the direction to allow amputees and similarly disadvantaged persons </w:t>
      </w:r>
      <w:r w:rsidR="002B1A22" w:rsidRPr="000C5125">
        <w:rPr>
          <w:rFonts w:cs="Times New Roman"/>
        </w:rPr>
        <w:t xml:space="preserve">to mitigate the adverse effects of upper limb loss and enable them to retain or regain their standard of living. </w:t>
      </w:r>
    </w:p>
    <w:p w14:paraId="462F706E" w14:textId="1A4AC06B" w:rsidR="002B1A22" w:rsidRPr="000C5125" w:rsidRDefault="002B1A22" w:rsidP="005C6950">
      <w:pPr>
        <w:pStyle w:val="NoSpacing"/>
        <w:rPr>
          <w:rFonts w:cs="Times New Roman"/>
        </w:rPr>
      </w:pPr>
    </w:p>
    <w:p w14:paraId="6EFF5FB9" w14:textId="715EC886" w:rsidR="003D4D48" w:rsidRPr="000C5125" w:rsidRDefault="004412ED" w:rsidP="005C6950">
      <w:pPr>
        <w:pStyle w:val="NoSpacing"/>
        <w:rPr>
          <w:rFonts w:cs="Times New Roman"/>
        </w:rPr>
      </w:pPr>
      <w:r w:rsidRPr="000C5125">
        <w:rPr>
          <w:rFonts w:cs="Times New Roman"/>
        </w:rPr>
        <w:t xml:space="preserve">The aim of this project is to explore the use of hydraulics </w:t>
      </w:r>
      <w:r w:rsidR="00AE03A9" w:rsidRPr="000C5125">
        <w:rPr>
          <w:rFonts w:cs="Times New Roman"/>
        </w:rPr>
        <w:t>in upper limb prostheses</w:t>
      </w:r>
      <w:r w:rsidR="00157E86" w:rsidRPr="000C5125">
        <w:rPr>
          <w:rFonts w:cs="Times New Roman"/>
        </w:rPr>
        <w:t xml:space="preserve"> -</w:t>
      </w:r>
      <w:r w:rsidR="00AE03A9" w:rsidRPr="000C5125">
        <w:rPr>
          <w:rFonts w:cs="Times New Roman"/>
        </w:rPr>
        <w:t xml:space="preserve"> to identify </w:t>
      </w:r>
      <w:r w:rsidR="00193307" w:rsidRPr="000C5125">
        <w:rPr>
          <w:rFonts w:cs="Times New Roman"/>
        </w:rPr>
        <w:t xml:space="preserve">its practicality and feasibility in the field. </w:t>
      </w:r>
      <w:r w:rsidR="007F7130" w:rsidRPr="000C5125">
        <w:rPr>
          <w:rFonts w:cs="Times New Roman"/>
        </w:rPr>
        <w:t xml:space="preserve">The goal is to </w:t>
      </w:r>
      <w:r w:rsidR="004C5A23" w:rsidRPr="000C5125">
        <w:rPr>
          <w:rFonts w:cs="Times New Roman"/>
        </w:rPr>
        <w:t>rapidly prototype</w:t>
      </w:r>
      <w:r w:rsidR="007F7130" w:rsidRPr="000C5125">
        <w:rPr>
          <w:rFonts w:cs="Times New Roman"/>
        </w:rPr>
        <w:t xml:space="preserve"> an anthropomorphic prosthetic arm with a high </w:t>
      </w:r>
      <w:r w:rsidR="004C5A23" w:rsidRPr="000C5125">
        <w:rPr>
          <w:rFonts w:cs="Times New Roman"/>
        </w:rPr>
        <w:t xml:space="preserve">and </w:t>
      </w:r>
      <w:r w:rsidR="002D4B39" w:rsidRPr="000C5125">
        <w:rPr>
          <w:rFonts w:cs="Times New Roman"/>
        </w:rPr>
        <w:t>demonstrable</w:t>
      </w:r>
      <w:r w:rsidR="004C5A23" w:rsidRPr="000C5125">
        <w:rPr>
          <w:rFonts w:cs="Times New Roman"/>
        </w:rPr>
        <w:t xml:space="preserve"> degree of freedom</w:t>
      </w:r>
      <w:r w:rsidR="002D4B39" w:rsidRPr="000C5125">
        <w:rPr>
          <w:rFonts w:cs="Times New Roman"/>
        </w:rPr>
        <w:t xml:space="preserve"> using readily available and off-the-shelf components</w:t>
      </w:r>
      <w:r w:rsidR="004C5A23" w:rsidRPr="000C5125">
        <w:rPr>
          <w:rFonts w:cs="Times New Roman"/>
        </w:rPr>
        <w:t>.</w:t>
      </w:r>
      <w:r w:rsidR="003D4D48" w:rsidRPr="000C5125">
        <w:rPr>
          <w:rFonts w:cs="Times New Roman"/>
        </w:rPr>
        <w:t xml:space="preserve"> </w:t>
      </w:r>
    </w:p>
    <w:p w14:paraId="112E2612" w14:textId="6B982E76" w:rsidR="003D4D48" w:rsidRPr="000C5125" w:rsidRDefault="00181D60" w:rsidP="00853298">
      <w:pPr>
        <w:pStyle w:val="Heading2"/>
      </w:pPr>
      <w:bookmarkStart w:id="3" w:name="_Toc515023478"/>
      <w:r w:rsidRPr="000C5125">
        <w:t>Design Constraints</w:t>
      </w:r>
      <w:bookmarkEnd w:id="3"/>
    </w:p>
    <w:p w14:paraId="40C479F3" w14:textId="2DDF1EE9" w:rsidR="004412ED" w:rsidRPr="000C5125" w:rsidRDefault="0051140F" w:rsidP="005C6950">
      <w:pPr>
        <w:pStyle w:val="NoSpacing"/>
        <w:rPr>
          <w:rFonts w:cs="Times New Roman"/>
        </w:rPr>
      </w:pPr>
      <w:r w:rsidRPr="000C5125">
        <w:rPr>
          <w:rFonts w:cs="Times New Roman"/>
        </w:rPr>
        <w:t>The reason for developing an anthropomorphic style prosthetic arm is due to a</w:t>
      </w:r>
      <w:r w:rsidR="003D4D48" w:rsidRPr="000C5125">
        <w:rPr>
          <w:rFonts w:cs="Times New Roman"/>
        </w:rPr>
        <w:t>esthetic</w:t>
      </w:r>
      <w:r w:rsidR="00346A4D" w:rsidRPr="000C5125">
        <w:rPr>
          <w:rFonts w:cs="Times New Roman"/>
        </w:rPr>
        <w:t xml:space="preserve"> and degree of anthropomorphism</w:t>
      </w:r>
      <w:r w:rsidRPr="000C5125">
        <w:rPr>
          <w:rFonts w:cs="Times New Roman"/>
        </w:rPr>
        <w:t xml:space="preserve"> </w:t>
      </w:r>
      <w:proofErr w:type="gramStart"/>
      <w:r w:rsidRPr="000C5125">
        <w:rPr>
          <w:rFonts w:cs="Times New Roman"/>
        </w:rPr>
        <w:t>being</w:t>
      </w:r>
      <w:r w:rsidR="003D4D48" w:rsidRPr="000C5125">
        <w:rPr>
          <w:rFonts w:cs="Times New Roman"/>
        </w:rPr>
        <w:t xml:space="preserve"> se</w:t>
      </w:r>
      <w:r w:rsidR="00346A4D" w:rsidRPr="000C5125">
        <w:rPr>
          <w:rFonts w:cs="Times New Roman"/>
        </w:rPr>
        <w:t>en as</w:t>
      </w:r>
      <w:proofErr w:type="gramEnd"/>
      <w:r w:rsidR="00346A4D" w:rsidRPr="000C5125">
        <w:rPr>
          <w:rFonts w:cs="Times New Roman"/>
        </w:rPr>
        <w:t xml:space="preserve"> one of the most important characteristics that a prosthetic system should exhibit</w:t>
      </w:r>
      <w:r w:rsidRPr="000C5125">
        <w:rPr>
          <w:rFonts w:cs="Times New Roman"/>
        </w:rPr>
        <w:t>. Aesthetic</w:t>
      </w:r>
      <w:r w:rsidR="00346A4D" w:rsidRPr="000C5125">
        <w:rPr>
          <w:rFonts w:cs="Times New Roman"/>
        </w:rPr>
        <w:t xml:space="preserve"> plays a crucial role in </w:t>
      </w:r>
      <w:r w:rsidRPr="000C5125">
        <w:rPr>
          <w:rFonts w:cs="Times New Roman"/>
        </w:rPr>
        <w:t xml:space="preserve">the </w:t>
      </w:r>
      <w:r w:rsidR="00346A4D" w:rsidRPr="000C5125">
        <w:rPr>
          <w:rFonts w:cs="Times New Roman"/>
        </w:rPr>
        <w:t xml:space="preserve">psychological wellbeing and social acceptance </w:t>
      </w:r>
      <w:r w:rsidRPr="000C5125">
        <w:rPr>
          <w:rFonts w:cs="Times New Roman"/>
        </w:rPr>
        <w:t xml:space="preserve">of amputees </w:t>
      </w:r>
      <w:r w:rsidR="00E82410" w:rsidRPr="000C5125">
        <w:rPr>
          <w:rFonts w:cs="Times New Roman"/>
        </w:rPr>
        <w:fldChar w:fldCharType="begin"/>
      </w:r>
      <w:r w:rsidR="008B33D7" w:rsidRPr="000C5125">
        <w:rPr>
          <w:rFonts w:cs="Times New Roman"/>
        </w:rPr>
        <w:instrText xml:space="preserve"> ADDIN EN.CITE &lt;EndNote&gt;&lt;Cite&gt;&lt;Author&gt;Piazza&lt;/Author&gt;&lt;Year&gt;2017&lt;/Year&gt;&lt;RecNum&gt;42&lt;/RecNum&gt;&lt;DisplayText&gt;[4]&lt;/DisplayText&gt;&lt;record&gt;&lt;rec-number&gt;42&lt;/rec-number&gt;&lt;foreign-keys&gt;&lt;key app="EN" db-id="s2ax52wpjeswtre5fdtp0apkafxtfr5tx0vs" timestamp="1526748918"&gt;42&lt;/key&gt;&lt;/foreign-keys&gt;&lt;ref-type name="Journal Article"&gt;17&lt;/ref-type&gt;&lt;contributors&gt;&lt;authors&gt;&lt;author&gt;Piazza, C.&lt;/author&gt;&lt;author&gt;Catalano, M. G.&lt;/author&gt;&lt;author&gt;Godfrey, S. B.&lt;/author&gt;&lt;author&gt;Rossi, M.&lt;/author&gt;&lt;author&gt;Grioli, G.&lt;/author&gt;&lt;author&gt;Bianchi, M.&lt;/author&gt;&lt;author&gt;Zhao, K.&lt;/author&gt;&lt;author&gt;Bicchi, A.&lt;/author&gt;&lt;/authors&gt;&lt;/contributors&gt;&lt;titles&gt;&lt;title&gt;The SoftHand Pro-H: A Hybrid Body-Controlled, Electrically Powered Hand Prosthesis for Daily Living and Working&lt;/title&gt;&lt;secondary-title&gt;IEEE Robotics and Automation Magazine&lt;/secondary-title&gt;&lt;/titles&gt;&lt;periodical&gt;&lt;full-title&gt;IEEE Robotics and Automation Magazine&lt;/full-title&gt;&lt;/periodical&gt;&lt;pages&gt;87-101&lt;/pages&gt;&lt;volume&gt;24&lt;/volume&gt;&lt;number&gt;4&lt;/number&gt;&lt;dates&gt;&lt;year&gt;2017&lt;/year&gt;&lt;/dates&gt;&lt;work-type&gt;Article&lt;/work-type&gt;&lt;urls&gt;&lt;related-urls&gt;&lt;url&gt;https://www.scopus.com/inward/record.uri?eid=2-s2.0-85035150929&amp;amp;doi=10.1109%2fMRA.2017.2751662&amp;amp;partnerID=40&amp;amp;md5=9ced42b3d936b001bfc78a586a627285&lt;/url&gt;&lt;/related-urls&gt;&lt;/urls&gt;&lt;custom7&gt;8110634&lt;/custom7&gt;&lt;electronic-resource-num&gt;10.1109/MRA.2017.2751662&lt;/electronic-resource-num&gt;&lt;remote-database-name&gt;Scopus&lt;/remote-database-name&gt;&lt;/record&gt;&lt;/Cite&gt;&lt;/EndNote&gt;</w:instrText>
      </w:r>
      <w:r w:rsidR="00E82410" w:rsidRPr="000C5125">
        <w:rPr>
          <w:rFonts w:cs="Times New Roman"/>
        </w:rPr>
        <w:fldChar w:fldCharType="separate"/>
      </w:r>
      <w:r w:rsidR="008B33D7" w:rsidRPr="000C5125">
        <w:rPr>
          <w:rFonts w:cs="Times New Roman"/>
          <w:noProof/>
        </w:rPr>
        <w:t>[4]</w:t>
      </w:r>
      <w:r w:rsidR="00E82410" w:rsidRPr="000C5125">
        <w:rPr>
          <w:rFonts w:cs="Times New Roman"/>
        </w:rPr>
        <w:fldChar w:fldCharType="end"/>
      </w:r>
      <w:r w:rsidR="00346A4D" w:rsidRPr="000C5125">
        <w:rPr>
          <w:rFonts w:cs="Times New Roman"/>
        </w:rPr>
        <w:t xml:space="preserve">. It is one of the main reasons why many amputees opt for an externally powered prosthesis, and </w:t>
      </w:r>
      <w:r w:rsidR="00907880" w:rsidRPr="000C5125">
        <w:rPr>
          <w:rFonts w:cs="Times New Roman"/>
        </w:rPr>
        <w:t xml:space="preserve">one of the reasons why </w:t>
      </w:r>
      <w:r w:rsidR="00346A4D" w:rsidRPr="000C5125">
        <w:rPr>
          <w:rFonts w:cs="Times New Roman"/>
        </w:rPr>
        <w:t xml:space="preserve">the gap of usage between powered and unpowered devices is so large </w:t>
      </w:r>
      <w:r w:rsidR="00E82410" w:rsidRPr="000C5125">
        <w:rPr>
          <w:rFonts w:cs="Times New Roman"/>
        </w:rPr>
        <w:fldChar w:fldCharType="begin"/>
      </w:r>
      <w:r w:rsidR="008B33D7" w:rsidRPr="000C5125">
        <w:rPr>
          <w:rFonts w:cs="Times New Roman"/>
        </w:rPr>
        <w:instrText xml:space="preserve"> ADDIN EN.CITE &lt;EndNote&gt;&lt;Cite&gt;&lt;Author&gt;Hashim&lt;/Author&gt;&lt;Year&gt;2018&lt;/Year&gt;&lt;RecNum&gt;38&lt;/RecNum&gt;&lt;DisplayText&gt;[8]&lt;/DisplayText&gt;&lt;record&gt;&lt;rec-number&gt;38&lt;/rec-number&gt;&lt;foreign-keys&gt;&lt;key app="EN" db-id="s2ax52wpjeswtre5fdtp0apkafxtfr5tx0vs" timestamp="1526743129"&gt;38&lt;/key&gt;&lt;/foreign-keys&gt;&lt;ref-type name="Journal Article"&gt;17&lt;/ref-type&gt;&lt;contributors&gt;&lt;authors&gt;&lt;author&gt;Hashim, N. A.&lt;/author&gt;&lt;author&gt;Abd Razak, N. A.&lt;/author&gt;&lt;author&gt;Abu Osman, N. A.&lt;/author&gt;&lt;author&gt;Gholizadeh, H.&lt;/author&gt;&lt;/authors&gt;&lt;/contributors&gt;&lt;titles&gt;&lt;title&gt;Improvement on upper limb body-powered prostheses (1921–2016): A systematic review&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3-11&lt;/pages&gt;&lt;volume&gt;232&lt;/volume&gt;&lt;number&gt;1&lt;/number&gt;&lt;dates&gt;&lt;year&gt;2018&lt;/year&gt;&lt;/dates&gt;&lt;work-type&gt;Review&lt;/work-type&gt;&lt;urls&gt;&lt;related-urls&gt;&lt;url&gt;https://www.scopus.com/inward/record.uri?eid=2-s2.0-85038388282&amp;amp;doi=10.1177%2f0954411917744585&amp;amp;partnerID=40&amp;amp;md5=ed24a4351aff0f543b830135997f2a24&lt;/url&gt;&lt;/related-urls&gt;&lt;/urls&gt;&lt;electronic-resource-num&gt;10.1177/0954411917744585&lt;/electronic-resource-num&gt;&lt;remote-database-name&gt;Scopus&lt;/remote-database-name&gt;&lt;/record&gt;&lt;/Cite&gt;&lt;/EndNote&gt;</w:instrText>
      </w:r>
      <w:r w:rsidR="00E82410" w:rsidRPr="000C5125">
        <w:rPr>
          <w:rFonts w:cs="Times New Roman"/>
        </w:rPr>
        <w:fldChar w:fldCharType="separate"/>
      </w:r>
      <w:r w:rsidR="008B33D7" w:rsidRPr="000C5125">
        <w:rPr>
          <w:rFonts w:cs="Times New Roman"/>
          <w:noProof/>
        </w:rPr>
        <w:t>[8]</w:t>
      </w:r>
      <w:r w:rsidR="00E82410" w:rsidRPr="000C5125">
        <w:rPr>
          <w:rFonts w:cs="Times New Roman"/>
        </w:rPr>
        <w:fldChar w:fldCharType="end"/>
      </w:r>
      <w:r w:rsidR="00346A4D" w:rsidRPr="000C5125">
        <w:rPr>
          <w:rFonts w:cs="Times New Roman"/>
        </w:rPr>
        <w:t xml:space="preserve">.  Whilst it is challenging to develop an anthropomorphic and anatomically correct system based on </w:t>
      </w:r>
      <w:r w:rsidR="00346A4D" w:rsidRPr="000C5125">
        <w:rPr>
          <w:rFonts w:cs="Times New Roman"/>
        </w:rPr>
        <w:lastRenderedPageBreak/>
        <w:t xml:space="preserve">musculoskeletal systems </w:t>
      </w:r>
      <w:r w:rsidR="00E82410" w:rsidRPr="000C5125">
        <w:rPr>
          <w:rFonts w:cs="Times New Roman"/>
        </w:rPr>
        <w:fldChar w:fldCharType="begin"/>
      </w:r>
      <w:r w:rsidR="008B33D7" w:rsidRPr="000C5125">
        <w:rPr>
          <w:rFonts w:cs="Times New Roman"/>
        </w:rPr>
        <w:instrText xml:space="preserve"> ADDIN EN.CITE &lt;EndNote&gt;&lt;Cite&gt;&lt;Author&gt;Proaño-Guevara&lt;/Author&gt;&lt;Year&gt;2018&lt;/Year&gt;&lt;RecNum&gt;36&lt;/RecNum&gt;&lt;DisplayText&gt;[6]&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00E82410" w:rsidRPr="000C5125">
        <w:rPr>
          <w:rFonts w:cs="Times New Roman"/>
        </w:rPr>
        <w:fldChar w:fldCharType="separate"/>
      </w:r>
      <w:r w:rsidR="008B33D7" w:rsidRPr="000C5125">
        <w:rPr>
          <w:rFonts w:cs="Times New Roman"/>
          <w:noProof/>
        </w:rPr>
        <w:t>[6]</w:t>
      </w:r>
      <w:r w:rsidR="00E82410" w:rsidRPr="000C5125">
        <w:rPr>
          <w:rFonts w:cs="Times New Roman"/>
        </w:rPr>
        <w:fldChar w:fldCharType="end"/>
      </w:r>
      <w:r w:rsidR="00346A4D" w:rsidRPr="000C5125">
        <w:rPr>
          <w:rFonts w:cs="Times New Roman"/>
        </w:rPr>
        <w:t xml:space="preserve">, there is no reason to develop </w:t>
      </w:r>
      <w:r w:rsidRPr="000C5125">
        <w:rPr>
          <w:rFonts w:cs="Times New Roman"/>
        </w:rPr>
        <w:t>a prosthetic system</w:t>
      </w:r>
      <w:r w:rsidR="00907880" w:rsidRPr="000C5125">
        <w:rPr>
          <w:rFonts w:cs="Times New Roman"/>
        </w:rPr>
        <w:t xml:space="preserve"> if</w:t>
      </w:r>
      <w:r w:rsidRPr="000C5125">
        <w:rPr>
          <w:rFonts w:cs="Times New Roman"/>
        </w:rPr>
        <w:t xml:space="preserve"> the adoption rates </w:t>
      </w:r>
      <w:r w:rsidR="00907880" w:rsidRPr="000C5125">
        <w:rPr>
          <w:rFonts w:cs="Times New Roman"/>
        </w:rPr>
        <w:t xml:space="preserve">will be extremely low. </w:t>
      </w:r>
    </w:p>
    <w:p w14:paraId="232FE634" w14:textId="7F9F1A4D" w:rsidR="00907880" w:rsidRPr="000C5125" w:rsidRDefault="00907880" w:rsidP="005C6950">
      <w:pPr>
        <w:pStyle w:val="NoSpacing"/>
        <w:rPr>
          <w:rFonts w:cs="Times New Roman"/>
        </w:rPr>
      </w:pPr>
    </w:p>
    <w:p w14:paraId="15C0EBC5" w14:textId="713A6DDF" w:rsidR="00907880" w:rsidRPr="000C5125" w:rsidRDefault="007433F5" w:rsidP="005C6950">
      <w:pPr>
        <w:pStyle w:val="NoSpacing"/>
        <w:rPr>
          <w:rFonts w:cs="Times New Roman"/>
        </w:rPr>
      </w:pPr>
      <w:r w:rsidRPr="000C5125">
        <w:rPr>
          <w:rFonts w:cs="Times New Roman"/>
        </w:rPr>
        <w:t>Being a rapid prototyping project, the goal is to use as many off-the-shelf and ready-made components as possible. However, micro hydraulic systems tend to be expensive and not readily available. There ha</w:t>
      </w:r>
      <w:r w:rsidR="00DC0FE4" w:rsidRPr="000C5125">
        <w:rPr>
          <w:rFonts w:cs="Times New Roman"/>
        </w:rPr>
        <w:t>s</w:t>
      </w:r>
      <w:r w:rsidRPr="000C5125">
        <w:rPr>
          <w:rFonts w:cs="Times New Roman"/>
        </w:rPr>
        <w:t xml:space="preserve"> been research and development in the field of micro hydraulic fluids, </w:t>
      </w:r>
      <w:r w:rsidR="00A23915" w:rsidRPr="000C5125">
        <w:rPr>
          <w:rFonts w:cs="Times New Roman"/>
        </w:rPr>
        <w:t xml:space="preserve">such as a minimal weight and wearable hydraulic power supply </w:t>
      </w:r>
      <w:r w:rsidR="00E82410" w:rsidRPr="000C5125">
        <w:rPr>
          <w:rFonts w:cs="Times New Roman"/>
        </w:rPr>
        <w:fldChar w:fldCharType="begin"/>
      </w:r>
      <w:r w:rsidR="008B33D7" w:rsidRPr="000C5125">
        <w:rPr>
          <w:rFonts w:cs="Times New Roman"/>
        </w:rPr>
        <w:instrText xml:space="preserve"> ADDIN EN.CITE &lt;EndNote&gt;&lt;Cite&gt;&lt;Author&gt;Nath&lt;/Author&gt;&lt;Year&gt;2017&lt;/Year&gt;&lt;RecNum&gt;4&lt;/RecNum&gt;&lt;DisplayText&gt;[22]&lt;/DisplayText&gt;&lt;record&gt;&lt;rec-number&gt;4&lt;/rec-number&gt;&lt;foreign-keys&gt;&lt;key app="EN" db-id="s2ax52wpjeswtre5fdtp0apkafxtfr5tx0vs" timestamp="1521099220"&gt;4&lt;/key&gt;&lt;/foreign-keys&gt;&lt;ref-type name="Journal Article"&gt;17&lt;/ref-type&gt;&lt;contributors&gt;&lt;authors&gt;&lt;author&gt;Nath, Jonathan D.&lt;/author&gt;&lt;author&gt;Durfee, William K.&lt;/author&gt;&lt;/authors&gt;&lt;/contributors&gt;&lt;titles&gt;&lt;title&gt;Optimization and Design Principles of a Minimal-Weight, Wearable Hydraulic Power Supply&lt;/title&gt;&lt;/titles&gt;&lt;pages&gt;V001T30A002&lt;/pages&gt;&lt;number&gt;58271&lt;/number&gt;&lt;dates&gt;&lt;year&gt;2017&lt;/year&gt;&lt;/dates&gt;&lt;urls&gt;&lt;related-urls&gt;&lt;url&gt;http://dx.doi.org/10.1115/DSCC2017-5046&lt;/url&gt;&lt;/related-urls&gt;&lt;/urls&gt;&lt;custom1&gt;Volume 1: Aerospace Applications; Advances in Control Design Methods; Bio Engineering Applications; Advances in Non-Linear Control; Adaptive and Intelligent Systems Control; Advances in Wind Energy Systems; Advances in Robotics; Assistive and Rehabilitation Robotics; Biomedical and Neural Systems Modeling, Diagnostics, and Control; Bio-Mechatronics and Physical Human Robot; Advanced Driver Assistance Systems and Autonomous Vehicles; Automotive Systems&lt;/custom1&gt;&lt;electronic-resource-num&gt;10.1115/DSCC2017-5046&lt;/electronic-resource-num&gt;&lt;/record&gt;&lt;/Cite&gt;&lt;/EndNote&gt;</w:instrText>
      </w:r>
      <w:r w:rsidR="00E82410" w:rsidRPr="000C5125">
        <w:rPr>
          <w:rFonts w:cs="Times New Roman"/>
        </w:rPr>
        <w:fldChar w:fldCharType="separate"/>
      </w:r>
      <w:r w:rsidR="008B33D7" w:rsidRPr="000C5125">
        <w:rPr>
          <w:rFonts w:cs="Times New Roman"/>
          <w:noProof/>
        </w:rPr>
        <w:t>[22]</w:t>
      </w:r>
      <w:r w:rsidR="00E82410" w:rsidRPr="000C5125">
        <w:rPr>
          <w:rFonts w:cs="Times New Roman"/>
        </w:rPr>
        <w:fldChar w:fldCharType="end"/>
      </w:r>
      <w:r w:rsidR="00DC0FE4" w:rsidRPr="000C5125">
        <w:rPr>
          <w:rFonts w:cs="Times New Roman"/>
        </w:rPr>
        <w:t xml:space="preserve"> and alternative actuator designs such as soft fluid power actuators </w:t>
      </w:r>
      <w:r w:rsidR="00E82410" w:rsidRPr="000C5125">
        <w:rPr>
          <w:rFonts w:cs="Times New Roman"/>
        </w:rPr>
        <w:fldChar w:fldCharType="begin"/>
      </w:r>
      <w:r w:rsidR="008B33D7" w:rsidRPr="000C5125">
        <w:rPr>
          <w:rFonts w:cs="Times New Roman"/>
        </w:rPr>
        <w:instrText xml:space="preserve"> ADDIN EN.CITE &lt;EndNote&gt;&lt;Cite&gt;&lt;Author&gt;Polygerinos&lt;/Author&gt;&lt;Year&gt;2015&lt;/Year&gt;&lt;RecNum&gt;15&lt;/RecNum&gt;&lt;DisplayText&gt;[23]&lt;/DisplayText&gt;&lt;record&gt;&lt;rec-number&gt;15&lt;/rec-number&gt;&lt;foreign-keys&gt;&lt;key app="EN" db-id="s2ax52wpjeswtre5fdtp0apkafxtfr5tx0vs" timestamp="1521703730"&gt;15&lt;/key&gt;&lt;/foreign-keys&gt;&lt;ref-type name="Journal Article"&gt;17&lt;/ref-type&gt;&lt;contributors&gt;&lt;authors&gt;&lt;author&gt;Polygerinos, Panagiotis&lt;/author&gt;&lt;author&gt;Wang, Zheng&lt;/author&gt;&lt;author&gt;Galloway, Kevin C.&lt;/author&gt;&lt;author&gt;Wood, Robert J.&lt;/author&gt;&lt;author&gt;Walsh, Conor J.&lt;/author&gt;&lt;/authors&gt;&lt;/contributors&gt;&lt;titles&gt;&lt;title&gt;Soft robotic glove for combined assistance and at-home rehabilitation&lt;/title&gt;&lt;secondary-title&gt;Robotics and Autonomous Systems&lt;/secondary-title&gt;&lt;/titles&gt;&lt;periodical&gt;&lt;full-title&gt;Robotics and Autonomous Systems&lt;/full-title&gt;&lt;/periodical&gt;&lt;pages&gt;135-143&lt;/pages&gt;&lt;volume&gt;73&lt;/volume&gt;&lt;keywords&gt;&lt;keyword&gt;Soft glove&lt;/keyword&gt;&lt;keyword&gt;Soft actuators&lt;/keyword&gt;&lt;keyword&gt;Rehabilitation&lt;/keyword&gt;&lt;keyword&gt;Assistive&lt;/keyword&gt;&lt;keyword&gt;Portable&lt;/keyword&gt;&lt;/keywords&gt;&lt;dates&gt;&lt;year&gt;2015&lt;/year&gt;&lt;pub-dates&gt;&lt;date&gt;2015/11/01/&lt;/date&gt;&lt;/pub-dates&gt;&lt;/dates&gt;&lt;isbn&gt;0921-8890&lt;/isbn&gt;&lt;urls&gt;&lt;related-urls&gt;&lt;url&gt;http://www.sciencedirect.com/science/article/pii/S0921889014001729&lt;/url&gt;&lt;/related-urls&gt;&lt;/urls&gt;&lt;electronic-resource-num&gt;https://doi.org/10.1016/j.robot.2014.08.014&lt;/electronic-resource-num&gt;&lt;/record&gt;&lt;/Cite&gt;&lt;/EndNote&gt;</w:instrText>
      </w:r>
      <w:r w:rsidR="00E82410" w:rsidRPr="000C5125">
        <w:rPr>
          <w:rFonts w:cs="Times New Roman"/>
        </w:rPr>
        <w:fldChar w:fldCharType="separate"/>
      </w:r>
      <w:r w:rsidR="008B33D7" w:rsidRPr="000C5125">
        <w:rPr>
          <w:rFonts w:cs="Times New Roman"/>
          <w:noProof/>
        </w:rPr>
        <w:t>[23]</w:t>
      </w:r>
      <w:r w:rsidR="00E82410" w:rsidRPr="000C5125">
        <w:rPr>
          <w:rFonts w:cs="Times New Roman"/>
        </w:rPr>
        <w:fldChar w:fldCharType="end"/>
      </w:r>
      <w:r w:rsidR="00DC0FE4" w:rsidRPr="000C5125">
        <w:rPr>
          <w:rFonts w:cs="Times New Roman"/>
        </w:rPr>
        <w:t xml:space="preserve"> or nested hydraulic cylinders </w:t>
      </w:r>
      <w:r w:rsidR="00E82410" w:rsidRPr="000C5125">
        <w:rPr>
          <w:rFonts w:cs="Times New Roman"/>
        </w:rPr>
        <w:fldChar w:fldCharType="begin"/>
      </w:r>
      <w:r w:rsidR="008B33D7" w:rsidRPr="000C5125">
        <w:rPr>
          <w:rFonts w:cs="Times New Roman"/>
        </w:rPr>
        <w:instrText xml:space="preserve"> ADDIN EN.CITE &lt;EndNote&gt;&lt;Cite&gt;&lt;Author&gt;Yong&lt;/Author&gt;&lt;Year&gt;2015&lt;/Year&gt;&lt;RecNum&gt;11&lt;/RecNum&gt;&lt;DisplayText&gt;[24]&lt;/DisplayText&gt;&lt;record&gt;&lt;rec-number&gt;11&lt;/rec-number&gt;&lt;foreign-keys&gt;&lt;key app="EN" db-id="s2ax52wpjeswtre5fdtp0apkafxtfr5tx0vs" timestamp="1521419655"&gt;11&lt;/key&gt;&lt;/foreign-keys&gt;&lt;ref-type name="Journal Article"&gt;17&lt;/ref-type&gt;&lt;contributors&gt;&lt;authors&gt;&lt;author&gt;Yong, Xue&lt;/author&gt;&lt;author&gt;JunHong, Yang&lt;/author&gt;&lt;author&gt;JianZhong, Shang&lt;/author&gt;&lt;author&gt;HuiXiang, Xie&lt;/author&gt;&lt;/authors&gt;&lt;/contributors&gt;&lt;titles&gt;&lt;title&gt;Design and optimization of a new kind of hydraulic cylinder for mobile robot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3459-3472&lt;/pages&gt;&lt;volume&gt;229&lt;/volume&gt;&lt;number&gt;18&lt;/number&gt;&lt;dates&gt;&lt;year&gt;2015&lt;/year&gt;&lt;pub-dates&gt;&lt;date&gt;2015/12/01&lt;/date&gt;&lt;/pub-dates&gt;&lt;/dates&gt;&lt;publisher&gt;IMECHE&lt;/publisher&gt;&lt;isbn&gt;0954-4062&lt;/isbn&gt;&lt;urls&gt;&lt;related-urls&gt;&lt;url&gt;https://doi.org/10.1177/0954406215570106&lt;/url&gt;&lt;/related-urls&gt;&lt;/urls&gt;&lt;electronic-resource-num&gt;10.1177/0954406215570106&lt;/electronic-resource-num&gt;&lt;access-date&gt;2018/03/18&lt;/access-date&gt;&lt;/record&gt;&lt;/Cite&gt;&lt;/EndNote&gt;</w:instrText>
      </w:r>
      <w:r w:rsidR="00E82410" w:rsidRPr="000C5125">
        <w:rPr>
          <w:rFonts w:cs="Times New Roman"/>
        </w:rPr>
        <w:fldChar w:fldCharType="separate"/>
      </w:r>
      <w:r w:rsidR="008B33D7" w:rsidRPr="000C5125">
        <w:rPr>
          <w:rFonts w:cs="Times New Roman"/>
          <w:noProof/>
        </w:rPr>
        <w:t>[24]</w:t>
      </w:r>
      <w:r w:rsidR="00E82410" w:rsidRPr="000C5125">
        <w:rPr>
          <w:rFonts w:cs="Times New Roman"/>
        </w:rPr>
        <w:fldChar w:fldCharType="end"/>
      </w:r>
      <w:r w:rsidR="00DC0FE4" w:rsidRPr="000C5125">
        <w:rPr>
          <w:rFonts w:cs="Times New Roman"/>
        </w:rPr>
        <w:t xml:space="preserve">. These systems however are all just prototypes and thus it is not easy or affordable to obtain these </w:t>
      </w:r>
      <w:proofErr w:type="gramStart"/>
      <w:r w:rsidR="00DC0FE4" w:rsidRPr="000C5125">
        <w:rPr>
          <w:rFonts w:cs="Times New Roman"/>
        </w:rPr>
        <w:t>for the purpose of</w:t>
      </w:r>
      <w:proofErr w:type="gramEnd"/>
      <w:r w:rsidR="00DC0FE4" w:rsidRPr="000C5125">
        <w:rPr>
          <w:rFonts w:cs="Times New Roman"/>
        </w:rPr>
        <w:t xml:space="preserve"> th</w:t>
      </w:r>
      <w:r w:rsidR="00EF6DC4" w:rsidRPr="000C5125">
        <w:rPr>
          <w:rFonts w:cs="Times New Roman"/>
        </w:rPr>
        <w:t>is</w:t>
      </w:r>
      <w:r w:rsidR="00DC0FE4" w:rsidRPr="000C5125">
        <w:rPr>
          <w:rFonts w:cs="Times New Roman"/>
        </w:rPr>
        <w:t xml:space="preserve"> project. The ideal actuators to use for this prosthetic design are </w:t>
      </w:r>
      <w:proofErr w:type="spellStart"/>
      <w:r w:rsidR="00DC0FE4" w:rsidRPr="000C5125">
        <w:rPr>
          <w:rFonts w:cs="Times New Roman"/>
        </w:rPr>
        <w:t>mesofluidic</w:t>
      </w:r>
      <w:proofErr w:type="spellEnd"/>
      <w:r w:rsidR="00DC0FE4" w:rsidRPr="000C5125">
        <w:rPr>
          <w:rFonts w:cs="Times New Roman"/>
        </w:rPr>
        <w:t xml:space="preserve"> actuators such as those used in </w:t>
      </w:r>
      <w:r w:rsidR="00E82410" w:rsidRPr="000C5125">
        <w:rPr>
          <w:rFonts w:cs="Times New Roman"/>
        </w:rPr>
        <w:fldChar w:fldCharType="begin"/>
      </w:r>
      <w:r w:rsidR="008B33D7" w:rsidRPr="000C5125">
        <w:rPr>
          <w:rFonts w:cs="Times New Roman"/>
        </w:rPr>
        <w:instrText xml:space="preserve"> ADDIN EN.CITE &lt;EndNote&gt;&lt;Cite&gt;&lt;Author&gt;Love&lt;/Author&gt;&lt;Year&gt;2009&lt;/Year&gt;&lt;RecNum&gt;43&lt;/RecNum&gt;&lt;DisplayText&gt;[21]&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rsidR="00E82410" w:rsidRPr="000C5125">
        <w:rPr>
          <w:rFonts w:cs="Times New Roman"/>
        </w:rPr>
        <w:fldChar w:fldCharType="separate"/>
      </w:r>
      <w:r w:rsidR="008B33D7" w:rsidRPr="000C5125">
        <w:rPr>
          <w:rFonts w:cs="Times New Roman"/>
          <w:noProof/>
        </w:rPr>
        <w:t>[21]</w:t>
      </w:r>
      <w:r w:rsidR="00E82410" w:rsidRPr="000C5125">
        <w:rPr>
          <w:rFonts w:cs="Times New Roman"/>
        </w:rPr>
        <w:fldChar w:fldCharType="end"/>
      </w:r>
      <w:r w:rsidR="00DC0FE4" w:rsidRPr="000C5125">
        <w:rPr>
          <w:rFonts w:cs="Times New Roman"/>
        </w:rPr>
        <w:t xml:space="preserve">. </w:t>
      </w:r>
      <w:r w:rsidR="001D6F62" w:rsidRPr="000C5125">
        <w:rPr>
          <w:rFonts w:cs="Times New Roman"/>
        </w:rPr>
        <w:t>Limiting the project to what can be purchased relatively easily considerably restricts the capability and effectiveness of the prosthetic (manufacturing low tolerance actuators is slow and expensive) however it should still be sufficient to demonstrate the benefits of the design.</w:t>
      </w:r>
    </w:p>
    <w:p w14:paraId="1C07CAD4" w14:textId="334F3AB3" w:rsidR="00975E92" w:rsidRPr="000C5125" w:rsidRDefault="00975E92" w:rsidP="00853298">
      <w:pPr>
        <w:pStyle w:val="Heading1"/>
      </w:pPr>
      <w:bookmarkStart w:id="4" w:name="_Toc515023479"/>
      <w:r w:rsidRPr="000C5125">
        <w:t>Work Completed</w:t>
      </w:r>
      <w:bookmarkEnd w:id="4"/>
    </w:p>
    <w:p w14:paraId="461050C1" w14:textId="632848BC" w:rsidR="002A2248" w:rsidRPr="000C5125" w:rsidRDefault="002A2248" w:rsidP="00853298">
      <w:pPr>
        <w:pStyle w:val="Heading2"/>
      </w:pPr>
      <w:bookmarkStart w:id="5" w:name="_Toc515023480"/>
      <w:r w:rsidRPr="000C5125">
        <w:t>Fabrication</w:t>
      </w:r>
      <w:bookmarkEnd w:id="5"/>
    </w:p>
    <w:p w14:paraId="1B7B3482" w14:textId="0CA10DF6" w:rsidR="002603A2" w:rsidRPr="000C5125" w:rsidRDefault="00BB0D05" w:rsidP="00853298">
      <w:r w:rsidRPr="000C5125">
        <w:t>Fabrication of the prosthetic arm structure beg</w:t>
      </w:r>
      <w:r w:rsidR="00615301" w:rsidRPr="000C5125">
        <w:t>a</w:t>
      </w:r>
      <w:r w:rsidRPr="000C5125">
        <w:t xml:space="preserve">n almost immediately. Figure 1 illustrates the layout of the entire system. It has been based on </w:t>
      </w:r>
      <w:r w:rsidR="002D42C3" w:rsidRPr="000C5125">
        <w:fldChar w:fldCharType="begin"/>
      </w:r>
      <w:r w:rsidR="008B33D7" w:rsidRPr="000C5125">
        <w:instrText xml:space="preserve"> ADDIN EN.CITE &lt;EndNote&gt;&lt;Cite&gt;&lt;Author&gt;Durfee&lt;/Author&gt;&lt;Year&gt;2011&lt;/Year&gt;&lt;RecNum&gt;1&lt;/RecNum&gt;&lt;DisplayText&gt;[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2D42C3" w:rsidRPr="000C5125">
        <w:fldChar w:fldCharType="separate"/>
      </w:r>
      <w:r w:rsidR="008B33D7" w:rsidRPr="000C5125">
        <w:rPr>
          <w:noProof/>
        </w:rPr>
        <w:t>[1]</w:t>
      </w:r>
      <w:r w:rsidR="002D42C3" w:rsidRPr="000C5125">
        <w:fldChar w:fldCharType="end"/>
      </w:r>
      <w:r w:rsidRPr="000C5125">
        <w:t xml:space="preserve"> who developed a hydraulic system for an orthotic device. </w:t>
      </w:r>
    </w:p>
    <w:p w14:paraId="509BDC28" w14:textId="193D38ED" w:rsidR="00BB0D05" w:rsidRPr="000C5125" w:rsidRDefault="002603A2" w:rsidP="005E5A92">
      <w:pPr>
        <w:ind w:hanging="709"/>
      </w:pPr>
      <w:r w:rsidRPr="000C5125">
        <w:rPr>
          <w:noProof/>
        </w:rPr>
        <mc:AlternateContent>
          <mc:Choice Requires="wpg">
            <w:drawing>
              <wp:inline distT="0" distB="0" distL="0" distR="0" wp14:anchorId="3B31F6F9" wp14:editId="1DB4EE04">
                <wp:extent cx="6670059" cy="1299845"/>
                <wp:effectExtent l="0" t="0" r="16510" b="0"/>
                <wp:docPr id="20" name="Group 20"/>
                <wp:cNvGraphicFramePr/>
                <a:graphic xmlns:a="http://schemas.openxmlformats.org/drawingml/2006/main">
                  <a:graphicData uri="http://schemas.microsoft.com/office/word/2010/wordprocessingGroup">
                    <wpg:wgp>
                      <wpg:cNvGrpSpPr/>
                      <wpg:grpSpPr>
                        <a:xfrm>
                          <a:off x="0" y="0"/>
                          <a:ext cx="6670059" cy="1299845"/>
                          <a:chOff x="0" y="0"/>
                          <a:chExt cx="6670059" cy="1299845"/>
                        </a:xfrm>
                      </wpg:grpSpPr>
                      <wpg:grpSp>
                        <wpg:cNvPr id="18" name="Group 18"/>
                        <wpg:cNvGrpSpPr/>
                        <wpg:grpSpPr>
                          <a:xfrm>
                            <a:off x="0" y="0"/>
                            <a:ext cx="6670059" cy="984061"/>
                            <a:chOff x="0" y="0"/>
                            <a:chExt cx="6670059" cy="984061"/>
                          </a:xfrm>
                        </wpg:grpSpPr>
                        <wps:wsp>
                          <wps:cNvPr id="1" name="Text Box 1"/>
                          <wps:cNvSpPr txBox="1"/>
                          <wps:spPr>
                            <a:xfrm>
                              <a:off x="0" y="0"/>
                              <a:ext cx="781050" cy="438150"/>
                            </a:xfrm>
                            <a:prstGeom prst="rect">
                              <a:avLst/>
                            </a:prstGeom>
                            <a:solidFill>
                              <a:schemeClr val="lt1"/>
                            </a:solidFill>
                            <a:ln w="6350">
                              <a:solidFill>
                                <a:prstClr val="black"/>
                              </a:solidFill>
                            </a:ln>
                          </wps:spPr>
                          <wps:txbx>
                            <w:txbxContent>
                              <w:p w14:paraId="6508F933" w14:textId="4AEE5147" w:rsidR="002A2248" w:rsidRDefault="002A2248" w:rsidP="00853298">
                                <w:r>
                                  <w:t>Motion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Text Box 2"/>
                          <wps:cNvSpPr txBox="1"/>
                          <wps:spPr>
                            <a:xfrm>
                              <a:off x="982639" y="0"/>
                              <a:ext cx="781050" cy="438150"/>
                            </a:xfrm>
                            <a:prstGeom prst="rect">
                              <a:avLst/>
                            </a:prstGeom>
                            <a:solidFill>
                              <a:schemeClr val="lt1"/>
                            </a:solidFill>
                            <a:ln w="6350">
                              <a:solidFill>
                                <a:prstClr val="black"/>
                              </a:solidFill>
                            </a:ln>
                          </wps:spPr>
                          <wps:txbx>
                            <w:txbxContent>
                              <w:p w14:paraId="120E725A" w14:textId="1327DEE2" w:rsidR="002A2248" w:rsidRDefault="002A2248" w:rsidP="00853298">
                                <w:r>
                                  <w:t>Comp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Text Box 3"/>
                          <wps:cNvSpPr txBox="1"/>
                          <wps:spPr>
                            <a:xfrm>
                              <a:off x="1965278" y="0"/>
                              <a:ext cx="781050" cy="438150"/>
                            </a:xfrm>
                            <a:prstGeom prst="rect">
                              <a:avLst/>
                            </a:prstGeom>
                            <a:solidFill>
                              <a:schemeClr val="lt1"/>
                            </a:solidFill>
                            <a:ln w="6350">
                              <a:solidFill>
                                <a:prstClr val="black"/>
                              </a:solidFill>
                            </a:ln>
                          </wps:spPr>
                          <wps:txbx>
                            <w:txbxContent>
                              <w:p w14:paraId="540F321D" w14:textId="207B6B9D" w:rsidR="002A2248" w:rsidRDefault="002A2248" w:rsidP="00853298">
                                <w:r>
                                  <w:t>PWM Dr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2947917" y="0"/>
                              <a:ext cx="781050" cy="438150"/>
                            </a:xfrm>
                            <a:prstGeom prst="rect">
                              <a:avLst/>
                            </a:prstGeom>
                            <a:solidFill>
                              <a:schemeClr val="lt1"/>
                            </a:solidFill>
                            <a:ln w="6350">
                              <a:solidFill>
                                <a:prstClr val="black"/>
                              </a:solidFill>
                            </a:ln>
                          </wps:spPr>
                          <wps:txbx>
                            <w:txbxContent>
                              <w:p w14:paraId="39DC33D0" w14:textId="49B54EF0" w:rsidR="002A2248" w:rsidRDefault="002A2248" w:rsidP="00853298">
                                <w:r>
                                  <w:t>Servo 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3930555" y="0"/>
                              <a:ext cx="781050" cy="438150"/>
                            </a:xfrm>
                            <a:prstGeom prst="rect">
                              <a:avLst/>
                            </a:prstGeom>
                            <a:solidFill>
                              <a:schemeClr val="lt1"/>
                            </a:solidFill>
                            <a:ln w="6350">
                              <a:solidFill>
                                <a:prstClr val="black"/>
                              </a:solidFill>
                            </a:ln>
                          </wps:spPr>
                          <wps:txbx>
                            <w:txbxContent>
                              <w:p w14:paraId="0B7464CB" w14:textId="04FF3F6B" w:rsidR="002A2248" w:rsidRDefault="002A2248" w:rsidP="00853298">
                                <w:r>
                                  <w:t>Val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4913194" y="0"/>
                              <a:ext cx="781050" cy="438150"/>
                            </a:xfrm>
                            <a:prstGeom prst="rect">
                              <a:avLst/>
                            </a:prstGeom>
                            <a:solidFill>
                              <a:schemeClr val="lt1"/>
                            </a:solidFill>
                            <a:ln w="6350">
                              <a:solidFill>
                                <a:prstClr val="black"/>
                              </a:solidFill>
                            </a:ln>
                          </wps:spPr>
                          <wps:txbx>
                            <w:txbxContent>
                              <w:p w14:paraId="4F309D40" w14:textId="241243F1" w:rsidR="002A2248" w:rsidRDefault="002A2248" w:rsidP="00853298">
                                <w:r>
                                  <w:t>Cond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5889009" y="0"/>
                              <a:ext cx="781050" cy="438150"/>
                            </a:xfrm>
                            <a:prstGeom prst="rect">
                              <a:avLst/>
                            </a:prstGeom>
                            <a:solidFill>
                              <a:schemeClr val="lt1"/>
                            </a:solidFill>
                            <a:ln w="6350">
                              <a:solidFill>
                                <a:prstClr val="black"/>
                              </a:solidFill>
                            </a:ln>
                          </wps:spPr>
                          <wps:txbx>
                            <w:txbxContent>
                              <w:p w14:paraId="494C7359" w14:textId="1B51D38B" w:rsidR="002A2248" w:rsidRDefault="002A2248" w:rsidP="00853298">
                                <w:r>
                                  <w:t>Cyli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2941093" y="545911"/>
                              <a:ext cx="781050" cy="438150"/>
                            </a:xfrm>
                            <a:prstGeom prst="rect">
                              <a:avLst/>
                            </a:prstGeom>
                            <a:solidFill>
                              <a:schemeClr val="lt1"/>
                            </a:solidFill>
                            <a:ln w="6350">
                              <a:solidFill>
                                <a:prstClr val="black"/>
                              </a:solidFill>
                            </a:ln>
                          </wps:spPr>
                          <wps:txbx>
                            <w:txbxContent>
                              <w:p w14:paraId="2D2D296E" w14:textId="55B46CFD" w:rsidR="002A2248" w:rsidRPr="002A2248" w:rsidRDefault="002A2248" w:rsidP="00853298">
                                <w:r w:rsidRPr="002A2248">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771099" y="218364"/>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1760561" y="218364"/>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2743200" y="218364"/>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3725839" y="225188"/>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4708478" y="225188"/>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5684293" y="225188"/>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nector: Elbow 16"/>
                          <wps:cNvCnPr/>
                          <wps:spPr>
                            <a:xfrm flipV="1">
                              <a:off x="3719015" y="436729"/>
                              <a:ext cx="600323" cy="336246"/>
                            </a:xfrm>
                            <a:prstGeom prst="bentConnector3">
                              <a:avLst>
                                <a:gd name="adj1" fmla="val 10030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 name="Text Box 19"/>
                        <wps:cNvSpPr txBox="1"/>
                        <wps:spPr>
                          <a:xfrm>
                            <a:off x="0" y="1041400"/>
                            <a:ext cx="6670040" cy="258445"/>
                          </a:xfrm>
                          <a:prstGeom prst="rect">
                            <a:avLst/>
                          </a:prstGeom>
                          <a:solidFill>
                            <a:prstClr val="white"/>
                          </a:solidFill>
                          <a:ln>
                            <a:noFill/>
                          </a:ln>
                        </wps:spPr>
                        <wps:txbx>
                          <w:txbxContent>
                            <w:p w14:paraId="0D211133" w14:textId="0F4ECB16" w:rsidR="00634F6E" w:rsidRDefault="00634F6E" w:rsidP="00853298">
                              <w:pPr>
                                <w:pStyle w:val="Caption"/>
                                <w:rPr>
                                  <w:noProof/>
                                </w:rPr>
                              </w:pPr>
                              <w:bookmarkStart w:id="6" w:name="_Toc514966308"/>
                              <w:bookmarkStart w:id="7" w:name="_Toc515025894"/>
                              <w:r>
                                <w:t xml:space="preserve">Figure </w:t>
                              </w:r>
                              <w:fldSimple w:instr=" SEQ Figure \* ARABIC ">
                                <w:r w:rsidR="00187E9C">
                                  <w:rPr>
                                    <w:noProof/>
                                  </w:rPr>
                                  <w:t>1</w:t>
                                </w:r>
                              </w:fldSimple>
                              <w:r>
                                <w:t xml:space="preserve"> </w:t>
                              </w:r>
                              <w:r w:rsidR="0025045C">
                                <w:t>Architecture</w:t>
                              </w:r>
                              <w:r>
                                <w:t xml:space="preserve"> for the mechanical drive system</w:t>
                              </w:r>
                              <w:r w:rsidR="0025045C">
                                <w:t xml:space="preserve"> based on</w:t>
                              </w:r>
                              <w:r>
                                <w:t xml:space="preserve"> </w:t>
                              </w:r>
                              <w:r w:rsidR="002D42C3">
                                <w:fldChar w:fldCharType="begin"/>
                              </w:r>
                              <w:r w:rsidR="008B33D7">
                                <w:instrText xml:space="preserve"> ADDIN EN.CITE &lt;EndNote&gt;&lt;Cite&gt;&lt;Author&gt;Durfee&lt;/Author&gt;&lt;Year&gt;2011&lt;/Year&gt;&lt;RecNum&gt;1&lt;/RecNum&gt;&lt;DisplayText&gt;[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2D42C3">
                                <w:fldChar w:fldCharType="separate"/>
                              </w:r>
                              <w:bookmarkEnd w:id="6"/>
                              <w:r w:rsidR="008B33D7">
                                <w:rPr>
                                  <w:noProof/>
                                </w:rPr>
                                <w:t>[1]</w:t>
                              </w:r>
                              <w:bookmarkEnd w:id="7"/>
                              <w:r w:rsidR="002D42C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B31F6F9" id="Group 20" o:spid="_x0000_s1026" style="width:525.2pt;height:102.35pt;mso-position-horizontal-relative:char;mso-position-vertical-relative:line" coordsize="66700,12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">
                <v:group id="Group 18" o:spid="_x0000_s1027" style="position:absolute;width:66700;height:9840" coordsize="66700,9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type id="_x0000_t202" coordsize="21600,21600" o:spt="202" path="m,l,21600r21600,l21600,xe">
                    <v:stroke joinstyle="miter"/>
                    <v:path gradientshapeok="t" o:connecttype="rect"/>
                  </v:shapetype>
                  <v:shape id="Text Box 1" o:spid="_x0000_s1028" type="#_x0000_t202" style="position:absolute;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" fillcolor="white [3201]" strokeweight=".5pt">
                    <v:textbox>
                      <w:txbxContent>
                        <w:p w14:paraId="6508F933" w14:textId="4AEE5147" w:rsidR="002A2248" w:rsidRDefault="002A2248" w:rsidP="00853298">
                          <w:r>
                            <w:t>Motion Controller</w:t>
                          </w:r>
                        </w:p>
                      </w:txbxContent>
                    </v:textbox>
                  </v:shape>
                  <v:shape id="Text Box 2" o:spid="_x0000_s1029" type="#_x0000_t202" style="position:absolute;left:9826;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" fillcolor="white [3201]" strokeweight=".5pt">
                    <v:textbox>
                      <w:txbxContent>
                        <w:p w14:paraId="120E725A" w14:textId="1327DEE2" w:rsidR="002A2248" w:rsidRDefault="002A2248" w:rsidP="00853298">
                          <w:r>
                            <w:t>Computer</w:t>
                          </w:r>
                        </w:p>
                      </w:txbxContent>
                    </v:textbox>
                  </v:shape>
                  <v:shape id="Text Box 3" o:spid="_x0000_s1030" type="#_x0000_t202" style="position:absolute;left:19652;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" fillcolor="white [3201]" strokeweight=".5pt">
                    <v:textbox>
                      <w:txbxContent>
                        <w:p w14:paraId="540F321D" w14:textId="207B6B9D" w:rsidR="002A2248" w:rsidRDefault="002A2248" w:rsidP="00853298">
                          <w:r>
                            <w:t>PWM Driver</w:t>
                          </w:r>
                        </w:p>
                      </w:txbxContent>
                    </v:textbox>
                  </v:shape>
                  <v:shape id="Text Box 4" o:spid="_x0000_s1031" type="#_x0000_t202" style="position:absolute;left:29479;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" fillcolor="white [3201]" strokeweight=".5pt">
                    <v:textbox>
                      <w:txbxContent>
                        <w:p w14:paraId="39DC33D0" w14:textId="49B54EF0" w:rsidR="002A2248" w:rsidRDefault="002A2248" w:rsidP="00853298">
                          <w:r>
                            <w:t>Servo motor</w:t>
                          </w:r>
                        </w:p>
                      </w:txbxContent>
                    </v:textbox>
                  </v:shape>
                  <v:shape id="Text Box 5" o:spid="_x0000_s1032" type="#_x0000_t202" style="position:absolute;left:39305;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" fillcolor="white [3201]" strokeweight=".5pt">
                    <v:textbox>
                      <w:txbxContent>
                        <w:p w14:paraId="0B7464CB" w14:textId="04FF3F6B" w:rsidR="002A2248" w:rsidRDefault="002A2248" w:rsidP="00853298">
                          <w:r>
                            <w:t>Valve</w:t>
                          </w:r>
                        </w:p>
                      </w:txbxContent>
                    </v:textbox>
                  </v:shape>
                  <v:shape id="Text Box 6" o:spid="_x0000_s1033" type="#_x0000_t202" style="position:absolute;left:49131;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" fillcolor="white [3201]" strokeweight=".5pt">
                    <v:textbox>
                      <w:txbxContent>
                        <w:p w14:paraId="4F309D40" w14:textId="241243F1" w:rsidR="002A2248" w:rsidRDefault="002A2248" w:rsidP="00853298">
                          <w:r>
                            <w:t>Conduit</w:t>
                          </w:r>
                        </w:p>
                      </w:txbxContent>
                    </v:textbox>
                  </v:shape>
                  <v:shape id="Text Box 7" o:spid="_x0000_s1034" type="#_x0000_t202" style="position:absolute;left:58890;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494C7359" w14:textId="1B51D38B" w:rsidR="002A2248" w:rsidRDefault="002A2248" w:rsidP="00853298">
                          <w:r>
                            <w:t>Cylinder</w:t>
                          </w:r>
                        </w:p>
                      </w:txbxContent>
                    </v:textbox>
                  </v:shape>
                  <v:shape id="Text Box 8" o:spid="_x0000_s1035" type="#_x0000_t202" style="position:absolute;left:29410;top:5459;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" fillcolor="white [3201]" strokeweight=".5pt">
                    <v:textbox>
                      <w:txbxContent>
                        <w:p w14:paraId="2D2D296E" w14:textId="55B46CFD" w:rsidR="002A2248" w:rsidRPr="002A2248" w:rsidRDefault="002A2248" w:rsidP="00853298">
                          <w:r w:rsidRPr="002A2248">
                            <w:t>Pump</w:t>
                          </w:r>
                        </w:p>
                      </w:txbxContent>
                    </v:textbox>
                  </v:shape>
                  <v:shapetype id="_x0000_t32" coordsize="21600,21600" o:spt="32" o:oned="t" path="m,l21600,21600e" filled="f">
                    <v:path arrowok="t" fillok="f" o:connecttype="none"/>
                    <o:lock v:ext="edit" shapetype="t"/>
                  </v:shapetype>
                  <v:shape id="Straight Arrow Connector 10" o:spid="_x0000_s1036" type="#_x0000_t32" style="position:absolute;left:7710;top:2183;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37" type="#_x0000_t32" style="position:absolute;left:17605;top:2183;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shape id="Straight Arrow Connector 12" o:spid="_x0000_s1038" type="#_x0000_t32" style="position:absolute;left:27432;top:2183;width:20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Straight Arrow Connector 13" o:spid="_x0000_s1039" type="#_x0000_t32" style="position:absolute;left:37258;top:225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shape id="Straight Arrow Connector 14" o:spid="_x0000_s1040" type="#_x0000_t32" style="position:absolute;left:47084;top:225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shape id="Straight Arrow Connector 15" o:spid="_x0000_s1041" type="#_x0000_t32" style="position:absolute;left:56842;top:225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6" o:spid="_x0000_s1042" type="#_x0000_t34" style="position:absolute;left:37190;top:4367;width:6003;height:336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" adj="21665" strokecolor="black [3213]" strokeweight=".5pt">
                    <v:stroke endarrow="block"/>
                  </v:shape>
                </v:group>
                <v:shape id="Text Box 19" o:spid="_x0000_s1043" type="#_x0000_t202" style="position:absolute;top:10414;width:6670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0D211133" w14:textId="0F4ECB16" w:rsidR="00634F6E" w:rsidRDefault="00634F6E" w:rsidP="00853298">
                        <w:pPr>
                          <w:pStyle w:val="Caption"/>
                          <w:rPr>
                            <w:noProof/>
                          </w:rPr>
                        </w:pPr>
                        <w:bookmarkStart w:id="8" w:name="_Toc514966308"/>
                        <w:bookmarkStart w:id="9" w:name="_Toc515025894"/>
                        <w:r>
                          <w:t xml:space="preserve">Figure </w:t>
                        </w:r>
                        <w:fldSimple w:instr=" SEQ Figure \* ARABIC ">
                          <w:r w:rsidR="00187E9C">
                            <w:rPr>
                              <w:noProof/>
                            </w:rPr>
                            <w:t>1</w:t>
                          </w:r>
                        </w:fldSimple>
                        <w:r>
                          <w:t xml:space="preserve"> </w:t>
                        </w:r>
                        <w:r w:rsidR="0025045C">
                          <w:t>Architecture</w:t>
                        </w:r>
                        <w:r>
                          <w:t xml:space="preserve"> for the mechanical drive system</w:t>
                        </w:r>
                        <w:r w:rsidR="0025045C">
                          <w:t xml:space="preserve"> based on</w:t>
                        </w:r>
                        <w:r>
                          <w:t xml:space="preserve"> </w:t>
                        </w:r>
                        <w:r w:rsidR="002D42C3">
                          <w:fldChar w:fldCharType="begin"/>
                        </w:r>
                        <w:r w:rsidR="008B33D7">
                          <w:instrText xml:space="preserve"> ADDIN EN.CITE &lt;EndNote&gt;&lt;Cite&gt;&lt;Author&gt;Durfee&lt;/Author&gt;&lt;Year&gt;2011&lt;/Year&gt;&lt;RecNum&gt;1&lt;/RecNum&gt;&lt;DisplayText&gt;[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2D42C3">
                          <w:fldChar w:fldCharType="separate"/>
                        </w:r>
                        <w:bookmarkEnd w:id="8"/>
                        <w:r w:rsidR="008B33D7">
                          <w:rPr>
                            <w:noProof/>
                          </w:rPr>
                          <w:t>[1]</w:t>
                        </w:r>
                        <w:bookmarkEnd w:id="9"/>
                        <w:r w:rsidR="002D42C3">
                          <w:fldChar w:fldCharType="end"/>
                        </w:r>
                      </w:p>
                    </w:txbxContent>
                  </v:textbox>
                </v:shape>
                <w10:anchorlock/>
              </v:group>
            </w:pict>
          </mc:Fallback>
        </mc:AlternateContent>
      </w:r>
    </w:p>
    <w:p w14:paraId="30B61C8E" w14:textId="1713EF6A" w:rsidR="00BB0D05" w:rsidRPr="000C5125" w:rsidRDefault="00BB0D05" w:rsidP="00BB0D05">
      <w:pPr>
        <w:pStyle w:val="NoSpacing"/>
        <w:rPr>
          <w:rFonts w:cs="Times New Roman"/>
        </w:rPr>
      </w:pPr>
      <w:r w:rsidRPr="000C5125">
        <w:rPr>
          <w:rFonts w:cs="Times New Roman"/>
        </w:rPr>
        <w:t xml:space="preserve">All components prior to the valve represent the power supply and control components. The ‘Conduit’ block represents the power transmission line, and the ‘Cylinder’ block represents the actuator. </w:t>
      </w:r>
    </w:p>
    <w:p w14:paraId="1469941D" w14:textId="1DC6B2FB" w:rsidR="00BB0D05" w:rsidRPr="000C5125" w:rsidRDefault="00BB0D05" w:rsidP="00BB0D05">
      <w:pPr>
        <w:pStyle w:val="NoSpacing"/>
        <w:rPr>
          <w:rFonts w:cs="Times New Roman"/>
        </w:rPr>
      </w:pPr>
    </w:p>
    <w:p w14:paraId="62F5DD26" w14:textId="27658A46" w:rsidR="00E13263" w:rsidRPr="000C5125" w:rsidRDefault="00E13263" w:rsidP="00853298">
      <w:pPr>
        <w:pStyle w:val="Heading3"/>
      </w:pPr>
      <w:bookmarkStart w:id="10" w:name="_Toc515023481"/>
      <w:r w:rsidRPr="000C5125">
        <w:t>Structure</w:t>
      </w:r>
      <w:bookmarkEnd w:id="10"/>
    </w:p>
    <w:p w14:paraId="3463DC55" w14:textId="08DEFC42" w:rsidR="00531EDC" w:rsidRPr="000C5125" w:rsidRDefault="00BB0D05" w:rsidP="00BB0D05">
      <w:pPr>
        <w:pStyle w:val="NoSpacing"/>
        <w:rPr>
          <w:rFonts w:cs="Times New Roman"/>
        </w:rPr>
      </w:pPr>
      <w:r w:rsidRPr="000C5125">
        <w:rPr>
          <w:rFonts w:cs="Times New Roman"/>
        </w:rPr>
        <w:t xml:space="preserve">Initially we had opted to develop our own prosthetic arm structure so that we could optimise it for our actuation method. </w:t>
      </w:r>
      <w:r w:rsidR="00F663AC" w:rsidRPr="000C5125">
        <w:rPr>
          <w:rFonts w:cs="Times New Roman"/>
        </w:rPr>
        <w:t>The model would be based off</w:t>
      </w:r>
      <w:r w:rsidR="00F01D04" w:rsidRPr="000C5125">
        <w:rPr>
          <w:rFonts w:cs="Times New Roman"/>
        </w:rPr>
        <w:t xml:space="preserve"> </w:t>
      </w:r>
      <w:proofErr w:type="spellStart"/>
      <w:r w:rsidR="00E60A73">
        <w:rPr>
          <w:rFonts w:cs="Times New Roman"/>
        </w:rPr>
        <w:t>Thieme’s</w:t>
      </w:r>
      <w:proofErr w:type="spellEnd"/>
      <w:r w:rsidR="00E60A73">
        <w:rPr>
          <w:rFonts w:cs="Times New Roman"/>
        </w:rPr>
        <w:t xml:space="preserve"> Atlas of Anatomy </w:t>
      </w:r>
      <w:r w:rsidR="00B3534B">
        <w:rPr>
          <w:rFonts w:cs="Times New Roman"/>
        </w:rPr>
        <w:fldChar w:fldCharType="begin"/>
      </w:r>
      <w:r w:rsidR="00B3534B">
        <w:rPr>
          <w:rFonts w:cs="Times New Roman"/>
        </w:rPr>
        <w:instrText xml:space="preserve"> ADDIN EN.CITE &lt;EndNote&gt;&lt;Cite&gt;&lt;Author&gt;Organ&lt;/Author&gt;&lt;Year&gt;2008&lt;/Year&gt;&lt;RecNum&gt;46&lt;/RecNum&gt;&lt;DisplayText&gt;[25]&lt;/DisplayText&gt;&lt;record&gt;&lt;rec-number&gt;46&lt;/rec-number&gt;&lt;foreign-keys&gt;&lt;key app="EN" db-id="s2ax52wpjeswtre5fdtp0apkafxtfr5tx0vs" timestamp="1527226526"&gt;46&lt;/key&gt;&lt;/foreign-keys&gt;&lt;ref-type name="Journal Article"&gt;17&lt;/ref-type&gt;&lt;contributors&gt;&lt;authors&gt;&lt;author&gt;Organ, J. M.&lt;/author&gt;&lt;/authors&gt;&lt;/contributors&gt;&lt;titles&gt;&lt;title&gt;Thieme atlas of anatomy: General anatomy and musculoskeletal system thieme atlas of anatomy: neck and internal organs&lt;/title&gt;&lt;secondary-title&gt;JAMA&lt;/secondary-title&gt;&lt;/titles&gt;&lt;periodical&gt;&lt;full-title&gt;JAMA&lt;/full-title&gt;&lt;/periodical&gt;&lt;pages&gt;220-226&lt;/pages&gt;&lt;volume&gt;299&lt;/volume&gt;&lt;number&gt;2&lt;/number&gt;&lt;dates&gt;&lt;year&gt;2008&lt;/year&gt;&lt;/dates&gt;&lt;isbn&gt;0098-7484&lt;/isbn&gt;&lt;urls&gt;&lt;related-urls&gt;&lt;url&gt;http://dx.doi.org/10.1001/jama.2007.36-a&lt;/url&gt;&lt;/related-urls&gt;&lt;/urls&gt;&lt;electronic-resource-num&gt;10.1001/jama.2007.36-a&lt;/electronic-resource-num&gt;&lt;/record&gt;&lt;/Cite&gt;&lt;/EndNote&gt;</w:instrText>
      </w:r>
      <w:r w:rsidR="00B3534B">
        <w:rPr>
          <w:rFonts w:cs="Times New Roman"/>
        </w:rPr>
        <w:fldChar w:fldCharType="separate"/>
      </w:r>
      <w:r w:rsidR="00B3534B">
        <w:rPr>
          <w:rFonts w:cs="Times New Roman"/>
          <w:noProof/>
        </w:rPr>
        <w:t>[25]</w:t>
      </w:r>
      <w:r w:rsidR="00B3534B">
        <w:rPr>
          <w:rFonts w:cs="Times New Roman"/>
        </w:rPr>
        <w:fldChar w:fldCharType="end"/>
      </w:r>
      <w:r w:rsidR="00F01D04" w:rsidRPr="000C5125">
        <w:rPr>
          <w:rFonts w:cs="Times New Roman"/>
        </w:rPr>
        <w:t xml:space="preserve"> which provided an in-depth insight into the structure of the upper limb. </w:t>
      </w:r>
      <w:r w:rsidR="00CA6CF9" w:rsidRPr="000C5125">
        <w:rPr>
          <w:rFonts w:cs="Times New Roman"/>
        </w:rPr>
        <w:t>We had decided to mod</w:t>
      </w:r>
      <w:bookmarkStart w:id="11" w:name="_GoBack"/>
      <w:bookmarkEnd w:id="11"/>
      <w:r w:rsidR="00CA6CF9" w:rsidRPr="000C5125">
        <w:rPr>
          <w:rFonts w:cs="Times New Roman"/>
        </w:rPr>
        <w:t xml:space="preserve">el </w:t>
      </w:r>
      <w:r w:rsidR="00451E50" w:rsidRPr="000C5125">
        <w:rPr>
          <w:rFonts w:cs="Times New Roman"/>
        </w:rPr>
        <w:t xml:space="preserve">all 22 </w:t>
      </w:r>
      <w:proofErr w:type="spellStart"/>
      <w:r w:rsidR="00451E50" w:rsidRPr="000C5125">
        <w:rPr>
          <w:rFonts w:cs="Times New Roman"/>
        </w:rPr>
        <w:t>DoF</w:t>
      </w:r>
      <w:proofErr w:type="spellEnd"/>
      <w:r w:rsidR="00B017B5" w:rsidRPr="000C5125">
        <w:rPr>
          <w:rFonts w:cs="Times New Roman"/>
        </w:rPr>
        <w:t xml:space="preserve"> initially</w:t>
      </w:r>
      <w:r w:rsidR="002C54EA" w:rsidRPr="000C5125">
        <w:rPr>
          <w:rFonts w:cs="Times New Roman"/>
        </w:rPr>
        <w:t xml:space="preserve">, which led to an initial design seen in Figure </w:t>
      </w:r>
      <w:r w:rsidR="003C58DD" w:rsidRPr="000C5125">
        <w:rPr>
          <w:rFonts w:cs="Times New Roman"/>
        </w:rPr>
        <w:t>2</w:t>
      </w:r>
      <w:r w:rsidR="002C54EA" w:rsidRPr="000C5125">
        <w:rPr>
          <w:rFonts w:cs="Times New Roman"/>
        </w:rPr>
        <w:t>. After the initial print we then determined that</w:t>
      </w:r>
      <w:r w:rsidR="00193C88" w:rsidRPr="000C5125">
        <w:rPr>
          <w:rFonts w:cs="Times New Roman"/>
        </w:rPr>
        <w:t xml:space="preserve"> we would remodel the joints such that they</w:t>
      </w:r>
      <w:r w:rsidR="0001239F" w:rsidRPr="000C5125">
        <w:rPr>
          <w:rFonts w:cs="Times New Roman"/>
        </w:rPr>
        <w:t xml:space="preserve"> were designed </w:t>
      </w:r>
      <w:r w:rsidR="00193C88" w:rsidRPr="000C5125">
        <w:rPr>
          <w:rFonts w:cs="Times New Roman"/>
        </w:rPr>
        <w:t>as</w:t>
      </w:r>
      <w:r w:rsidR="0001239F" w:rsidRPr="000C5125">
        <w:rPr>
          <w:rFonts w:cs="Times New Roman"/>
        </w:rPr>
        <w:t xml:space="preserve"> single degree of freedom joints for ease of actuation for an initial prototype</w:t>
      </w:r>
      <w:r w:rsidR="00193C88" w:rsidRPr="000C5125">
        <w:rPr>
          <w:rFonts w:cs="Times New Roman"/>
        </w:rPr>
        <w:t xml:space="preserve"> (Figure </w:t>
      </w:r>
      <w:r w:rsidR="003C58DD" w:rsidRPr="000C5125">
        <w:rPr>
          <w:rFonts w:cs="Times New Roman"/>
        </w:rPr>
        <w:t>3</w:t>
      </w:r>
      <w:r w:rsidR="003C05FC" w:rsidRPr="000C5125">
        <w:rPr>
          <w:rFonts w:cs="Times New Roman"/>
        </w:rPr>
        <w:t xml:space="preserve"> left</w:t>
      </w:r>
      <w:r w:rsidR="00193C88" w:rsidRPr="000C5125">
        <w:rPr>
          <w:rFonts w:cs="Times New Roman"/>
        </w:rPr>
        <w:t>)</w:t>
      </w:r>
      <w:r w:rsidR="0001239F" w:rsidRPr="000C5125">
        <w:rPr>
          <w:rFonts w:cs="Times New Roman"/>
        </w:rPr>
        <w:t xml:space="preserve">. The metacarpal bones were designed to be separate such that if we wished to implement the abduction and adduction of fingers, there would be room </w:t>
      </w:r>
      <w:r w:rsidR="00B40A9C" w:rsidRPr="000C5125">
        <w:rPr>
          <w:rFonts w:cs="Times New Roman"/>
        </w:rPr>
        <w:t>for</w:t>
      </w:r>
      <w:r w:rsidR="0001239F" w:rsidRPr="000C5125">
        <w:rPr>
          <w:rFonts w:cs="Times New Roman"/>
        </w:rPr>
        <w:t xml:space="preserve"> the actuators in the anatomically correct locations. We determined however that achieving anatomically correct abduction and adduction would be impossible with the components we could acquire</w:t>
      </w:r>
      <w:r w:rsidR="00D14FE6" w:rsidRPr="000C5125">
        <w:rPr>
          <w:rFonts w:cs="Times New Roman"/>
        </w:rPr>
        <w:t xml:space="preserve"> if we wished to retain complete hydraulic actuation</w:t>
      </w:r>
      <w:r w:rsidR="0001239F" w:rsidRPr="000C5125">
        <w:rPr>
          <w:rFonts w:cs="Times New Roman"/>
        </w:rPr>
        <w:t xml:space="preserve">. </w:t>
      </w:r>
    </w:p>
    <w:p w14:paraId="73326231" w14:textId="3FDE7E78" w:rsidR="00C82189" w:rsidRPr="000C5125" w:rsidRDefault="00AF23A7" w:rsidP="00291C41">
      <w:pPr>
        <w:pStyle w:val="NoSpacing"/>
        <w:jc w:val="center"/>
        <w:rPr>
          <w:rFonts w:cs="Times New Roman"/>
        </w:rPr>
      </w:pPr>
      <w:r w:rsidRPr="000C5125">
        <w:rPr>
          <w:rFonts w:cs="Times New Roman"/>
          <w:noProof/>
        </w:rPr>
        <mc:AlternateContent>
          <mc:Choice Requires="wpg">
            <w:drawing>
              <wp:inline distT="0" distB="0" distL="0" distR="0" wp14:anchorId="4F40EADD" wp14:editId="6889F3E2">
                <wp:extent cx="3005138" cy="1995488"/>
                <wp:effectExtent l="0" t="0" r="5080" b="5080"/>
                <wp:docPr id="26" name="Group 26"/>
                <wp:cNvGraphicFramePr/>
                <a:graphic xmlns:a="http://schemas.openxmlformats.org/drawingml/2006/main">
                  <a:graphicData uri="http://schemas.microsoft.com/office/word/2010/wordprocessingGroup">
                    <wpg:wgp>
                      <wpg:cNvGrpSpPr/>
                      <wpg:grpSpPr>
                        <a:xfrm>
                          <a:off x="0" y="0"/>
                          <a:ext cx="3005138" cy="1995488"/>
                          <a:chOff x="0" y="0"/>
                          <a:chExt cx="4204970" cy="3272790"/>
                        </a:xfrm>
                      </wpg:grpSpPr>
                      <wpg:grpSp>
                        <wpg:cNvPr id="22" name="Group 22"/>
                        <wpg:cNvGrpSpPr/>
                        <wpg:grpSpPr>
                          <a:xfrm>
                            <a:off x="0" y="0"/>
                            <a:ext cx="4204970" cy="2957195"/>
                            <a:chOff x="0" y="0"/>
                            <a:chExt cx="4610735" cy="3242945"/>
                          </a:xfrm>
                        </wpg:grpSpPr>
                        <pic:pic xmlns:pic="http://schemas.openxmlformats.org/drawingml/2006/picture">
                          <pic:nvPicPr>
                            <pic:cNvPr id="17" name="Picture 17"/>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705100" y="0"/>
                              <a:ext cx="1905635" cy="3241040"/>
                            </a:xfrm>
                            <a:prstGeom prst="rect">
                              <a:avLst/>
                            </a:prstGeom>
                            <a:noFill/>
                            <a:ln>
                              <a:noFill/>
                            </a:ln>
                          </pic:spPr>
                        </pic:pic>
                        <pic:pic xmlns:pic="http://schemas.openxmlformats.org/drawingml/2006/picture">
                          <pic:nvPicPr>
                            <pic:cNvPr id="9" name="Picture 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5100" cy="3242945"/>
                            </a:xfrm>
                            <a:prstGeom prst="rect">
                              <a:avLst/>
                            </a:prstGeom>
                            <a:noFill/>
                            <a:ln>
                              <a:noFill/>
                            </a:ln>
                          </pic:spPr>
                        </pic:pic>
                      </wpg:grpSp>
                      <wps:wsp>
                        <wps:cNvPr id="25" name="Text Box 25"/>
                        <wps:cNvSpPr txBox="1"/>
                        <wps:spPr>
                          <a:xfrm>
                            <a:off x="0" y="3014345"/>
                            <a:ext cx="4204970" cy="258445"/>
                          </a:xfrm>
                          <a:prstGeom prst="rect">
                            <a:avLst/>
                          </a:prstGeom>
                          <a:solidFill>
                            <a:prstClr val="white"/>
                          </a:solidFill>
                          <a:ln>
                            <a:noFill/>
                          </a:ln>
                        </wps:spPr>
                        <wps:txbx>
                          <w:txbxContent>
                            <w:p w14:paraId="1B775BBC" w14:textId="44B8257E" w:rsidR="00AF23A7" w:rsidRDefault="00AF23A7" w:rsidP="00853298">
                              <w:pPr>
                                <w:pStyle w:val="Caption"/>
                                <w:rPr>
                                  <w:noProof/>
                                </w:rPr>
                              </w:pPr>
                              <w:bookmarkStart w:id="12" w:name="_Toc514966309"/>
                              <w:bookmarkStart w:id="13" w:name="_Toc515025895"/>
                              <w:r>
                                <w:t xml:space="preserve">Figure </w:t>
                              </w:r>
                              <w:fldSimple w:instr=" SEQ Figure \* ARABIC ">
                                <w:r w:rsidR="00187E9C">
                                  <w:rPr>
                                    <w:noProof/>
                                  </w:rPr>
                                  <w:t>2</w:t>
                                </w:r>
                              </w:fldSimple>
                              <w:r>
                                <w:t xml:space="preserve"> Initial print (Left), Revised finger joints (Right)</w:t>
                              </w:r>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F40EADD" id="Group 26" o:spid="_x0000_s1044" style="width:236.65pt;height:157.15pt;mso-position-horizontal-relative:char;mso-position-vertical-relative:line" coordsize="42049,3272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">
                <v:group id="Group 22" o:spid="_x0000_s1045" style="position:absolute;width:42049;height:29571" coordsize="46107,3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46" type="#_x0000_t75" style="position:absolute;left:27051;width:19056;height:32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">
                    <v:imagedata r:id="rId20" o:title=""/>
                  </v:shape>
                  <v:shape id="Picture 9" o:spid="_x0000_s1047" type="#_x0000_t75" style="position:absolute;width:27051;height:32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">
                    <v:imagedata r:id="rId21" o:title=""/>
                  </v:shape>
                </v:group>
                <v:shape id="Text Box 25" o:spid="_x0000_s1048" type="#_x0000_t202" style="position:absolute;top:30143;width:4204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B775BBC" w14:textId="44B8257E" w:rsidR="00AF23A7" w:rsidRDefault="00AF23A7" w:rsidP="00853298">
                        <w:pPr>
                          <w:pStyle w:val="Caption"/>
                          <w:rPr>
                            <w:noProof/>
                          </w:rPr>
                        </w:pPr>
                        <w:bookmarkStart w:id="14" w:name="_Toc514966309"/>
                        <w:bookmarkStart w:id="15" w:name="_Toc515025895"/>
                        <w:r>
                          <w:t xml:space="preserve">Figure </w:t>
                        </w:r>
                        <w:fldSimple w:instr=" SEQ Figure \* ARABIC ">
                          <w:r w:rsidR="00187E9C">
                            <w:rPr>
                              <w:noProof/>
                            </w:rPr>
                            <w:t>2</w:t>
                          </w:r>
                        </w:fldSimple>
                        <w:r>
                          <w:t xml:space="preserve"> Initial print (Left), Revised finger joints (Right)</w:t>
                        </w:r>
                        <w:bookmarkEnd w:id="14"/>
                        <w:bookmarkEnd w:id="15"/>
                      </w:p>
                    </w:txbxContent>
                  </v:textbox>
                </v:shape>
                <w10:anchorlock/>
              </v:group>
            </w:pict>
          </mc:Fallback>
        </mc:AlternateContent>
      </w:r>
    </w:p>
    <w:p w14:paraId="39F3F993" w14:textId="26E57BC9" w:rsidR="00E13263" w:rsidRPr="000C5125" w:rsidRDefault="0001239F" w:rsidP="00BB0D05">
      <w:pPr>
        <w:pStyle w:val="NoSpacing"/>
        <w:rPr>
          <w:rFonts w:cs="Times New Roman"/>
        </w:rPr>
      </w:pPr>
      <w:r w:rsidRPr="000C5125">
        <w:rPr>
          <w:rFonts w:cs="Times New Roman"/>
        </w:rPr>
        <w:lastRenderedPageBreak/>
        <w:t>After numerous hours of 3D modelling, we decided that designing our own prosthetic arm</w:t>
      </w:r>
      <w:r w:rsidR="00BB0D05" w:rsidRPr="000C5125">
        <w:rPr>
          <w:rFonts w:cs="Times New Roman"/>
        </w:rPr>
        <w:t xml:space="preserve"> would take too </w:t>
      </w:r>
      <w:r w:rsidRPr="000C5125">
        <w:rPr>
          <w:rFonts w:cs="Times New Roman"/>
        </w:rPr>
        <w:t>much time for the project duration,</w:t>
      </w:r>
      <w:r w:rsidR="00BB0D05" w:rsidRPr="000C5125">
        <w:rPr>
          <w:rFonts w:cs="Times New Roman"/>
        </w:rPr>
        <w:t xml:space="preserve"> and thus opted to take and adapt a</w:t>
      </w:r>
      <w:r w:rsidR="00784E83" w:rsidRPr="000C5125">
        <w:rPr>
          <w:rFonts w:cs="Times New Roman"/>
        </w:rPr>
        <w:t>n</w:t>
      </w:r>
      <w:r w:rsidR="00BB0D05" w:rsidRPr="000C5125">
        <w:rPr>
          <w:rFonts w:cs="Times New Roman"/>
        </w:rPr>
        <w:t xml:space="preserve"> </w:t>
      </w:r>
      <w:r w:rsidR="00784E83" w:rsidRPr="000C5125">
        <w:rPr>
          <w:rFonts w:cs="Times New Roman"/>
        </w:rPr>
        <w:t>externally</w:t>
      </w:r>
      <w:r w:rsidR="00BB0D05" w:rsidRPr="000C5125">
        <w:rPr>
          <w:rFonts w:cs="Times New Roman"/>
        </w:rPr>
        <w:t xml:space="preserve"> made prosthetic arm for our actuation method (Figure </w:t>
      </w:r>
      <w:r w:rsidR="00AA239E" w:rsidRPr="000C5125">
        <w:rPr>
          <w:rFonts w:cs="Times New Roman"/>
        </w:rPr>
        <w:t>3</w:t>
      </w:r>
      <w:r w:rsidR="00C37CC3" w:rsidRPr="000C5125">
        <w:rPr>
          <w:rFonts w:cs="Times New Roman"/>
        </w:rPr>
        <w:t xml:space="preserve"> right</w:t>
      </w:r>
      <w:r w:rsidR="00BB0D05" w:rsidRPr="000C5125">
        <w:rPr>
          <w:rFonts w:cs="Times New Roman"/>
        </w:rPr>
        <w:t xml:space="preserve">). This prosthetic arm was made and developed by a company </w:t>
      </w:r>
      <w:r w:rsidR="00C37CC3" w:rsidRPr="000C5125">
        <w:rPr>
          <w:rFonts w:cs="Times New Roman"/>
        </w:rPr>
        <w:t>called Hanson Robotics</w:t>
      </w:r>
      <w:r w:rsidR="002D42C3" w:rsidRPr="000C5125">
        <w:rPr>
          <w:rFonts w:cs="Times New Roman"/>
        </w:rPr>
        <w:t xml:space="preserve"> for the Sophia Robot Project</w:t>
      </w:r>
      <w:r w:rsidR="00C37CC3" w:rsidRPr="000C5125">
        <w:rPr>
          <w:rFonts w:cs="Times New Roman"/>
        </w:rPr>
        <w:t xml:space="preserve"> </w:t>
      </w:r>
      <w:r w:rsidR="002D42C3" w:rsidRPr="000C5125">
        <w:rPr>
          <w:rFonts w:cs="Times New Roman"/>
        </w:rPr>
        <w:fldChar w:fldCharType="begin"/>
      </w:r>
      <w:r w:rsidR="00B3534B">
        <w:rPr>
          <w:rFonts w:cs="Times New Roman"/>
        </w:rPr>
        <w:instrText xml:space="preserve"> ADDIN EN.CITE &lt;EndNote&gt;&lt;Cite&gt;&lt;Author&gt;Morales&lt;/Author&gt;&lt;Year&gt;2018&lt;/Year&gt;&lt;RecNum&gt;44&lt;/RecNum&gt;&lt;DisplayText&gt;[26]&lt;/DisplayText&gt;&lt;record&gt;&lt;rec-number&gt;44&lt;/rec-number&gt;&lt;foreign-keys&gt;&lt;key app="EN" db-id="s2ax52wpjeswtre5fdtp0apkafxtfr5tx0vs" timestamp="1527094163"&gt;44&lt;/key&gt;&lt;/foreign-keys&gt;&lt;ref-type name="Journal Article"&gt;17&lt;/ref-type&gt;&lt;contributors&gt;&lt;authors&gt;&lt;author&gt;Morales, Gerardo&lt;/author&gt;&lt;/authors&gt;&lt;/contributors&gt;&lt;titles&gt;&lt;title&gt;Anthropomorphic Robot Hand and Arm CAD Model&lt;/title&gt;&lt;/titles&gt;&lt;dates&gt;&lt;year&gt;2018&lt;/year&gt;&lt;pub-dates&gt;&lt;date&gt;2018&lt;/date&gt;&lt;/pub-dates&gt;&lt;/dates&gt;&lt;urls&gt;&lt;related-urls&gt;&lt;url&gt;https://github.com/hansonrobotics/Anthropomorphic-Robot-Hand&lt;/url&gt;&lt;/related-urls&gt;&lt;/urls&gt;&lt;custom1&gt;This work is licensed under a Creative Commons Attribution-ShareAlike 4.0 International License.&lt;/custom1&gt;&lt;/record&gt;&lt;/Cite&gt;&lt;/EndNote&gt;</w:instrText>
      </w:r>
      <w:r w:rsidR="002D42C3" w:rsidRPr="000C5125">
        <w:rPr>
          <w:rFonts w:cs="Times New Roman"/>
        </w:rPr>
        <w:fldChar w:fldCharType="separate"/>
      </w:r>
      <w:r w:rsidR="00B3534B">
        <w:rPr>
          <w:rFonts w:cs="Times New Roman"/>
          <w:noProof/>
        </w:rPr>
        <w:t>[26]</w:t>
      </w:r>
      <w:r w:rsidR="002D42C3" w:rsidRPr="000C5125">
        <w:rPr>
          <w:rFonts w:cs="Times New Roman"/>
        </w:rPr>
        <w:fldChar w:fldCharType="end"/>
      </w:r>
      <w:r w:rsidR="00C37CC3" w:rsidRPr="000C5125">
        <w:rPr>
          <w:rFonts w:cs="Times New Roman"/>
        </w:rPr>
        <w:t>.</w:t>
      </w:r>
      <w:r w:rsidR="007F04CB" w:rsidRPr="000C5125">
        <w:rPr>
          <w:rFonts w:cs="Times New Roman"/>
          <w:noProof/>
        </w:rPr>
        <w:t xml:space="preserve"> </w:t>
      </w:r>
    </w:p>
    <w:p w14:paraId="1DB79861" w14:textId="6A446000" w:rsidR="00E13263" w:rsidRPr="000C5125" w:rsidRDefault="00E13263" w:rsidP="005E5A92">
      <w:pPr>
        <w:pStyle w:val="NoSpacing"/>
        <w:keepNext/>
        <w:jc w:val="center"/>
        <w:rPr>
          <w:rFonts w:cs="Times New Roman"/>
        </w:rPr>
      </w:pPr>
      <w:r w:rsidRPr="000C5125">
        <w:rPr>
          <w:rFonts w:cs="Times New Roman"/>
          <w:noProof/>
        </w:rPr>
        <mc:AlternateContent>
          <mc:Choice Requires="wpg">
            <w:drawing>
              <wp:inline distT="0" distB="0" distL="0" distR="0" wp14:anchorId="5A4EAC9A" wp14:editId="0343630A">
                <wp:extent cx="4100513" cy="1670462"/>
                <wp:effectExtent l="0" t="0" r="0" b="6350"/>
                <wp:docPr id="24" name="Group 24"/>
                <wp:cNvGraphicFramePr/>
                <a:graphic xmlns:a="http://schemas.openxmlformats.org/drawingml/2006/main">
                  <a:graphicData uri="http://schemas.microsoft.com/office/word/2010/wordprocessingGroup">
                    <wpg:wgp>
                      <wpg:cNvGrpSpPr/>
                      <wpg:grpSpPr>
                        <a:xfrm>
                          <a:off x="0" y="0"/>
                          <a:ext cx="4100513" cy="1670462"/>
                          <a:chOff x="0" y="0"/>
                          <a:chExt cx="5586812" cy="2245995"/>
                        </a:xfrm>
                      </wpg:grpSpPr>
                      <pic:pic xmlns:pic="http://schemas.openxmlformats.org/drawingml/2006/picture">
                        <pic:nvPicPr>
                          <pic:cNvPr id="21" name="Picture 2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92095" cy="2243455"/>
                          </a:xfrm>
                          <a:prstGeom prst="rect">
                            <a:avLst/>
                          </a:prstGeom>
                        </pic:spPr>
                      </pic:pic>
                      <pic:pic xmlns:pic="http://schemas.openxmlformats.org/drawingml/2006/picture">
                        <pic:nvPicPr>
                          <pic:cNvPr id="23" name="Picture 2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2790907" y="0"/>
                            <a:ext cx="2795905" cy="2245995"/>
                          </a:xfrm>
                          <a:prstGeom prst="rect">
                            <a:avLst/>
                          </a:prstGeom>
                        </pic:spPr>
                      </pic:pic>
                    </wpg:wgp>
                  </a:graphicData>
                </a:graphic>
              </wp:inline>
            </w:drawing>
          </mc:Choice>
          <mc:Fallback>
            <w:pict>
              <v:group w14:anchorId="7AD8CC8F" id="Group 24" o:spid="_x0000_s1026" style="width:322.9pt;height:131.55pt;mso-position-horizontal-relative:char;mso-position-vertical-relative:line" coordsize="55868,224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">
                <v:shape id="Picture 21" o:spid="_x0000_s1027" type="#_x0000_t75" style="position:absolute;width:27920;height:22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">
                  <v:imagedata r:id="rId24" o:title=""/>
                </v:shape>
                <v:shape id="Picture 23" o:spid="_x0000_s1028" type="#_x0000_t75" style="position:absolute;left:27909;width:27959;height:22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">
                  <v:imagedata r:id="rId25" o:title=""/>
                </v:shape>
                <w10:anchorlock/>
              </v:group>
            </w:pict>
          </mc:Fallback>
        </mc:AlternateContent>
      </w:r>
    </w:p>
    <w:p w14:paraId="607CEEBD" w14:textId="190D226F" w:rsidR="00BB0D05" w:rsidRPr="000C5125" w:rsidRDefault="00E13263" w:rsidP="00853298">
      <w:pPr>
        <w:pStyle w:val="Caption"/>
      </w:pPr>
      <w:bookmarkStart w:id="16" w:name="_Toc515025896"/>
      <w:r w:rsidRPr="000C5125">
        <w:t xml:space="preserve">Figure </w:t>
      </w:r>
      <w:fldSimple w:instr=" SEQ Figure \* ARABIC ">
        <w:r w:rsidR="00187E9C" w:rsidRPr="000C5125">
          <w:rPr>
            <w:noProof/>
          </w:rPr>
          <w:t>3</w:t>
        </w:r>
      </w:fldSimple>
      <w:r w:rsidRPr="000C5125">
        <w:t xml:space="preserve"> Self designed model (Left) vs Hanson Robotics model </w:t>
      </w:r>
      <w:r w:rsidR="002D42C3" w:rsidRPr="000C5125">
        <w:fldChar w:fldCharType="begin"/>
      </w:r>
      <w:r w:rsidR="00B3534B">
        <w:instrText xml:space="preserve"> ADDIN EN.CITE &lt;EndNote&gt;&lt;Cite&gt;&lt;Author&gt;Morales&lt;/Author&gt;&lt;Year&gt;2018&lt;/Year&gt;&lt;RecNum&gt;44&lt;/RecNum&gt;&lt;DisplayText&gt;[26]&lt;/DisplayText&gt;&lt;record&gt;&lt;rec-number&gt;44&lt;/rec-number&gt;&lt;foreign-keys&gt;&lt;key app="EN" db-id="s2ax52wpjeswtre5fdtp0apkafxtfr5tx0vs" timestamp="1527094163"&gt;44&lt;/key&gt;&lt;/foreign-keys&gt;&lt;ref-type name="Journal Article"&gt;17&lt;/ref-type&gt;&lt;contributors&gt;&lt;authors&gt;&lt;author&gt;Morales, Gerardo&lt;/author&gt;&lt;/authors&gt;&lt;/contributors&gt;&lt;titles&gt;&lt;title&gt;Anthropomorphic Robot Hand and Arm CAD Model&lt;/title&gt;&lt;/titles&gt;&lt;dates&gt;&lt;year&gt;2018&lt;/year&gt;&lt;pub-dates&gt;&lt;date&gt;2018&lt;/date&gt;&lt;/pub-dates&gt;&lt;/dates&gt;&lt;urls&gt;&lt;related-urls&gt;&lt;url&gt;https://github.com/hansonrobotics/Anthropomorphic-Robot-Hand&lt;/url&gt;&lt;/related-urls&gt;&lt;/urls&gt;&lt;custom1&gt;This work is licensed under a Creative Commons Attribution-ShareAlike 4.0 International License.&lt;/custom1&gt;&lt;/record&gt;&lt;/Cite&gt;&lt;/EndNote&gt;</w:instrText>
      </w:r>
      <w:r w:rsidR="002D42C3" w:rsidRPr="000C5125">
        <w:fldChar w:fldCharType="separate"/>
      </w:r>
      <w:r w:rsidR="00B3534B">
        <w:rPr>
          <w:noProof/>
        </w:rPr>
        <w:t>[26]</w:t>
      </w:r>
      <w:r w:rsidR="002D42C3" w:rsidRPr="000C5125">
        <w:fldChar w:fldCharType="end"/>
      </w:r>
      <w:r w:rsidRPr="000C5125">
        <w:t xml:space="preserve"> (Right)</w:t>
      </w:r>
      <w:bookmarkEnd w:id="16"/>
    </w:p>
    <w:p w14:paraId="5C2D9718" w14:textId="63ED2E88" w:rsidR="00C37CC3" w:rsidRPr="000C5125" w:rsidRDefault="00867CE4" w:rsidP="00BB0D05">
      <w:pPr>
        <w:pStyle w:val="NoSpacing"/>
        <w:rPr>
          <w:rFonts w:cs="Times New Roman"/>
        </w:rPr>
      </w:pPr>
      <w:r w:rsidRPr="000C5125">
        <w:rPr>
          <w:rFonts w:cs="Times New Roman"/>
        </w:rPr>
        <w:t>Trial prints</w:t>
      </w:r>
      <w:r w:rsidR="00E13263" w:rsidRPr="000C5125">
        <w:rPr>
          <w:rFonts w:cs="Times New Roman"/>
        </w:rPr>
        <w:t xml:space="preserve"> of the prosthetic hand has begun</w:t>
      </w:r>
      <w:r w:rsidR="00263A17" w:rsidRPr="000C5125">
        <w:rPr>
          <w:rFonts w:cs="Times New Roman"/>
        </w:rPr>
        <w:t xml:space="preserve"> (Figure </w:t>
      </w:r>
      <w:r w:rsidR="00784E83" w:rsidRPr="000C5125">
        <w:rPr>
          <w:rFonts w:cs="Times New Roman"/>
        </w:rPr>
        <w:t>4</w:t>
      </w:r>
      <w:r w:rsidR="00263A17" w:rsidRPr="000C5125">
        <w:rPr>
          <w:rFonts w:cs="Times New Roman"/>
        </w:rPr>
        <w:t>)</w:t>
      </w:r>
      <w:r w:rsidR="00E13263" w:rsidRPr="000C5125">
        <w:rPr>
          <w:rFonts w:cs="Times New Roman"/>
        </w:rPr>
        <w:t xml:space="preserve">, and we are currently attempting to assemble the hand to better identify Hanson </w:t>
      </w:r>
      <w:proofErr w:type="spellStart"/>
      <w:r w:rsidR="00E13263" w:rsidRPr="000C5125">
        <w:rPr>
          <w:rFonts w:cs="Times New Roman"/>
        </w:rPr>
        <w:t>Robotics’s</w:t>
      </w:r>
      <w:proofErr w:type="spellEnd"/>
      <w:r w:rsidR="00E13263" w:rsidRPr="000C5125">
        <w:rPr>
          <w:rFonts w:cs="Times New Roman"/>
        </w:rPr>
        <w:t xml:space="preserve"> method of power transmission, and then adapt it for our own purposes.</w:t>
      </w:r>
      <w:r w:rsidR="00000B80" w:rsidRPr="000C5125">
        <w:rPr>
          <w:rFonts w:cs="Times New Roman"/>
        </w:rPr>
        <w:t xml:space="preserve"> As per our project plan, we will be </w:t>
      </w:r>
      <w:r w:rsidR="00263A17" w:rsidRPr="000C5125">
        <w:rPr>
          <w:rFonts w:cs="Times New Roman"/>
        </w:rPr>
        <w:t>constructing just the index finger initially and actuating that before expanding our design.</w:t>
      </w:r>
    </w:p>
    <w:p w14:paraId="0121BC17" w14:textId="53A9CEC6" w:rsidR="00F14C43" w:rsidRPr="000C5125" w:rsidRDefault="007F04CB" w:rsidP="005E5A92">
      <w:pPr>
        <w:pStyle w:val="NoSpacing"/>
        <w:jc w:val="center"/>
        <w:rPr>
          <w:rFonts w:cs="Times New Roman"/>
        </w:rPr>
      </w:pPr>
      <w:r w:rsidRPr="000C5125">
        <w:rPr>
          <w:rFonts w:cs="Times New Roman"/>
          <w:noProof/>
        </w:rPr>
        <mc:AlternateContent>
          <mc:Choice Requires="wpg">
            <w:drawing>
              <wp:inline distT="0" distB="0" distL="0" distR="0" wp14:anchorId="346E753F" wp14:editId="54986440">
                <wp:extent cx="3862388" cy="1708677"/>
                <wp:effectExtent l="0" t="0" r="5080" b="6350"/>
                <wp:docPr id="31" name="Group 31"/>
                <wp:cNvGraphicFramePr/>
                <a:graphic xmlns:a="http://schemas.openxmlformats.org/drawingml/2006/main">
                  <a:graphicData uri="http://schemas.microsoft.com/office/word/2010/wordprocessingGroup">
                    <wpg:wgp>
                      <wpg:cNvGrpSpPr/>
                      <wpg:grpSpPr>
                        <a:xfrm>
                          <a:off x="0" y="0"/>
                          <a:ext cx="3862388" cy="1708677"/>
                          <a:chOff x="0" y="0"/>
                          <a:chExt cx="6051794" cy="2677313"/>
                        </a:xfrm>
                      </wpg:grpSpPr>
                      <wpg:grpSp>
                        <wpg:cNvPr id="29" name="Group 29"/>
                        <wpg:cNvGrpSpPr/>
                        <wpg:grpSpPr>
                          <a:xfrm>
                            <a:off x="0" y="0"/>
                            <a:ext cx="6051794" cy="2346960"/>
                            <a:chOff x="0" y="0"/>
                            <a:chExt cx="6051794" cy="2346960"/>
                          </a:xfrm>
                        </wpg:grpSpPr>
                        <pic:pic xmlns:pic="http://schemas.openxmlformats.org/drawingml/2006/picture">
                          <pic:nvPicPr>
                            <pic:cNvPr id="27" name="Picture 27"/>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97075" cy="2346960"/>
                            </a:xfrm>
                            <a:prstGeom prst="rect">
                              <a:avLst/>
                            </a:prstGeom>
                            <a:noFill/>
                            <a:ln>
                              <a:noFill/>
                            </a:ln>
                          </pic:spPr>
                        </pic:pic>
                        <pic:pic xmlns:pic="http://schemas.openxmlformats.org/drawingml/2006/picture">
                          <pic:nvPicPr>
                            <pic:cNvPr id="28" name="Picture 28"/>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994144" y="0"/>
                              <a:ext cx="4057650" cy="2346960"/>
                            </a:xfrm>
                            <a:prstGeom prst="rect">
                              <a:avLst/>
                            </a:prstGeom>
                            <a:noFill/>
                            <a:ln>
                              <a:noFill/>
                            </a:ln>
                          </pic:spPr>
                        </pic:pic>
                      </wpg:grpSp>
                      <wps:wsp>
                        <wps:cNvPr id="30" name="Text Box 30"/>
                        <wps:cNvSpPr txBox="1"/>
                        <wps:spPr>
                          <a:xfrm>
                            <a:off x="0" y="2404419"/>
                            <a:ext cx="6051794" cy="272894"/>
                          </a:xfrm>
                          <a:prstGeom prst="rect">
                            <a:avLst/>
                          </a:prstGeom>
                          <a:solidFill>
                            <a:prstClr val="white"/>
                          </a:solidFill>
                          <a:ln>
                            <a:noFill/>
                          </a:ln>
                        </wps:spPr>
                        <wps:txbx>
                          <w:txbxContent>
                            <w:p w14:paraId="7A1D5DF1" w14:textId="367D7DDB" w:rsidR="007F04CB" w:rsidRDefault="007F04CB" w:rsidP="00853298">
                              <w:pPr>
                                <w:pStyle w:val="Caption"/>
                              </w:pPr>
                              <w:bookmarkStart w:id="17" w:name="_Toc515025897"/>
                              <w:r>
                                <w:t xml:space="preserve">Figure </w:t>
                              </w:r>
                              <w:fldSimple w:instr=" SEQ Figure \* ARABIC ">
                                <w:r w:rsidR="00187E9C">
                                  <w:rPr>
                                    <w:noProof/>
                                  </w:rPr>
                                  <w:t>4</w:t>
                                </w:r>
                              </w:fldSimple>
                              <w:r>
                                <w:t xml:space="preserve"> Current progress with hand constructio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46E753F" id="Group 31" o:spid="_x0000_s1049" style="width:304.15pt;height:134.55pt;mso-position-horizontal-relative:char;mso-position-vertical-relative:line" coordsize="60517,267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">
                <v:group id="Group 29" o:spid="_x0000_s1050" style="position:absolute;width:60517;height:23469" coordsize="60517,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27" o:spid="_x0000_s1051" type="#_x0000_t75" style="position:absolute;width:19970;height:23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">
                    <v:imagedata r:id="rId28" o:title=""/>
                  </v:shape>
                  <v:shape id="Picture 28" o:spid="_x0000_s1052" type="#_x0000_t75" style="position:absolute;left:19941;width:40576;height:23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">
                    <v:imagedata r:id="rId29" o:title=""/>
                  </v:shape>
                </v:group>
                <v:shape id="Text Box 30" o:spid="_x0000_s1053" type="#_x0000_t202" style="position:absolute;top:24044;width:60517;height:2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7A1D5DF1" w14:textId="367D7DDB" w:rsidR="007F04CB" w:rsidRDefault="007F04CB" w:rsidP="00853298">
                        <w:pPr>
                          <w:pStyle w:val="Caption"/>
                        </w:pPr>
                        <w:bookmarkStart w:id="18" w:name="_Toc515025897"/>
                        <w:r>
                          <w:t xml:space="preserve">Figure </w:t>
                        </w:r>
                        <w:fldSimple w:instr=" SEQ Figure \* ARABIC ">
                          <w:r w:rsidR="00187E9C">
                            <w:rPr>
                              <w:noProof/>
                            </w:rPr>
                            <w:t>4</w:t>
                          </w:r>
                        </w:fldSimple>
                        <w:r>
                          <w:t xml:space="preserve"> Current progress with hand construction</w:t>
                        </w:r>
                        <w:bookmarkEnd w:id="18"/>
                      </w:p>
                    </w:txbxContent>
                  </v:textbox>
                </v:shape>
                <w10:anchorlock/>
              </v:group>
            </w:pict>
          </mc:Fallback>
        </mc:AlternateContent>
      </w:r>
    </w:p>
    <w:p w14:paraId="634F9B61" w14:textId="5FF5D1AB" w:rsidR="00F14C43" w:rsidRPr="000C5125" w:rsidRDefault="00F14C43" w:rsidP="00BB0D05">
      <w:pPr>
        <w:pStyle w:val="NoSpacing"/>
        <w:rPr>
          <w:rFonts w:cs="Times New Roman"/>
        </w:rPr>
      </w:pPr>
      <w:r w:rsidRPr="000C5125">
        <w:rPr>
          <w:rFonts w:cs="Times New Roman"/>
        </w:rPr>
        <w:t xml:space="preserve">The forearm </w:t>
      </w:r>
      <w:proofErr w:type="gramStart"/>
      <w:r w:rsidRPr="000C5125">
        <w:rPr>
          <w:rFonts w:cs="Times New Roman"/>
        </w:rPr>
        <w:t>at the moment</w:t>
      </w:r>
      <w:proofErr w:type="gramEnd"/>
      <w:r w:rsidRPr="000C5125">
        <w:rPr>
          <w:rFonts w:cs="Times New Roman"/>
        </w:rPr>
        <w:t xml:space="preserve"> is out </w:t>
      </w:r>
      <w:r w:rsidR="00BB1930" w:rsidRPr="000C5125">
        <w:rPr>
          <w:rFonts w:cs="Times New Roman"/>
        </w:rPr>
        <w:t xml:space="preserve">of </w:t>
      </w:r>
      <w:r w:rsidRPr="000C5125">
        <w:rPr>
          <w:rFonts w:cs="Times New Roman"/>
        </w:rPr>
        <w:t>our present scope, and as such we will use an arbitrarily simple structure to mount our actuators</w:t>
      </w:r>
      <w:r w:rsidR="00784E83" w:rsidRPr="000C5125">
        <w:rPr>
          <w:rFonts w:cs="Times New Roman"/>
        </w:rPr>
        <w:t xml:space="preserve">, </w:t>
      </w:r>
      <w:r w:rsidRPr="000C5125">
        <w:rPr>
          <w:rFonts w:cs="Times New Roman"/>
        </w:rPr>
        <w:t>so that we can perform testing and tuning on our system.</w:t>
      </w:r>
    </w:p>
    <w:p w14:paraId="7EBFE862" w14:textId="2342F03D" w:rsidR="005071BE" w:rsidRPr="000C5125" w:rsidRDefault="005071BE" w:rsidP="00BB0D05">
      <w:pPr>
        <w:pStyle w:val="NoSpacing"/>
        <w:rPr>
          <w:rFonts w:cs="Times New Roman"/>
        </w:rPr>
      </w:pPr>
    </w:p>
    <w:p w14:paraId="5A0718B8" w14:textId="264BDF17" w:rsidR="005071BE" w:rsidRPr="000C5125" w:rsidRDefault="005071BE" w:rsidP="00BB0D05">
      <w:pPr>
        <w:pStyle w:val="NoSpacing"/>
        <w:rPr>
          <w:rFonts w:cs="Times New Roman"/>
        </w:rPr>
      </w:pPr>
      <w:proofErr w:type="gramStart"/>
      <w:r w:rsidRPr="000C5125">
        <w:rPr>
          <w:rFonts w:cs="Times New Roman"/>
        </w:rPr>
        <w:t>In order to</w:t>
      </w:r>
      <w:proofErr w:type="gramEnd"/>
      <w:r w:rsidRPr="000C5125">
        <w:rPr>
          <w:rFonts w:cs="Times New Roman"/>
        </w:rPr>
        <w:t xml:space="preserve"> </w:t>
      </w:r>
      <w:r w:rsidR="00330FBE" w:rsidRPr="000C5125">
        <w:rPr>
          <w:rFonts w:cs="Times New Roman"/>
        </w:rPr>
        <w:t xml:space="preserve">mount the position sensors (slide potentiometers) to each individual cylinder, a </w:t>
      </w:r>
      <w:r w:rsidR="007C2873" w:rsidRPr="000C5125">
        <w:rPr>
          <w:rFonts w:cs="Times New Roman"/>
        </w:rPr>
        <w:t>two-component</w:t>
      </w:r>
      <w:r w:rsidR="00527F21" w:rsidRPr="000C5125">
        <w:rPr>
          <w:rFonts w:cs="Times New Roman"/>
        </w:rPr>
        <w:t xml:space="preserve"> mounting structure was </w:t>
      </w:r>
      <w:r w:rsidR="007C2873" w:rsidRPr="000C5125">
        <w:rPr>
          <w:rFonts w:cs="Times New Roman"/>
        </w:rPr>
        <w:t>designed. It was designed to mount directly onto the cylinders themselves to minimise the space re</w:t>
      </w:r>
      <w:r w:rsidR="00CE6B74" w:rsidRPr="000C5125">
        <w:rPr>
          <w:rFonts w:cs="Times New Roman"/>
        </w:rPr>
        <w:t>quirements</w:t>
      </w:r>
      <w:r w:rsidR="004A2208" w:rsidRPr="000C5125">
        <w:rPr>
          <w:rFonts w:cs="Times New Roman"/>
        </w:rPr>
        <w:t xml:space="preserve"> (Figure 5)</w:t>
      </w:r>
      <w:r w:rsidR="00CE6B74" w:rsidRPr="000C5125">
        <w:rPr>
          <w:rFonts w:cs="Times New Roman"/>
        </w:rPr>
        <w:t>.</w:t>
      </w:r>
    </w:p>
    <w:p w14:paraId="76986CD0" w14:textId="7C257C68" w:rsidR="00E13263" w:rsidRPr="000C5125" w:rsidRDefault="00CE6B74" w:rsidP="00C5165B">
      <w:pPr>
        <w:pStyle w:val="NoSpacing"/>
        <w:jc w:val="center"/>
        <w:rPr>
          <w:rFonts w:cs="Times New Roman"/>
        </w:rPr>
      </w:pPr>
      <w:r w:rsidRPr="000C5125">
        <w:rPr>
          <w:rFonts w:cs="Times New Roman"/>
          <w:noProof/>
        </w:rPr>
        <mc:AlternateContent>
          <mc:Choice Requires="wpg">
            <w:drawing>
              <wp:inline distT="0" distB="0" distL="0" distR="0" wp14:anchorId="726FB362" wp14:editId="1DE02A83">
                <wp:extent cx="3700145" cy="1705610"/>
                <wp:effectExtent l="0" t="0" r="0" b="8890"/>
                <wp:docPr id="34" name="Group 34"/>
                <wp:cNvGraphicFramePr/>
                <a:graphic xmlns:a="http://schemas.openxmlformats.org/drawingml/2006/main">
                  <a:graphicData uri="http://schemas.microsoft.com/office/word/2010/wordprocessingGroup">
                    <wpg:wgp>
                      <wpg:cNvGrpSpPr/>
                      <wpg:grpSpPr>
                        <a:xfrm>
                          <a:off x="0" y="0"/>
                          <a:ext cx="3700145" cy="1705610"/>
                          <a:chOff x="0" y="0"/>
                          <a:chExt cx="5718810" cy="2636520"/>
                        </a:xfrm>
                      </wpg:grpSpPr>
                      <pic:pic xmlns:pic="http://schemas.openxmlformats.org/drawingml/2006/picture">
                        <pic:nvPicPr>
                          <pic:cNvPr id="32" name="Picture 32"/>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18810" cy="2320290"/>
                          </a:xfrm>
                          <a:prstGeom prst="rect">
                            <a:avLst/>
                          </a:prstGeom>
                          <a:noFill/>
                          <a:ln>
                            <a:noFill/>
                          </a:ln>
                        </pic:spPr>
                      </pic:pic>
                      <wps:wsp>
                        <wps:cNvPr id="33" name="Text Box 33"/>
                        <wps:cNvSpPr txBox="1"/>
                        <wps:spPr>
                          <a:xfrm>
                            <a:off x="0" y="2378075"/>
                            <a:ext cx="5718810" cy="258445"/>
                          </a:xfrm>
                          <a:prstGeom prst="rect">
                            <a:avLst/>
                          </a:prstGeom>
                          <a:solidFill>
                            <a:prstClr val="white"/>
                          </a:solidFill>
                          <a:ln>
                            <a:noFill/>
                          </a:ln>
                        </wps:spPr>
                        <wps:txbx>
                          <w:txbxContent>
                            <w:p w14:paraId="248FCFC0" w14:textId="3A022A0E" w:rsidR="00CE6B74" w:rsidRDefault="00CE6B74" w:rsidP="00853298">
                              <w:pPr>
                                <w:pStyle w:val="Caption"/>
                                <w:rPr>
                                  <w:noProof/>
                                </w:rPr>
                              </w:pPr>
                              <w:bookmarkStart w:id="19" w:name="_Toc515025898"/>
                              <w:r>
                                <w:t xml:space="preserve">Figure </w:t>
                              </w:r>
                              <w:fldSimple w:instr=" SEQ Figure \* ARABIC ">
                                <w:r w:rsidR="00187E9C">
                                  <w:rPr>
                                    <w:noProof/>
                                  </w:rPr>
                                  <w:t>5</w:t>
                                </w:r>
                              </w:fldSimple>
                              <w:r>
                                <w:t xml:space="preserve"> Cylinder with potentiometer and potentiometer mount attached</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6FB362" id="Group 34" o:spid="_x0000_s1054" style="width:291.35pt;height:134.3pt;mso-position-horizontal-relative:char;mso-position-vertical-relative:line" coordsize="57188,263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">
                <v:shape id="Picture 32" o:spid="_x0000_s1055" type="#_x0000_t75" style="position:absolute;width:57188;height:23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">
                  <v:imagedata r:id="rId31" o:title=""/>
                </v:shape>
                <v:shape id="Text Box 33" o:spid="_x0000_s1056" type="#_x0000_t202" style="position:absolute;top:23780;width:5718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248FCFC0" w14:textId="3A022A0E" w:rsidR="00CE6B74" w:rsidRDefault="00CE6B74" w:rsidP="00853298">
                        <w:pPr>
                          <w:pStyle w:val="Caption"/>
                          <w:rPr>
                            <w:noProof/>
                          </w:rPr>
                        </w:pPr>
                        <w:bookmarkStart w:id="20" w:name="_Toc515025898"/>
                        <w:r>
                          <w:t xml:space="preserve">Figure </w:t>
                        </w:r>
                        <w:fldSimple w:instr=" SEQ Figure \* ARABIC ">
                          <w:r w:rsidR="00187E9C">
                            <w:rPr>
                              <w:noProof/>
                            </w:rPr>
                            <w:t>5</w:t>
                          </w:r>
                        </w:fldSimple>
                        <w:r>
                          <w:t xml:space="preserve"> Cylinder with potentiometer and potentiometer mount attached</w:t>
                        </w:r>
                        <w:bookmarkEnd w:id="20"/>
                      </w:p>
                    </w:txbxContent>
                  </v:textbox>
                </v:shape>
                <w10:anchorlock/>
              </v:group>
            </w:pict>
          </mc:Fallback>
        </mc:AlternateContent>
      </w:r>
    </w:p>
    <w:p w14:paraId="6C88A8E6" w14:textId="71EB9F08" w:rsidR="00E13263" w:rsidRPr="000C5125" w:rsidRDefault="00E13263" w:rsidP="00853298">
      <w:pPr>
        <w:pStyle w:val="Heading3"/>
      </w:pPr>
      <w:bookmarkStart w:id="21" w:name="_Toc515023482"/>
      <w:r w:rsidRPr="000C5125">
        <w:t xml:space="preserve">Power </w:t>
      </w:r>
      <w:r w:rsidR="00825AD9" w:rsidRPr="000C5125">
        <w:t>transmission</w:t>
      </w:r>
      <w:bookmarkEnd w:id="21"/>
    </w:p>
    <w:p w14:paraId="6163622D" w14:textId="4328C5D5" w:rsidR="00E13263" w:rsidRPr="000C5125" w:rsidRDefault="00E13263" w:rsidP="00BB0D05">
      <w:pPr>
        <w:pStyle w:val="NoSpacing"/>
        <w:rPr>
          <w:rFonts w:cs="Times New Roman"/>
        </w:rPr>
      </w:pPr>
      <w:r w:rsidRPr="000C5125">
        <w:rPr>
          <w:rFonts w:cs="Times New Roman"/>
        </w:rPr>
        <w:t xml:space="preserve">We have opted to follow </w:t>
      </w:r>
      <w:proofErr w:type="spellStart"/>
      <w:r w:rsidRPr="000C5125">
        <w:rPr>
          <w:rFonts w:cs="Times New Roman"/>
        </w:rPr>
        <w:t>Kontoudis’s</w:t>
      </w:r>
      <w:proofErr w:type="spellEnd"/>
      <w:r w:rsidRPr="000C5125">
        <w:rPr>
          <w:rFonts w:cs="Times New Roman"/>
        </w:rPr>
        <w:t xml:space="preserve"> recommendation in using elastomeric materials to perform digital extension, whilst using cables attached to the actuators for flexion </w:t>
      </w:r>
      <w:r w:rsidR="002D42C3" w:rsidRPr="000C5125">
        <w:rPr>
          <w:rFonts w:cs="Times New Roman"/>
        </w:rPr>
        <w:fldChar w:fldCharType="begin"/>
      </w:r>
      <w:r w:rsidR="008B33D7" w:rsidRPr="000C5125">
        <w:rPr>
          <w:rFonts w:cs="Times New Roman"/>
        </w:rPr>
        <w:instrText xml:space="preserve"> ADDIN EN.CITE &lt;EndNote&gt;&lt;Cite&gt;&lt;Author&gt;Proaño-Guevara&lt;/Author&gt;&lt;Year&gt;2018&lt;/Year&gt;&lt;RecNum&gt;36&lt;/RecNum&gt;&lt;DisplayText&gt;[6]&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002D42C3" w:rsidRPr="000C5125">
        <w:rPr>
          <w:rFonts w:cs="Times New Roman"/>
        </w:rPr>
        <w:fldChar w:fldCharType="separate"/>
      </w:r>
      <w:r w:rsidR="008B33D7" w:rsidRPr="000C5125">
        <w:rPr>
          <w:rFonts w:cs="Times New Roman"/>
          <w:noProof/>
        </w:rPr>
        <w:t>[6]</w:t>
      </w:r>
      <w:r w:rsidR="002D42C3" w:rsidRPr="000C5125">
        <w:rPr>
          <w:rFonts w:cs="Times New Roman"/>
        </w:rPr>
        <w:fldChar w:fldCharType="end"/>
      </w:r>
      <w:r w:rsidRPr="000C5125">
        <w:rPr>
          <w:rFonts w:cs="Times New Roman"/>
        </w:rPr>
        <w:t xml:space="preserve">. </w:t>
      </w:r>
      <w:r w:rsidR="0001239F" w:rsidRPr="000C5125">
        <w:rPr>
          <w:rFonts w:cs="Times New Roman"/>
        </w:rPr>
        <w:t xml:space="preserve">For the cable component we have chosen to use braided steel wire which should be strong enough </w:t>
      </w:r>
      <w:proofErr w:type="gramStart"/>
      <w:r w:rsidR="0001239F" w:rsidRPr="000C5125">
        <w:rPr>
          <w:rFonts w:cs="Times New Roman"/>
        </w:rPr>
        <w:t>for the amount of</w:t>
      </w:r>
      <w:proofErr w:type="gramEnd"/>
      <w:r w:rsidR="0001239F" w:rsidRPr="000C5125">
        <w:rPr>
          <w:rFonts w:cs="Times New Roman"/>
        </w:rPr>
        <w:t xml:space="preserve"> tension we will be supplying to the system. Whilst </w:t>
      </w:r>
      <w:r w:rsidR="00800548" w:rsidRPr="000C5125">
        <w:rPr>
          <w:rFonts w:cs="Times New Roman"/>
        </w:rPr>
        <w:t xml:space="preserve">it is known that there is </w:t>
      </w:r>
      <w:r w:rsidR="0001239F" w:rsidRPr="000C5125">
        <w:rPr>
          <w:rFonts w:cs="Times New Roman"/>
        </w:rPr>
        <w:t xml:space="preserve">power loss </w:t>
      </w:r>
      <w:r w:rsidR="00800548" w:rsidRPr="000C5125">
        <w:rPr>
          <w:rFonts w:cs="Times New Roman"/>
        </w:rPr>
        <w:t xml:space="preserve">from friction </w:t>
      </w:r>
      <w:r w:rsidR="00F14C43" w:rsidRPr="000C5125">
        <w:rPr>
          <w:rFonts w:cs="Times New Roman"/>
        </w:rPr>
        <w:t>for cable transmission</w:t>
      </w:r>
      <w:r w:rsidR="00800548" w:rsidRPr="000C5125">
        <w:rPr>
          <w:rFonts w:cs="Times New Roman"/>
        </w:rPr>
        <w:t>s</w:t>
      </w:r>
      <w:r w:rsidR="00F14C43" w:rsidRPr="000C5125">
        <w:rPr>
          <w:rFonts w:cs="Times New Roman"/>
        </w:rPr>
        <w:t xml:space="preserve"> </w:t>
      </w:r>
      <w:r w:rsidR="002D42C3" w:rsidRPr="000C5125">
        <w:rPr>
          <w:rFonts w:cs="Times New Roman"/>
        </w:rPr>
        <w:fldChar w:fldCharType="begin">
          <w:fldData xml:space="preserve">PEVuZE5vdGU+PENpdGU+PEF1dGhvcj5IaWNoZXJ0PC9BdXRob3I+PFllYXI+MjAxNzwvWWVhcj48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</w:fldData>
        </w:fldChar>
      </w:r>
      <w:r w:rsidR="008B33D7" w:rsidRPr="000C5125">
        <w:rPr>
          <w:rFonts w:cs="Times New Roman"/>
        </w:rPr>
        <w:instrText xml:space="preserve"> ADDIN EN.CITE </w:instrText>
      </w:r>
      <w:r w:rsidR="008B33D7" w:rsidRPr="000C5125">
        <w:rPr>
          <w:rFonts w:cs="Times New Roman"/>
        </w:rPr>
        <w:fldChar w:fldCharType="begin">
          <w:fldData xml:space="preserve">PEVuZE5vdGU+PENpdGU+PEF1dGhvcj5IaWNoZXJ0PC9BdXRob3I+PFllYXI+MjAxNzwvWWVhcj48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</w:fldData>
        </w:fldChar>
      </w:r>
      <w:r w:rsidR="008B33D7" w:rsidRPr="000C5125">
        <w:rPr>
          <w:rFonts w:cs="Times New Roman"/>
        </w:rPr>
        <w:instrText xml:space="preserve"> ADDIN EN.CITE.DATA </w:instrText>
      </w:r>
      <w:r w:rsidR="008B33D7" w:rsidRPr="000C5125">
        <w:rPr>
          <w:rFonts w:cs="Times New Roman"/>
        </w:rPr>
      </w:r>
      <w:r w:rsidR="008B33D7" w:rsidRPr="000C5125">
        <w:rPr>
          <w:rFonts w:cs="Times New Roman"/>
        </w:rPr>
        <w:fldChar w:fldCharType="end"/>
      </w:r>
      <w:r w:rsidR="002D42C3" w:rsidRPr="000C5125">
        <w:rPr>
          <w:rFonts w:cs="Times New Roman"/>
        </w:rPr>
      </w:r>
      <w:r w:rsidR="002D42C3" w:rsidRPr="000C5125">
        <w:rPr>
          <w:rFonts w:cs="Times New Roman"/>
        </w:rPr>
        <w:fldChar w:fldCharType="separate"/>
      </w:r>
      <w:r w:rsidR="008B33D7" w:rsidRPr="000C5125">
        <w:rPr>
          <w:rFonts w:cs="Times New Roman"/>
          <w:noProof/>
        </w:rPr>
        <w:t>[10, 20]</w:t>
      </w:r>
      <w:r w:rsidR="002D42C3" w:rsidRPr="000C5125">
        <w:rPr>
          <w:rFonts w:cs="Times New Roman"/>
        </w:rPr>
        <w:fldChar w:fldCharType="end"/>
      </w:r>
      <w:r w:rsidR="00F14C43" w:rsidRPr="000C5125">
        <w:rPr>
          <w:rFonts w:cs="Times New Roman"/>
        </w:rPr>
        <w:t xml:space="preserve">, we believe that given our actuation method these losses should be insignificant for </w:t>
      </w:r>
      <w:r w:rsidR="00F14C43" w:rsidRPr="000C5125">
        <w:rPr>
          <w:rFonts w:cs="Times New Roman"/>
        </w:rPr>
        <w:lastRenderedPageBreak/>
        <w:t>demonstrative purposes.</w:t>
      </w:r>
      <w:r w:rsidR="00800548" w:rsidRPr="000C5125">
        <w:rPr>
          <w:rFonts w:cs="Times New Roman"/>
        </w:rPr>
        <w:t xml:space="preserve"> If necessary we could employ friction reducing materials such as Teflon liners to improve the efficiency of power transfer as suggested by </w:t>
      </w:r>
      <w:proofErr w:type="spellStart"/>
      <w:r w:rsidR="00800548" w:rsidRPr="000C5125">
        <w:rPr>
          <w:rFonts w:cs="Times New Roman"/>
        </w:rPr>
        <w:t>Hichert</w:t>
      </w:r>
      <w:proofErr w:type="spellEnd"/>
      <w:r w:rsidR="00800548" w:rsidRPr="000C5125">
        <w:rPr>
          <w:rFonts w:cs="Times New Roman"/>
        </w:rPr>
        <w:t xml:space="preserve"> </w:t>
      </w:r>
      <w:r w:rsidR="002D42C3" w:rsidRPr="000C5125">
        <w:rPr>
          <w:rFonts w:cs="Times New Roman"/>
        </w:rPr>
        <w:fldChar w:fldCharType="begin"/>
      </w:r>
      <w:r w:rsidR="008B33D7" w:rsidRPr="000C5125">
        <w:rPr>
          <w:rFonts w:cs="Times New Roman"/>
        </w:rPr>
        <w:instrText xml:space="preserve"> ADDIN EN.CITE &lt;EndNote&gt;&lt;Cite&gt;&lt;Author&gt;Hichert&lt;/Author&gt;&lt;Year&gt;2017&lt;/Year&gt;&lt;RecNum&gt;29&lt;/RecNum&gt;&lt;DisplayText&gt;[10]&lt;/DisplayText&gt;&lt;record&gt;&lt;rec-number&gt;29&lt;/rec-number&gt;&lt;foreign-keys&gt;&lt;key app="EN" db-id="s2ax52wpjeswtre5fdtp0apkafxtfr5tx0vs" timestamp="1526660368"&gt;29&lt;/key&gt;&lt;/foreign-keys&gt;&lt;ref-type name="Journal Article"&gt;17&lt;/ref-type&gt;&lt;contributors&gt;&lt;authors&gt;&lt;author&gt;Hichert, Mona&lt;/author&gt;&lt;author&gt;Abbink, David A.&lt;/author&gt;&lt;author&gt;Kyberd, Peter J.&lt;/author&gt;&lt;author&gt;Plettenburg, Dick H.&lt;/author&gt;&lt;/authors&gt;&lt;/contributors&gt;&lt;titles&gt;&lt;title&gt;High Cable Forces Deteriorate Pinch Force Control in Voluntary-Closing Body-Powered Prostheses&lt;/title&gt;&lt;secondary-title&gt;PLoS ONE&lt;/secondary-title&gt;&lt;/titles&gt;&lt;periodical&gt;&lt;full-title&gt;PLoS ONE&lt;/full-title&gt;&lt;/periodical&gt;&lt;pages&gt;e0169996&lt;/pages&gt;&lt;volume&gt;12&lt;/volume&gt;&lt;section&gt;e0169996&lt;/section&gt;&lt;keywords&gt;&lt;keyword&gt;Prostheses and implants&lt;/keyword&gt;&lt;/keywords&gt;&lt;dates&gt;&lt;year&gt;2017&lt;/year&gt;&lt;pub-dates&gt;&lt;date&gt;2017/01/18/&amp;#xD;//&lt;/date&gt;&lt;/pub-dates&gt;&lt;/dates&gt;&lt;isbn&gt;19326203&lt;/isbn&gt;&lt;work-type&gt;Article&lt;/work-type&gt;&lt;urls&gt;&lt;related-urls&gt;&lt;url&gt;http://link.galegroup.com.ezproxy.lib.monash.edu.au/apps/doc/A478133158/AONE?u=monash&amp;amp;sid=AONE&amp;amp;xid=074f953d&lt;/url&gt;&lt;/related-urls&gt;&lt;/urls&gt;&lt;remote-database-name&gt;Academic OneFile&lt;/remote-database-name&gt;&lt;remote-database-provider&gt;Gale&lt;/remote-database-provider&gt;&lt;language&gt;English&lt;/language&gt;&lt;access-date&gt;2018/5/18/&lt;/access-date&gt;&lt;/record&gt;&lt;/Cite&gt;&lt;/EndNote&gt;</w:instrText>
      </w:r>
      <w:r w:rsidR="002D42C3" w:rsidRPr="000C5125">
        <w:rPr>
          <w:rFonts w:cs="Times New Roman"/>
        </w:rPr>
        <w:fldChar w:fldCharType="separate"/>
      </w:r>
      <w:r w:rsidR="008B33D7" w:rsidRPr="000C5125">
        <w:rPr>
          <w:rFonts w:cs="Times New Roman"/>
          <w:noProof/>
        </w:rPr>
        <w:t>[10]</w:t>
      </w:r>
      <w:r w:rsidR="002D42C3" w:rsidRPr="000C5125">
        <w:rPr>
          <w:rFonts w:cs="Times New Roman"/>
        </w:rPr>
        <w:fldChar w:fldCharType="end"/>
      </w:r>
      <w:r w:rsidR="00800548" w:rsidRPr="000C5125">
        <w:rPr>
          <w:rFonts w:cs="Times New Roman"/>
        </w:rPr>
        <w:t>.</w:t>
      </w:r>
      <w:r w:rsidR="00F14C43" w:rsidRPr="000C5125">
        <w:rPr>
          <w:rFonts w:cs="Times New Roman"/>
        </w:rPr>
        <w:t xml:space="preserve"> </w:t>
      </w:r>
      <w:r w:rsidR="0001239F" w:rsidRPr="000C5125">
        <w:rPr>
          <w:rFonts w:cs="Times New Roman"/>
        </w:rPr>
        <w:t xml:space="preserve">For the elastomeric materials component, we have decided to use torsion springs installed internally into the joints, as this </w:t>
      </w:r>
      <w:r w:rsidR="00DD5407" w:rsidRPr="000C5125">
        <w:rPr>
          <w:rFonts w:cs="Times New Roman"/>
        </w:rPr>
        <w:t xml:space="preserve">has </w:t>
      </w:r>
      <w:r w:rsidR="0001239F" w:rsidRPr="000C5125">
        <w:rPr>
          <w:rFonts w:cs="Times New Roman"/>
        </w:rPr>
        <w:t xml:space="preserve">already </w:t>
      </w:r>
      <w:r w:rsidR="00DD5407" w:rsidRPr="000C5125">
        <w:rPr>
          <w:rFonts w:cs="Times New Roman"/>
        </w:rPr>
        <w:t xml:space="preserve">been </w:t>
      </w:r>
      <w:r w:rsidR="0001239F" w:rsidRPr="000C5125">
        <w:rPr>
          <w:rFonts w:cs="Times New Roman"/>
        </w:rPr>
        <w:t xml:space="preserve">catered for in Hanson </w:t>
      </w:r>
      <w:proofErr w:type="spellStart"/>
      <w:r w:rsidR="0001239F" w:rsidRPr="000C5125">
        <w:rPr>
          <w:rFonts w:cs="Times New Roman"/>
        </w:rPr>
        <w:t>Robotics’s</w:t>
      </w:r>
      <w:proofErr w:type="spellEnd"/>
      <w:r w:rsidR="0001239F" w:rsidRPr="000C5125">
        <w:rPr>
          <w:rFonts w:cs="Times New Roman"/>
        </w:rPr>
        <w:t xml:space="preserve"> design. This will allow extension as when the actuator extends, slack appears in the cable which is picked up by the torsion springs. </w:t>
      </w:r>
    </w:p>
    <w:p w14:paraId="6D43FDA8" w14:textId="4C70D270" w:rsidR="00F14C43" w:rsidRPr="000C5125" w:rsidRDefault="00F14C43" w:rsidP="00BB0D05">
      <w:pPr>
        <w:pStyle w:val="NoSpacing"/>
        <w:rPr>
          <w:rFonts w:cs="Times New Roman"/>
        </w:rPr>
      </w:pPr>
    </w:p>
    <w:p w14:paraId="1F45EA5B" w14:textId="290E3E0A" w:rsidR="009C28DC" w:rsidRPr="000C5125" w:rsidRDefault="009C28DC" w:rsidP="00853298">
      <w:pPr>
        <w:pStyle w:val="Heading3"/>
      </w:pPr>
      <w:bookmarkStart w:id="22" w:name="_Toc515023483"/>
      <w:r w:rsidRPr="000C5125">
        <w:t>Hydraulic circuit</w:t>
      </w:r>
      <w:bookmarkEnd w:id="22"/>
    </w:p>
    <w:p w14:paraId="7F92625D" w14:textId="613D6B91" w:rsidR="00A9383C" w:rsidRPr="000C5125" w:rsidRDefault="009C28DC" w:rsidP="00853298">
      <w:r w:rsidRPr="000C5125">
        <w:t>The hydraulic requirement</w:t>
      </w:r>
      <w:r w:rsidR="004A2208" w:rsidRPr="000C5125">
        <w:t>s</w:t>
      </w:r>
      <w:r w:rsidRPr="000C5125">
        <w:t xml:space="preserve"> for </w:t>
      </w:r>
      <w:r w:rsidR="004B1467" w:rsidRPr="000C5125">
        <w:t xml:space="preserve">the system is very simple. </w:t>
      </w:r>
      <w:r w:rsidR="00B575DD" w:rsidRPr="000C5125">
        <w:t xml:space="preserve">It is a basic pump, actuator, and directional control valve configuration. The block diagram of this system can be found in Figure 6, </w:t>
      </w:r>
      <w:r w:rsidR="00C81841" w:rsidRPr="000C5125">
        <w:t xml:space="preserve">a simplified schematic in Figure 7, and the complete schematic in Appendix </w:t>
      </w:r>
      <w:r w:rsidR="003B21EC" w:rsidRPr="000C5125">
        <w:t>E</w:t>
      </w:r>
      <w:r w:rsidR="00C81841" w:rsidRPr="000C5125">
        <w:t>.</w:t>
      </w:r>
    </w:p>
    <w:p w14:paraId="0C0FB7E9" w14:textId="05DCD8B2" w:rsidR="009C28DC" w:rsidRPr="000C5125" w:rsidRDefault="00A9383C" w:rsidP="00C5165B">
      <w:pPr>
        <w:jc w:val="center"/>
      </w:pPr>
      <w:r w:rsidRPr="000C5125">
        <w:rPr>
          <w:noProof/>
        </w:rPr>
        <mc:AlternateContent>
          <mc:Choice Requires="wpg">
            <w:drawing>
              <wp:inline distT="0" distB="0" distL="0" distR="0" wp14:anchorId="344ED6B2" wp14:editId="1C8F6C80">
                <wp:extent cx="3750386" cy="755650"/>
                <wp:effectExtent l="0" t="0" r="21590" b="6350"/>
                <wp:docPr id="44" name="Group 44"/>
                <wp:cNvGraphicFramePr/>
                <a:graphic xmlns:a="http://schemas.openxmlformats.org/drawingml/2006/main">
                  <a:graphicData uri="http://schemas.microsoft.com/office/word/2010/wordprocessingGroup">
                    <wpg:wgp>
                      <wpg:cNvGrpSpPr/>
                      <wpg:grpSpPr>
                        <a:xfrm>
                          <a:off x="0" y="0"/>
                          <a:ext cx="3750386" cy="755650"/>
                          <a:chOff x="0" y="0"/>
                          <a:chExt cx="3750386" cy="755650"/>
                        </a:xfrm>
                      </wpg:grpSpPr>
                      <wpg:grpSp>
                        <wpg:cNvPr id="42" name="Group 42"/>
                        <wpg:cNvGrpSpPr/>
                        <wpg:grpSpPr>
                          <a:xfrm>
                            <a:off x="0" y="0"/>
                            <a:ext cx="3750386" cy="441808"/>
                            <a:chOff x="0" y="0"/>
                            <a:chExt cx="3750386" cy="441808"/>
                          </a:xfrm>
                        </wpg:grpSpPr>
                        <wps:wsp>
                          <wps:cNvPr id="35" name="Text Box 35"/>
                          <wps:cNvSpPr txBox="1"/>
                          <wps:spPr>
                            <a:xfrm>
                              <a:off x="0" y="0"/>
                              <a:ext cx="781048" cy="438150"/>
                            </a:xfrm>
                            <a:prstGeom prst="rect">
                              <a:avLst/>
                            </a:prstGeom>
                            <a:solidFill>
                              <a:schemeClr val="lt1"/>
                            </a:solidFill>
                            <a:ln w="6350">
                              <a:solidFill>
                                <a:prstClr val="black"/>
                              </a:solidFill>
                            </a:ln>
                          </wps:spPr>
                          <wps:txbx>
                            <w:txbxContent>
                              <w:p w14:paraId="4BD6F758" w14:textId="77777777" w:rsidR="00A9383C" w:rsidRPr="002A2248" w:rsidRDefault="00A9383C" w:rsidP="00853298">
                                <w:r w:rsidRPr="002A2248">
                                  <w:t>Pump</w:t>
                                </w:r>
                              </w:p>
                              <w:p w14:paraId="10DBD96B" w14:textId="77777777" w:rsidR="00A9383C" w:rsidRDefault="00A9383C" w:rsidP="00853298"/>
                              <w:p w14:paraId="35A8CB46" w14:textId="5D30874E" w:rsidR="00A9383C" w:rsidRPr="002A2248" w:rsidRDefault="00A9383C" w:rsidP="00853298">
                                <w:r w:rsidRPr="002A2248">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36"/>
                          <wps:cNvSpPr txBox="1"/>
                          <wps:spPr>
                            <a:xfrm>
                              <a:off x="991210" y="3658"/>
                              <a:ext cx="780415" cy="438150"/>
                            </a:xfrm>
                            <a:prstGeom prst="rect">
                              <a:avLst/>
                            </a:prstGeom>
                            <a:solidFill>
                              <a:schemeClr val="lt1"/>
                            </a:solidFill>
                            <a:ln w="6350">
                              <a:solidFill>
                                <a:prstClr val="black"/>
                              </a:solidFill>
                            </a:ln>
                          </wps:spPr>
                          <wps:txbx>
                            <w:txbxContent>
                              <w:p w14:paraId="58169F2B" w14:textId="77777777" w:rsidR="00A9383C" w:rsidRPr="002A2248" w:rsidRDefault="00A9383C" w:rsidP="00853298">
                                <w:r>
                                  <w:t>Valves</w:t>
                                </w:r>
                              </w:p>
                              <w:p w14:paraId="76E50BE9" w14:textId="77777777" w:rsidR="00F065BC" w:rsidRDefault="00F065BC" w:rsidP="00853298"/>
                              <w:p w14:paraId="278B0590" w14:textId="4C06DAF0" w:rsidR="00A9383C" w:rsidRPr="002A2248" w:rsidRDefault="00A9383C" w:rsidP="00853298">
                                <w:r>
                                  <w:t>Val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Text Box 37"/>
                          <wps:cNvSpPr txBox="1"/>
                          <wps:spPr>
                            <a:xfrm>
                              <a:off x="1978762" y="0"/>
                              <a:ext cx="780415" cy="438150"/>
                            </a:xfrm>
                            <a:prstGeom prst="rect">
                              <a:avLst/>
                            </a:prstGeom>
                            <a:solidFill>
                              <a:schemeClr val="lt1"/>
                            </a:solidFill>
                            <a:ln w="6350">
                              <a:solidFill>
                                <a:prstClr val="black"/>
                              </a:solidFill>
                            </a:ln>
                          </wps:spPr>
                          <wps:txbx>
                            <w:txbxContent>
                              <w:p w14:paraId="1289FC7E" w14:textId="77777777" w:rsidR="00A9383C" w:rsidRPr="002A2248" w:rsidRDefault="00A9383C" w:rsidP="00853298">
                                <w:r>
                                  <w:t>Conduit</w:t>
                                </w:r>
                              </w:p>
                              <w:p w14:paraId="52A81D6D" w14:textId="77777777" w:rsidR="00F065BC" w:rsidRDefault="00F065BC" w:rsidP="00853298"/>
                              <w:p w14:paraId="1B612395" w14:textId="167DCC85" w:rsidR="00A9383C" w:rsidRPr="002A2248" w:rsidRDefault="00A9383C" w:rsidP="00853298">
                                <w:r>
                                  <w:t>Cond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2969971" y="3658"/>
                              <a:ext cx="780415" cy="438150"/>
                            </a:xfrm>
                            <a:prstGeom prst="rect">
                              <a:avLst/>
                            </a:prstGeom>
                            <a:solidFill>
                              <a:schemeClr val="lt1"/>
                            </a:solidFill>
                            <a:ln w="6350">
                              <a:solidFill>
                                <a:prstClr val="black"/>
                              </a:solidFill>
                            </a:ln>
                          </wps:spPr>
                          <wps:txbx>
                            <w:txbxContent>
                              <w:p w14:paraId="36ED4C34" w14:textId="77777777" w:rsidR="00A9383C" w:rsidRPr="002A2248" w:rsidRDefault="00A9383C" w:rsidP="00853298">
                                <w:r>
                                  <w:t>Cylinder</w:t>
                                </w:r>
                              </w:p>
                              <w:p w14:paraId="489148E6" w14:textId="77777777" w:rsidR="00F065BC" w:rsidRDefault="00F065BC" w:rsidP="00853298"/>
                              <w:p w14:paraId="789EBC6E" w14:textId="08A66983" w:rsidR="00A9383C" w:rsidRPr="002A2248" w:rsidRDefault="00A9383C" w:rsidP="00853298">
                                <w:r>
                                  <w:t>Cyli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782726" y="219456"/>
                              <a:ext cx="2063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1773936" y="223114"/>
                              <a:ext cx="2063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2761488" y="230429"/>
                              <a:ext cx="2057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3" name="Text Box 43"/>
                        <wps:cNvSpPr txBox="1"/>
                        <wps:spPr>
                          <a:xfrm>
                            <a:off x="0" y="497205"/>
                            <a:ext cx="3750310" cy="258445"/>
                          </a:xfrm>
                          <a:prstGeom prst="rect">
                            <a:avLst/>
                          </a:prstGeom>
                          <a:solidFill>
                            <a:prstClr val="white"/>
                          </a:solidFill>
                          <a:ln>
                            <a:noFill/>
                          </a:ln>
                        </wps:spPr>
                        <wps:txbx>
                          <w:txbxContent>
                            <w:p w14:paraId="7CAFB5BA" w14:textId="63BBC1FE" w:rsidR="00A9383C" w:rsidRDefault="00A9383C" w:rsidP="00853298">
                              <w:pPr>
                                <w:pStyle w:val="Caption"/>
                                <w:rPr>
                                  <w:noProof/>
                                </w:rPr>
                              </w:pPr>
                              <w:bookmarkStart w:id="23" w:name="_Toc515025899"/>
                              <w:r>
                                <w:t xml:space="preserve">Figure </w:t>
                              </w:r>
                              <w:fldSimple w:instr=" SEQ Figure \* ARABIC ">
                                <w:r w:rsidR="00187E9C">
                                  <w:rPr>
                                    <w:noProof/>
                                  </w:rPr>
                                  <w:t>6</w:t>
                                </w:r>
                              </w:fldSimple>
                              <w:r>
                                <w:t xml:space="preserve"> Hydraulic block diagra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44ED6B2" id="Group 44" o:spid="_x0000_s1057" style="width:295.3pt;height:59.5pt;mso-position-horizontal-relative:char;mso-position-vertical-relative:line" coordsize="37503,7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">
                <v:group id="Group 42" o:spid="_x0000_s1058" style="position:absolute;width:37503;height:4418" coordsize="37503,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Text Box 35" o:spid="_x0000_s1059" type="#_x0000_t202" style="position:absolute;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" fillcolor="white [3201]" strokeweight=".5pt">
                    <v:textbox>
                      <w:txbxContent>
                        <w:p w14:paraId="4BD6F758" w14:textId="77777777" w:rsidR="00A9383C" w:rsidRPr="002A2248" w:rsidRDefault="00A9383C" w:rsidP="00853298">
                          <w:r w:rsidRPr="002A2248">
                            <w:t>Pump</w:t>
                          </w:r>
                        </w:p>
                        <w:p w14:paraId="10DBD96B" w14:textId="77777777" w:rsidR="00A9383C" w:rsidRDefault="00A9383C" w:rsidP="00853298"/>
                        <w:p w14:paraId="35A8CB46" w14:textId="5D30874E" w:rsidR="00A9383C" w:rsidRPr="002A2248" w:rsidRDefault="00A9383C" w:rsidP="00853298">
                          <w:r w:rsidRPr="002A2248">
                            <w:t>Pump</w:t>
                          </w:r>
                        </w:p>
                      </w:txbxContent>
                    </v:textbox>
                  </v:shape>
                  <v:shape id="Text Box 36" o:spid="_x0000_s1060" type="#_x0000_t202" style="position:absolute;left:9912;top:36;width:7804;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" fillcolor="white [3201]" strokeweight=".5pt">
                    <v:textbox>
                      <w:txbxContent>
                        <w:p w14:paraId="58169F2B" w14:textId="77777777" w:rsidR="00A9383C" w:rsidRPr="002A2248" w:rsidRDefault="00A9383C" w:rsidP="00853298">
                          <w:r>
                            <w:t>Valves</w:t>
                          </w:r>
                        </w:p>
                        <w:p w14:paraId="76E50BE9" w14:textId="77777777" w:rsidR="00F065BC" w:rsidRDefault="00F065BC" w:rsidP="00853298"/>
                        <w:p w14:paraId="278B0590" w14:textId="4C06DAF0" w:rsidR="00A9383C" w:rsidRPr="002A2248" w:rsidRDefault="00A9383C" w:rsidP="00853298">
                          <w:r>
                            <w:t>Valves</w:t>
                          </w:r>
                        </w:p>
                      </w:txbxContent>
                    </v:textbox>
                  </v:shape>
                  <v:shape id="Text Box 37" o:spid="_x0000_s1061" type="#_x0000_t202" style="position:absolute;left:19787;width:7804;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" fillcolor="white [3201]" strokeweight=".5pt">
                    <v:textbox>
                      <w:txbxContent>
                        <w:p w14:paraId="1289FC7E" w14:textId="77777777" w:rsidR="00A9383C" w:rsidRPr="002A2248" w:rsidRDefault="00A9383C" w:rsidP="00853298">
                          <w:r>
                            <w:t>Conduit</w:t>
                          </w:r>
                        </w:p>
                        <w:p w14:paraId="52A81D6D" w14:textId="77777777" w:rsidR="00F065BC" w:rsidRDefault="00F065BC" w:rsidP="00853298"/>
                        <w:p w14:paraId="1B612395" w14:textId="167DCC85" w:rsidR="00A9383C" w:rsidRPr="002A2248" w:rsidRDefault="00A9383C" w:rsidP="00853298">
                          <w:r>
                            <w:t>Conduit</w:t>
                          </w:r>
                        </w:p>
                      </w:txbxContent>
                    </v:textbox>
                  </v:shape>
                  <v:shape id="Text Box 38" o:spid="_x0000_s1062" type="#_x0000_t202" style="position:absolute;left:29699;top:36;width:7804;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" fillcolor="white [3201]" strokeweight=".5pt">
                    <v:textbox>
                      <w:txbxContent>
                        <w:p w14:paraId="36ED4C34" w14:textId="77777777" w:rsidR="00A9383C" w:rsidRPr="002A2248" w:rsidRDefault="00A9383C" w:rsidP="00853298">
                          <w:r>
                            <w:t>Cylinder</w:t>
                          </w:r>
                        </w:p>
                        <w:p w14:paraId="489148E6" w14:textId="77777777" w:rsidR="00F065BC" w:rsidRDefault="00F065BC" w:rsidP="00853298"/>
                        <w:p w14:paraId="789EBC6E" w14:textId="08A66983" w:rsidR="00A9383C" w:rsidRPr="002A2248" w:rsidRDefault="00A9383C" w:rsidP="00853298">
                          <w:r>
                            <w:t>Cylinder</w:t>
                          </w:r>
                        </w:p>
                      </w:txbxContent>
                    </v:textbox>
                  </v:shape>
                  <v:shape id="Straight Arrow Connector 39" o:spid="_x0000_s1063" type="#_x0000_t32" style="position:absolute;left:7827;top:2194;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strokecolor="black [3213]" strokeweight=".5pt">
                    <v:stroke endarrow="block" joinstyle="miter"/>
                  </v:shape>
                  <v:shape id="Straight Arrow Connector 40" o:spid="_x0000_s1064" type="#_x0000_t32" style="position:absolute;left:17739;top:223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strokecolor="black [3213]" strokeweight=".5pt">
                    <v:stroke endarrow="block" joinstyle="miter"/>
                  </v:shape>
                  <v:shape id="Straight Arrow Connector 41" o:spid="_x0000_s1065" type="#_x0000_t32" style="position:absolute;left:27614;top:2304;width:20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" strokecolor="black [3213]" strokeweight=".5pt">
                    <v:stroke endarrow="block" joinstyle="miter"/>
                  </v:shape>
                </v:group>
                <v:shape id="Text Box 43" o:spid="_x0000_s1066" type="#_x0000_t202" style="position:absolute;top:4972;width:3750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7CAFB5BA" w14:textId="63BBC1FE" w:rsidR="00A9383C" w:rsidRDefault="00A9383C" w:rsidP="00853298">
                        <w:pPr>
                          <w:pStyle w:val="Caption"/>
                          <w:rPr>
                            <w:noProof/>
                          </w:rPr>
                        </w:pPr>
                        <w:bookmarkStart w:id="24" w:name="_Toc515025899"/>
                        <w:r>
                          <w:t xml:space="preserve">Figure </w:t>
                        </w:r>
                        <w:fldSimple w:instr=" SEQ Figure \* ARABIC ">
                          <w:r w:rsidR="00187E9C">
                            <w:rPr>
                              <w:noProof/>
                            </w:rPr>
                            <w:t>6</w:t>
                          </w:r>
                        </w:fldSimple>
                        <w:r>
                          <w:t xml:space="preserve"> Hydraulic block diagram</w:t>
                        </w:r>
                        <w:bookmarkEnd w:id="24"/>
                      </w:p>
                    </w:txbxContent>
                  </v:textbox>
                </v:shape>
                <w10:anchorlock/>
              </v:group>
            </w:pict>
          </mc:Fallback>
        </mc:AlternateContent>
      </w:r>
    </w:p>
    <w:p w14:paraId="5F20AC52" w14:textId="11B40045" w:rsidR="00F14C43" w:rsidRPr="000C5125" w:rsidRDefault="00F11D35" w:rsidP="00BB0D05">
      <w:pPr>
        <w:pStyle w:val="NoSpacing"/>
        <w:rPr>
          <w:rFonts w:cs="Times New Roman"/>
        </w:rPr>
      </w:pPr>
      <w:r w:rsidRPr="000C5125">
        <w:rPr>
          <w:rFonts w:cs="Times New Roman"/>
        </w:rPr>
        <w:t>O</w:t>
      </w:r>
      <w:r w:rsidR="00DF63FD" w:rsidRPr="000C5125">
        <w:rPr>
          <w:rFonts w:cs="Times New Roman"/>
        </w:rPr>
        <w:t xml:space="preserve">ur system is pressure limited due to the budget we </w:t>
      </w:r>
      <w:proofErr w:type="gramStart"/>
      <w:r w:rsidR="00DF63FD" w:rsidRPr="000C5125">
        <w:rPr>
          <w:rFonts w:cs="Times New Roman"/>
        </w:rPr>
        <w:t>have to</w:t>
      </w:r>
      <w:proofErr w:type="gramEnd"/>
      <w:r w:rsidR="00DF63FD" w:rsidRPr="000C5125">
        <w:rPr>
          <w:rFonts w:cs="Times New Roman"/>
        </w:rPr>
        <w:t xml:space="preserve"> work with.</w:t>
      </w:r>
      <w:r w:rsidR="000C104C" w:rsidRPr="000C5125">
        <w:rPr>
          <w:rFonts w:cs="Times New Roman"/>
        </w:rPr>
        <w:t xml:space="preserve"> As such, the pressure limiting device is the valves which are designed to be operated at a working pressure of 18 bar, and a maximum pressure of 30 bar. </w:t>
      </w:r>
      <w:r w:rsidR="00844093" w:rsidRPr="000C5125">
        <w:rPr>
          <w:rFonts w:cs="Times New Roman"/>
        </w:rPr>
        <w:t>Therefore,</w:t>
      </w:r>
      <w:r w:rsidR="002D46C7" w:rsidRPr="000C5125">
        <w:rPr>
          <w:rFonts w:cs="Times New Roman"/>
        </w:rPr>
        <w:t xml:space="preserve"> the maximum output force of the system will never be reached due to this limitation.</w:t>
      </w:r>
      <w:r w:rsidR="00850E78" w:rsidRPr="000C5125">
        <w:rPr>
          <w:rFonts w:cs="Times New Roman"/>
        </w:rPr>
        <w:t xml:space="preserve"> If we can reach our theoretical maximum pressure in the cylinders, we would be able to achieve an output force of around 89N. </w:t>
      </w:r>
    </w:p>
    <w:p w14:paraId="2E7B3531" w14:textId="784B58A3" w:rsidR="009926F8" w:rsidRPr="000C5125" w:rsidRDefault="009926F8" w:rsidP="00BB0D05">
      <w:pPr>
        <w:pStyle w:val="NoSpacing"/>
        <w:rPr>
          <w:rFonts w:cs="Times New Roman"/>
        </w:rPr>
      </w:pPr>
    </w:p>
    <w:p w14:paraId="73F22E8F" w14:textId="1386936C" w:rsidR="00005B6E" w:rsidRPr="000C5125" w:rsidRDefault="009926F8" w:rsidP="009926F8">
      <w:pPr>
        <w:pStyle w:val="NoSpacing"/>
        <w:jc w:val="center"/>
        <w:rPr>
          <w:rFonts w:cs="Times New Roman"/>
        </w:rPr>
      </w:pPr>
      <w:r w:rsidRPr="000C5125">
        <w:rPr>
          <w:rFonts w:cs="Times New Roman"/>
          <w:noProof/>
        </w:rPr>
        <mc:AlternateContent>
          <mc:Choice Requires="wpg">
            <w:drawing>
              <wp:inline distT="0" distB="0" distL="0" distR="0" wp14:anchorId="57065CC2" wp14:editId="7B1EC7BF">
                <wp:extent cx="3038475" cy="2191110"/>
                <wp:effectExtent l="0" t="0" r="9525" b="0"/>
                <wp:docPr id="47" name="Group 47"/>
                <wp:cNvGraphicFramePr/>
                <a:graphic xmlns:a="http://schemas.openxmlformats.org/drawingml/2006/main">
                  <a:graphicData uri="http://schemas.microsoft.com/office/word/2010/wordprocessingGroup">
                    <wpg:wgp>
                      <wpg:cNvGrpSpPr/>
                      <wpg:grpSpPr>
                        <a:xfrm>
                          <a:off x="0" y="0"/>
                          <a:ext cx="3038475" cy="2191110"/>
                          <a:chOff x="0" y="0"/>
                          <a:chExt cx="4699918" cy="3552478"/>
                        </a:xfrm>
                      </wpg:grpSpPr>
                      <pic:pic xmlns:pic="http://schemas.openxmlformats.org/drawingml/2006/picture">
                        <pic:nvPicPr>
                          <pic:cNvPr id="45" name="Picture 4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66895" cy="3230245"/>
                          </a:xfrm>
                          <a:prstGeom prst="rect">
                            <a:avLst/>
                          </a:prstGeom>
                        </pic:spPr>
                      </pic:pic>
                      <wps:wsp>
                        <wps:cNvPr id="46" name="Text Box 46"/>
                        <wps:cNvSpPr txBox="1"/>
                        <wps:spPr>
                          <a:xfrm>
                            <a:off x="0" y="3285778"/>
                            <a:ext cx="4699918" cy="266700"/>
                          </a:xfrm>
                          <a:prstGeom prst="rect">
                            <a:avLst/>
                          </a:prstGeom>
                          <a:solidFill>
                            <a:prstClr val="white"/>
                          </a:solidFill>
                          <a:ln>
                            <a:noFill/>
                          </a:ln>
                        </wps:spPr>
                        <wps:txbx>
                          <w:txbxContent>
                            <w:p w14:paraId="723390DF" w14:textId="3F3F0990" w:rsidR="009926F8" w:rsidRPr="00EC6266" w:rsidRDefault="009926F8" w:rsidP="00853298">
                              <w:pPr>
                                <w:pStyle w:val="Caption"/>
                                <w:rPr>
                                  <w:rFonts w:ascii="Calibri Light" w:hAnsi="Calibri Light" w:cs="Calibri Light"/>
                                  <w:noProof/>
                                </w:rPr>
                              </w:pPr>
                              <w:bookmarkStart w:id="25" w:name="_Toc515025900"/>
                              <w:r>
                                <w:t xml:space="preserve">Figure </w:t>
                              </w:r>
                              <w:fldSimple w:instr=" SEQ Figure \* ARABIC ">
                                <w:r w:rsidR="00187E9C">
                                  <w:rPr>
                                    <w:noProof/>
                                  </w:rPr>
                                  <w:t>7</w:t>
                                </w:r>
                              </w:fldSimple>
                              <w:r>
                                <w:t xml:space="preserve"> Simplified hydraulic schematic (Complete schematic can be found in </w:t>
                              </w:r>
                              <w:r w:rsidR="00A5460C">
                                <w:t>A</w:t>
                              </w:r>
                              <w:r>
                                <w:t xml:space="preserve">ppendix </w:t>
                              </w:r>
                              <w:r w:rsidR="00907EFC">
                                <w:t>E</w:t>
                              </w:r>
                              <w:r>
                                <w: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7065CC2" id="Group 47" o:spid="_x0000_s1067" style="width:239.25pt;height:172.55pt;mso-position-horizontal-relative:char;mso-position-vertical-relative:line" coordsize="46999,35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">
                <v:shape id="Picture 45" o:spid="_x0000_s1068" type="#_x0000_t75" style="position:absolute;width:43668;height:32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">
                  <v:imagedata r:id="rId33" o:title=""/>
                </v:shape>
                <v:shape id="Text Box 46" o:spid="_x0000_s1069" type="#_x0000_t202" style="position:absolute;top:32857;width:4699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14:paraId="723390DF" w14:textId="3F3F0990" w:rsidR="009926F8" w:rsidRPr="00EC6266" w:rsidRDefault="009926F8" w:rsidP="00853298">
                        <w:pPr>
                          <w:pStyle w:val="Caption"/>
                          <w:rPr>
                            <w:rFonts w:ascii="Calibri Light" w:hAnsi="Calibri Light" w:cs="Calibri Light"/>
                            <w:noProof/>
                          </w:rPr>
                        </w:pPr>
                        <w:bookmarkStart w:id="26" w:name="_Toc515025900"/>
                        <w:r>
                          <w:t xml:space="preserve">Figure </w:t>
                        </w:r>
                        <w:fldSimple w:instr=" SEQ Figure \* ARABIC ">
                          <w:r w:rsidR="00187E9C">
                            <w:rPr>
                              <w:noProof/>
                            </w:rPr>
                            <w:t>7</w:t>
                          </w:r>
                        </w:fldSimple>
                        <w:r>
                          <w:t xml:space="preserve"> Simplified hydraulic schematic (Complete schematic can be found in </w:t>
                        </w:r>
                        <w:r w:rsidR="00A5460C">
                          <w:t>A</w:t>
                        </w:r>
                        <w:r>
                          <w:t xml:space="preserve">ppendix </w:t>
                        </w:r>
                        <w:r w:rsidR="00907EFC">
                          <w:t>E</w:t>
                        </w:r>
                        <w:r>
                          <w:t>)</w:t>
                        </w:r>
                        <w:bookmarkEnd w:id="26"/>
                      </w:p>
                    </w:txbxContent>
                  </v:textbox>
                </v:shape>
                <w10:anchorlock/>
              </v:group>
            </w:pict>
          </mc:Fallback>
        </mc:AlternateContent>
      </w:r>
    </w:p>
    <w:p w14:paraId="14E35AE1" w14:textId="0A3596C4" w:rsidR="00C37CC3" w:rsidRPr="000C5125" w:rsidRDefault="000B5EDB" w:rsidP="00BB0D05">
      <w:pPr>
        <w:pStyle w:val="NoSpacing"/>
        <w:rPr>
          <w:rFonts w:cs="Times New Roman"/>
        </w:rPr>
      </w:pPr>
      <w:r w:rsidRPr="000C5125">
        <w:rPr>
          <w:rFonts w:cs="Times New Roman"/>
        </w:rPr>
        <w:t xml:space="preserve">We have </w:t>
      </w:r>
      <w:r w:rsidR="00A5460C" w:rsidRPr="000C5125">
        <w:rPr>
          <w:rFonts w:cs="Times New Roman"/>
        </w:rPr>
        <w:t>completely</w:t>
      </w:r>
      <w:r w:rsidRPr="000C5125">
        <w:rPr>
          <w:rFonts w:cs="Times New Roman"/>
        </w:rPr>
        <w:t xml:space="preserve"> determined all the specific components required to complete the hydraulic component of the fabrication. </w:t>
      </w:r>
      <w:proofErr w:type="gramStart"/>
      <w:r w:rsidRPr="000C5125">
        <w:rPr>
          <w:rFonts w:cs="Times New Roman"/>
        </w:rPr>
        <w:t>In particular</w:t>
      </w:r>
      <w:r w:rsidR="0062034C" w:rsidRPr="000C5125">
        <w:rPr>
          <w:rFonts w:cs="Times New Roman"/>
        </w:rPr>
        <w:t xml:space="preserve"> we</w:t>
      </w:r>
      <w:proofErr w:type="gramEnd"/>
      <w:r w:rsidR="0062034C" w:rsidRPr="000C5125">
        <w:rPr>
          <w:rFonts w:cs="Times New Roman"/>
        </w:rPr>
        <w:t xml:space="preserve"> require 3/8” BSP Port to </w:t>
      </w:r>
      <w:r w:rsidR="00847816" w:rsidRPr="000C5125">
        <w:rPr>
          <w:rFonts w:cs="Times New Roman"/>
        </w:rPr>
        <w:t>4mm fittings</w:t>
      </w:r>
      <w:r w:rsidR="006516A2" w:rsidRPr="000C5125">
        <w:rPr>
          <w:rFonts w:cs="Times New Roman"/>
        </w:rPr>
        <w:t xml:space="preserve"> and </w:t>
      </w:r>
      <w:r w:rsidR="00847816" w:rsidRPr="000C5125">
        <w:rPr>
          <w:rFonts w:cs="Times New Roman"/>
        </w:rPr>
        <w:t>4/2.5m</w:t>
      </w:r>
      <w:r w:rsidR="006516A2" w:rsidRPr="000C5125">
        <w:rPr>
          <w:rFonts w:cs="Times New Roman"/>
        </w:rPr>
        <w:t xml:space="preserve">m nylon hosing. Once these are acquired the hydraulic circuit can be completed and testing can commence. </w:t>
      </w:r>
    </w:p>
    <w:p w14:paraId="7FA563E4" w14:textId="5F2B7762" w:rsidR="00A5460C" w:rsidRPr="000C5125" w:rsidRDefault="00A5460C" w:rsidP="00BB0D05">
      <w:pPr>
        <w:pStyle w:val="NoSpacing"/>
        <w:rPr>
          <w:rFonts w:cs="Times New Roman"/>
        </w:rPr>
      </w:pPr>
    </w:p>
    <w:p w14:paraId="03CD7462" w14:textId="25EF6F64" w:rsidR="004A501B" w:rsidRPr="000C5125" w:rsidRDefault="004A501B" w:rsidP="00853298">
      <w:pPr>
        <w:pStyle w:val="Heading3"/>
      </w:pPr>
      <w:bookmarkStart w:id="27" w:name="_Toc515023484"/>
      <w:r w:rsidRPr="000C5125">
        <w:t>Electrical circuit</w:t>
      </w:r>
      <w:bookmarkEnd w:id="27"/>
    </w:p>
    <w:p w14:paraId="6EE3D74B" w14:textId="0F53A4E2" w:rsidR="00FC252C" w:rsidRPr="000C5125" w:rsidRDefault="00C61E79" w:rsidP="00853298">
      <w:r w:rsidRPr="000C5125">
        <w:t xml:space="preserve">The </w:t>
      </w:r>
      <w:r w:rsidR="00FC252C" w:rsidRPr="000C5125">
        <w:t xml:space="preserve">original electrical circuit was designed as seen in Figure </w:t>
      </w:r>
      <w:r w:rsidR="00C81841" w:rsidRPr="000C5125">
        <w:t>8</w:t>
      </w:r>
      <w:r w:rsidR="00FC252C" w:rsidRPr="000C5125">
        <w:t xml:space="preserve">. This was designed with </w:t>
      </w:r>
      <w:r w:rsidR="001741FC" w:rsidRPr="000C5125">
        <w:t>the assumption that we would be able to acquire hydraulic solenoid proportional valves</w:t>
      </w:r>
      <w:r w:rsidR="00E37974" w:rsidRPr="000C5125">
        <w:t>, magnetic cylinder position sensors and a suitable USB to GPIO module.</w:t>
      </w:r>
      <w:r w:rsidR="002C74D7" w:rsidRPr="000C5125">
        <w:t xml:space="preserve"> However, the solenoid proportional valves and magnetic cylinder position sensors </w:t>
      </w:r>
      <w:r w:rsidR="00486C3E" w:rsidRPr="000C5125">
        <w:t xml:space="preserve">were priced in such a way that we would not be able to afford a reasonable quantity </w:t>
      </w:r>
      <w:proofErr w:type="gramStart"/>
      <w:r w:rsidR="00486C3E" w:rsidRPr="000C5125">
        <w:t>for the purpose of</w:t>
      </w:r>
      <w:proofErr w:type="gramEnd"/>
      <w:r w:rsidR="00486C3E" w:rsidRPr="000C5125">
        <w:t xml:space="preserve"> this project, coming at around $1000 per valve and $300 per sensor.</w:t>
      </w:r>
      <w:r w:rsidR="00F2215B" w:rsidRPr="000C5125">
        <w:t xml:space="preserve"> The USB to GPIO module could not satisfy the criteria we required as the maximum switching frequency </w:t>
      </w:r>
      <w:r w:rsidR="007F785B" w:rsidRPr="000C5125">
        <w:t>would not be able t</w:t>
      </w:r>
      <w:r w:rsidR="00657FE4" w:rsidRPr="000C5125">
        <w:t>o provide a suitable PWM signal for control.</w:t>
      </w:r>
    </w:p>
    <w:p w14:paraId="6D3E18DB" w14:textId="342447D0" w:rsidR="004A501B" w:rsidRPr="000C5125" w:rsidRDefault="00FC252C" w:rsidP="00C5165B">
      <w:pPr>
        <w:jc w:val="center"/>
      </w:pPr>
      <w:r w:rsidRPr="000C5125">
        <w:rPr>
          <w:noProof/>
        </w:rPr>
        <w:lastRenderedPageBreak/>
        <mc:AlternateContent>
          <mc:Choice Requires="wpg">
            <w:drawing>
              <wp:inline distT="0" distB="0" distL="0" distR="0" wp14:anchorId="28721885" wp14:editId="25BA1486">
                <wp:extent cx="3195638" cy="2190550"/>
                <wp:effectExtent l="0" t="0" r="5080" b="635"/>
                <wp:docPr id="50" name="Group 50"/>
                <wp:cNvGraphicFramePr/>
                <a:graphic xmlns:a="http://schemas.openxmlformats.org/drawingml/2006/main">
                  <a:graphicData uri="http://schemas.microsoft.com/office/word/2010/wordprocessingGroup">
                    <wpg:wgp>
                      <wpg:cNvGrpSpPr/>
                      <wpg:grpSpPr>
                        <a:xfrm>
                          <a:off x="0" y="0"/>
                          <a:ext cx="3195638" cy="2190550"/>
                          <a:chOff x="0" y="0"/>
                          <a:chExt cx="4128770" cy="2830195"/>
                        </a:xfrm>
                      </wpg:grpSpPr>
                      <pic:pic xmlns:pic="http://schemas.openxmlformats.org/drawingml/2006/picture">
                        <pic:nvPicPr>
                          <pic:cNvPr id="48" name="Picture 48" descr="C:\Users\kevan\Appdata\Local\Microsoft\Windows\INetCache\Content.Word\Electrical Schematic.png"/>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28770" cy="2513965"/>
                          </a:xfrm>
                          <a:prstGeom prst="rect">
                            <a:avLst/>
                          </a:prstGeom>
                          <a:noFill/>
                          <a:ln>
                            <a:noFill/>
                          </a:ln>
                        </pic:spPr>
                      </pic:pic>
                      <wps:wsp>
                        <wps:cNvPr id="49" name="Text Box 49"/>
                        <wps:cNvSpPr txBox="1"/>
                        <wps:spPr>
                          <a:xfrm>
                            <a:off x="0" y="2571750"/>
                            <a:ext cx="4128770" cy="258445"/>
                          </a:xfrm>
                          <a:prstGeom prst="rect">
                            <a:avLst/>
                          </a:prstGeom>
                          <a:solidFill>
                            <a:prstClr val="white"/>
                          </a:solidFill>
                          <a:ln>
                            <a:noFill/>
                          </a:ln>
                        </wps:spPr>
                        <wps:txbx>
                          <w:txbxContent>
                            <w:p w14:paraId="080426FB" w14:textId="17782A2C" w:rsidR="00FC252C" w:rsidRPr="00E12D59" w:rsidRDefault="00FC252C" w:rsidP="00853298">
                              <w:pPr>
                                <w:pStyle w:val="Caption"/>
                                <w:rPr>
                                  <w:rFonts w:ascii="Calibri Light" w:hAnsi="Calibri Light" w:cs="Calibri Light"/>
                                  <w:noProof/>
                                </w:rPr>
                              </w:pPr>
                              <w:bookmarkStart w:id="28" w:name="_Toc515025901"/>
                              <w:r>
                                <w:t xml:space="preserve">Figure </w:t>
                              </w:r>
                              <w:fldSimple w:instr=" SEQ Figure \* ARABIC ">
                                <w:r w:rsidR="00F269B6">
                                  <w:rPr>
                                    <w:noProof/>
                                  </w:rPr>
                                  <w:t>8</w:t>
                                </w:r>
                              </w:fldSimple>
                              <w:r>
                                <w:t xml:space="preserve"> First iteration of electrical circuit</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8721885" id="Group 50" o:spid="_x0000_s1070" style="width:251.65pt;height:172.5pt;mso-position-horizontal-relative:char;mso-position-vertical-relative:line" coordsize="41287,28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">
                <v:shape id="Picture 48" o:spid="_x0000_s1071" type="#_x0000_t75" style="position:absolute;width:41287;height:2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">
                  <v:imagedata r:id="rId35" o:title="Electrical Schematic"/>
                </v:shape>
                <v:shape id="Text Box 49" o:spid="_x0000_s1072" type="#_x0000_t202" style="position:absolute;top:25717;width:4128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LexQAAANsAAAAPAAAAZHJzL2Rvd25yZXYueG1sRI9Pa8JA&#10;FMTvBb/D8oReim4ai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Abq1LexQAAANsAAAAP&#10;AAAAAAAAAAAAAAAAAAcCAABkcnMvZG93bnJldi54bWxQSwUGAAAAAAMAAwC3AAAA+QIAAAAA&#10;" stroked="f">
                  <v:textbox inset="0,0,0,0">
                    <w:txbxContent>
                      <w:p w14:paraId="080426FB" w14:textId="17782A2C" w:rsidR="00FC252C" w:rsidRPr="00E12D59" w:rsidRDefault="00FC252C" w:rsidP="00853298">
                        <w:pPr>
                          <w:pStyle w:val="Caption"/>
                          <w:rPr>
                            <w:rFonts w:ascii="Calibri Light" w:hAnsi="Calibri Light" w:cs="Calibri Light"/>
                            <w:noProof/>
                          </w:rPr>
                        </w:pPr>
                        <w:bookmarkStart w:id="29" w:name="_Toc515025901"/>
                        <w:r>
                          <w:t xml:space="preserve">Figure </w:t>
                        </w:r>
                        <w:fldSimple w:instr=" SEQ Figure \* ARABIC ">
                          <w:r w:rsidR="00F269B6">
                            <w:rPr>
                              <w:noProof/>
                            </w:rPr>
                            <w:t>8</w:t>
                          </w:r>
                        </w:fldSimple>
                        <w:r>
                          <w:t xml:space="preserve"> First iteration of electrical circuit</w:t>
                        </w:r>
                        <w:bookmarkEnd w:id="29"/>
                      </w:p>
                    </w:txbxContent>
                  </v:textbox>
                </v:shape>
                <w10:anchorlock/>
              </v:group>
            </w:pict>
          </mc:Fallback>
        </mc:AlternateContent>
      </w:r>
    </w:p>
    <w:p w14:paraId="23A0CC13" w14:textId="57E02A05" w:rsidR="00FC252C" w:rsidRPr="000C5125" w:rsidRDefault="00657FE4" w:rsidP="00FC252C">
      <w:pPr>
        <w:pStyle w:val="NoSpacing"/>
        <w:rPr>
          <w:rFonts w:cs="Times New Roman"/>
        </w:rPr>
      </w:pPr>
      <w:r w:rsidRPr="000C5125">
        <w:rPr>
          <w:rFonts w:cs="Times New Roman"/>
        </w:rPr>
        <w:t>Thus</w:t>
      </w:r>
      <w:r w:rsidR="006277C3" w:rsidRPr="000C5125">
        <w:rPr>
          <w:rFonts w:cs="Times New Roman"/>
        </w:rPr>
        <w:t>,</w:t>
      </w:r>
      <w:r w:rsidRPr="000C5125">
        <w:rPr>
          <w:rFonts w:cs="Times New Roman"/>
        </w:rPr>
        <w:t xml:space="preserve"> we have opted for servo</w:t>
      </w:r>
      <w:r w:rsidR="00E14B23" w:rsidRPr="000C5125">
        <w:rPr>
          <w:rFonts w:cs="Times New Roman"/>
        </w:rPr>
        <w:t xml:space="preserve"> proportional valves, slide potentiometers and a </w:t>
      </w:r>
      <w:proofErr w:type="spellStart"/>
      <w:r w:rsidR="00E14B23" w:rsidRPr="000C5125">
        <w:rPr>
          <w:rFonts w:cs="Times New Roman"/>
        </w:rPr>
        <w:t>P</w:t>
      </w:r>
      <w:r w:rsidR="004E3880" w:rsidRPr="000C5125">
        <w:rPr>
          <w:rFonts w:cs="Times New Roman"/>
        </w:rPr>
        <w:t>SoC</w:t>
      </w:r>
      <w:proofErr w:type="spellEnd"/>
      <w:r w:rsidR="004E3880" w:rsidRPr="000C5125">
        <w:rPr>
          <w:rFonts w:cs="Times New Roman"/>
        </w:rPr>
        <w:t>. This slightly</w:t>
      </w:r>
      <w:r w:rsidR="002345C8" w:rsidRPr="000C5125">
        <w:rPr>
          <w:rFonts w:cs="Times New Roman"/>
        </w:rPr>
        <w:t xml:space="preserve"> modifies the previous electrical circuit, and whilst cheaper, provides us with sufficient capability to control the prosthetic arm.</w:t>
      </w:r>
    </w:p>
    <w:p w14:paraId="3AC8A607" w14:textId="1ECF00CE" w:rsidR="004A501B" w:rsidRPr="000C5125" w:rsidRDefault="004A501B" w:rsidP="00BB0D05">
      <w:pPr>
        <w:pStyle w:val="NoSpacing"/>
        <w:rPr>
          <w:rFonts w:cs="Times New Roman"/>
        </w:rPr>
      </w:pPr>
    </w:p>
    <w:p w14:paraId="77644689" w14:textId="39C4A9E6" w:rsidR="00970471" w:rsidRPr="000C5125" w:rsidRDefault="00970471" w:rsidP="00853298">
      <w:pPr>
        <w:pStyle w:val="Heading2"/>
      </w:pPr>
      <w:bookmarkStart w:id="30" w:name="_Toc515023485"/>
      <w:r w:rsidRPr="000C5125">
        <w:t>Procurement</w:t>
      </w:r>
      <w:bookmarkEnd w:id="30"/>
    </w:p>
    <w:p w14:paraId="40F19308" w14:textId="69B06919" w:rsidR="006A122A" w:rsidRPr="000C5125" w:rsidRDefault="006A122A" w:rsidP="006A122A">
      <w:pPr>
        <w:pStyle w:val="NoSpacing"/>
        <w:rPr>
          <w:rFonts w:cs="Times New Roman"/>
        </w:rPr>
      </w:pPr>
      <w:r w:rsidRPr="000C5125">
        <w:rPr>
          <w:rFonts w:cs="Times New Roman"/>
        </w:rPr>
        <w:t>The components required to construct this prototype are as follows:</w:t>
      </w:r>
    </w:p>
    <w:p w14:paraId="0EA279D1" w14:textId="77777777" w:rsidR="006A122A" w:rsidRPr="000C5125" w:rsidRDefault="006A122A" w:rsidP="006A122A">
      <w:pPr>
        <w:pStyle w:val="NoSpacing"/>
        <w:numPr>
          <w:ilvl w:val="0"/>
          <w:numId w:val="1"/>
        </w:numPr>
        <w:rPr>
          <w:rFonts w:cs="Times New Roman"/>
        </w:rPr>
      </w:pPr>
      <w:r w:rsidRPr="000C5125">
        <w:rPr>
          <w:rFonts w:cs="Times New Roman"/>
        </w:rPr>
        <w:t>Hydraulic power unit</w:t>
      </w:r>
    </w:p>
    <w:p w14:paraId="0A280D96" w14:textId="77777777" w:rsidR="006A122A" w:rsidRPr="000C5125" w:rsidRDefault="006A122A" w:rsidP="006A122A">
      <w:pPr>
        <w:pStyle w:val="NoSpacing"/>
        <w:numPr>
          <w:ilvl w:val="0"/>
          <w:numId w:val="1"/>
        </w:numPr>
        <w:rPr>
          <w:rFonts w:cs="Times New Roman"/>
        </w:rPr>
      </w:pPr>
      <w:r w:rsidRPr="000C5125">
        <w:rPr>
          <w:rFonts w:cs="Times New Roman"/>
        </w:rPr>
        <w:t>Directional control valves</w:t>
      </w:r>
    </w:p>
    <w:p w14:paraId="3D9DF1FC" w14:textId="77777777" w:rsidR="006A122A" w:rsidRPr="000C5125" w:rsidRDefault="006A122A" w:rsidP="006A122A">
      <w:pPr>
        <w:pStyle w:val="NoSpacing"/>
        <w:numPr>
          <w:ilvl w:val="0"/>
          <w:numId w:val="1"/>
        </w:numPr>
        <w:rPr>
          <w:rFonts w:cs="Times New Roman"/>
        </w:rPr>
      </w:pPr>
      <w:r w:rsidRPr="000C5125">
        <w:rPr>
          <w:rFonts w:cs="Times New Roman"/>
        </w:rPr>
        <w:t>Hydraulic oil</w:t>
      </w:r>
    </w:p>
    <w:p w14:paraId="6F5916C1" w14:textId="77777777" w:rsidR="006A122A" w:rsidRPr="000C5125" w:rsidRDefault="006A122A" w:rsidP="006A122A">
      <w:pPr>
        <w:pStyle w:val="NoSpacing"/>
        <w:numPr>
          <w:ilvl w:val="0"/>
          <w:numId w:val="1"/>
        </w:numPr>
        <w:rPr>
          <w:rFonts w:cs="Times New Roman"/>
        </w:rPr>
      </w:pPr>
      <w:r w:rsidRPr="000C5125">
        <w:rPr>
          <w:rFonts w:cs="Times New Roman"/>
        </w:rPr>
        <w:t>Hydraulic hosing and fittings</w:t>
      </w:r>
    </w:p>
    <w:p w14:paraId="47CACB85" w14:textId="2801C771" w:rsidR="006A122A" w:rsidRPr="000C5125" w:rsidRDefault="006A122A" w:rsidP="006A122A">
      <w:pPr>
        <w:pStyle w:val="NoSpacing"/>
        <w:numPr>
          <w:ilvl w:val="0"/>
          <w:numId w:val="1"/>
        </w:numPr>
        <w:rPr>
          <w:rFonts w:cs="Times New Roman"/>
        </w:rPr>
      </w:pPr>
      <w:r w:rsidRPr="000C5125">
        <w:rPr>
          <w:rFonts w:cs="Times New Roman"/>
        </w:rPr>
        <w:t>Servo motors</w:t>
      </w:r>
    </w:p>
    <w:p w14:paraId="49EE8C40" w14:textId="77777777" w:rsidR="006A122A" w:rsidRPr="000C5125" w:rsidRDefault="006A122A" w:rsidP="006A122A">
      <w:pPr>
        <w:pStyle w:val="NoSpacing"/>
        <w:numPr>
          <w:ilvl w:val="0"/>
          <w:numId w:val="1"/>
        </w:numPr>
        <w:rPr>
          <w:rFonts w:cs="Times New Roman"/>
        </w:rPr>
      </w:pPr>
      <w:r w:rsidRPr="000C5125">
        <w:rPr>
          <w:rFonts w:cs="Times New Roman"/>
        </w:rPr>
        <w:t>Programmable system on a chip (</w:t>
      </w:r>
      <w:proofErr w:type="spellStart"/>
      <w:r w:rsidRPr="000C5125">
        <w:rPr>
          <w:rFonts w:cs="Times New Roman"/>
        </w:rPr>
        <w:t>PSoC</w:t>
      </w:r>
      <w:proofErr w:type="spellEnd"/>
      <w:r w:rsidRPr="000C5125">
        <w:rPr>
          <w:rFonts w:cs="Times New Roman"/>
        </w:rPr>
        <w:t>)</w:t>
      </w:r>
    </w:p>
    <w:p w14:paraId="5F875268" w14:textId="77777777" w:rsidR="006A122A" w:rsidRPr="000C5125" w:rsidRDefault="006A122A" w:rsidP="006A122A">
      <w:pPr>
        <w:pStyle w:val="NoSpacing"/>
        <w:numPr>
          <w:ilvl w:val="0"/>
          <w:numId w:val="1"/>
        </w:numPr>
        <w:rPr>
          <w:rFonts w:cs="Times New Roman"/>
        </w:rPr>
      </w:pPr>
      <w:r w:rsidRPr="000C5125">
        <w:rPr>
          <w:rFonts w:cs="Times New Roman"/>
        </w:rPr>
        <w:t>Computer</w:t>
      </w:r>
    </w:p>
    <w:p w14:paraId="657153D8" w14:textId="77777777" w:rsidR="006A122A" w:rsidRPr="000C5125" w:rsidRDefault="006A122A" w:rsidP="006A122A">
      <w:pPr>
        <w:pStyle w:val="NoSpacing"/>
        <w:numPr>
          <w:ilvl w:val="0"/>
          <w:numId w:val="1"/>
        </w:numPr>
        <w:rPr>
          <w:rFonts w:cs="Times New Roman"/>
        </w:rPr>
      </w:pPr>
      <w:r w:rsidRPr="000C5125">
        <w:rPr>
          <w:rFonts w:cs="Times New Roman"/>
        </w:rPr>
        <w:t>Leap Motion Controller</w:t>
      </w:r>
    </w:p>
    <w:p w14:paraId="47AA6D2B" w14:textId="77777777" w:rsidR="006A122A" w:rsidRPr="000C5125" w:rsidRDefault="006A122A" w:rsidP="006A122A">
      <w:pPr>
        <w:pStyle w:val="NoSpacing"/>
        <w:numPr>
          <w:ilvl w:val="0"/>
          <w:numId w:val="1"/>
        </w:numPr>
        <w:rPr>
          <w:rFonts w:cs="Times New Roman"/>
        </w:rPr>
      </w:pPr>
      <w:r w:rsidRPr="000C5125">
        <w:rPr>
          <w:rFonts w:cs="Times New Roman"/>
        </w:rPr>
        <w:t>Hydraulic cylinders</w:t>
      </w:r>
    </w:p>
    <w:p w14:paraId="702AF371" w14:textId="77777777" w:rsidR="006A122A" w:rsidRPr="000C5125" w:rsidRDefault="006A122A" w:rsidP="006A122A">
      <w:pPr>
        <w:pStyle w:val="NoSpacing"/>
        <w:numPr>
          <w:ilvl w:val="0"/>
          <w:numId w:val="1"/>
        </w:numPr>
        <w:rPr>
          <w:rFonts w:cs="Times New Roman"/>
        </w:rPr>
      </w:pPr>
      <w:r w:rsidRPr="000C5125">
        <w:rPr>
          <w:rFonts w:cs="Times New Roman"/>
        </w:rPr>
        <w:t>Tendons</w:t>
      </w:r>
    </w:p>
    <w:p w14:paraId="3ACA3AAD" w14:textId="77777777" w:rsidR="006A122A" w:rsidRPr="000C5125" w:rsidRDefault="006A122A" w:rsidP="006A122A">
      <w:pPr>
        <w:pStyle w:val="NoSpacing"/>
        <w:numPr>
          <w:ilvl w:val="0"/>
          <w:numId w:val="1"/>
        </w:numPr>
        <w:rPr>
          <w:rFonts w:cs="Times New Roman"/>
        </w:rPr>
      </w:pPr>
      <w:r w:rsidRPr="000C5125">
        <w:rPr>
          <w:rFonts w:cs="Times New Roman"/>
        </w:rPr>
        <w:t>Elastic elements (i.e. torsion spring or elastomeric materials)</w:t>
      </w:r>
    </w:p>
    <w:p w14:paraId="7B39C5CD" w14:textId="49555BC9" w:rsidR="006A122A" w:rsidRPr="000C5125" w:rsidRDefault="006A122A" w:rsidP="006A122A">
      <w:pPr>
        <w:pStyle w:val="NoSpacing"/>
        <w:numPr>
          <w:ilvl w:val="0"/>
          <w:numId w:val="1"/>
        </w:numPr>
        <w:rPr>
          <w:rFonts w:cs="Times New Roman"/>
        </w:rPr>
      </w:pPr>
      <w:r w:rsidRPr="000C5125">
        <w:rPr>
          <w:rFonts w:cs="Times New Roman"/>
        </w:rPr>
        <w:t>Position sensor</w:t>
      </w:r>
    </w:p>
    <w:p w14:paraId="6AAEFECA" w14:textId="05CABA0B" w:rsidR="00DF150F" w:rsidRPr="000C5125" w:rsidRDefault="00DF150F" w:rsidP="006A122A">
      <w:pPr>
        <w:pStyle w:val="NoSpacing"/>
        <w:numPr>
          <w:ilvl w:val="0"/>
          <w:numId w:val="1"/>
        </w:numPr>
        <w:rPr>
          <w:rFonts w:cs="Times New Roman"/>
        </w:rPr>
      </w:pPr>
      <w:r w:rsidRPr="000C5125">
        <w:rPr>
          <w:rFonts w:cs="Times New Roman"/>
        </w:rPr>
        <w:t>Relays</w:t>
      </w:r>
    </w:p>
    <w:p w14:paraId="666161CB" w14:textId="77777777" w:rsidR="006A122A" w:rsidRPr="000C5125" w:rsidRDefault="006A122A" w:rsidP="00853298"/>
    <w:p w14:paraId="5B239EAC" w14:textId="44F8B90D" w:rsidR="006524CF" w:rsidRPr="000C5125" w:rsidRDefault="006B6B34" w:rsidP="00853298">
      <w:r w:rsidRPr="000C5125">
        <w:t xml:space="preserve">Due to the nature of the project, the project is personally funded. This has resulted in the need to obtain affordable hydraulic components, which is generally not very possible based on the current state of the hydraulics industry. </w:t>
      </w:r>
      <w:r w:rsidR="00970471" w:rsidRPr="000C5125">
        <w:t xml:space="preserve">This means that relationships would need to be developed with manufacturers and distributors </w:t>
      </w:r>
      <w:proofErr w:type="gramStart"/>
      <w:r w:rsidR="00970471" w:rsidRPr="000C5125">
        <w:t>in order to</w:t>
      </w:r>
      <w:proofErr w:type="gramEnd"/>
      <w:r w:rsidR="00970471" w:rsidRPr="000C5125">
        <w:t xml:space="preserve"> make the project possible.</w:t>
      </w:r>
      <w:r w:rsidR="00014BF6" w:rsidRPr="000C5125">
        <w:t xml:space="preserve"> </w:t>
      </w:r>
      <w:r w:rsidR="001B257D" w:rsidRPr="000C5125">
        <w:t xml:space="preserve">We approached numerous different hydraulics companies to see </w:t>
      </w:r>
      <w:proofErr w:type="gramStart"/>
      <w:r w:rsidR="001B257D" w:rsidRPr="000C5125">
        <w:t>whether or not</w:t>
      </w:r>
      <w:proofErr w:type="gramEnd"/>
      <w:r w:rsidR="001B257D" w:rsidRPr="000C5125">
        <w:t xml:space="preserve"> arrangements could be made for either discounts or hire of the equipment we needed. </w:t>
      </w:r>
    </w:p>
    <w:p w14:paraId="3E9EB97E" w14:textId="6A3EDAE2" w:rsidR="00F2663C" w:rsidRPr="000C5125" w:rsidRDefault="00F2663C" w:rsidP="00F2663C">
      <w:pPr>
        <w:pStyle w:val="NoSpacing"/>
        <w:rPr>
          <w:rFonts w:cs="Times New Roman"/>
        </w:rPr>
      </w:pPr>
    </w:p>
    <w:p w14:paraId="381D459F" w14:textId="40F63AE6" w:rsidR="00D77048" w:rsidRPr="000C5125" w:rsidRDefault="00F2663C" w:rsidP="00F2663C">
      <w:pPr>
        <w:pStyle w:val="NoSpacing"/>
        <w:rPr>
          <w:rFonts w:cs="Times New Roman"/>
        </w:rPr>
      </w:pPr>
      <w:r w:rsidRPr="000C5125">
        <w:rPr>
          <w:rFonts w:cs="Times New Roman"/>
        </w:rPr>
        <w:t xml:space="preserve">Of the companies contacted, we managed to develop beneficial relationships with three major companies: </w:t>
      </w:r>
      <w:proofErr w:type="spellStart"/>
      <w:r w:rsidRPr="000C5125">
        <w:rPr>
          <w:rFonts w:cs="Times New Roman"/>
        </w:rPr>
        <w:t>Hydac</w:t>
      </w:r>
      <w:proofErr w:type="spellEnd"/>
      <w:r w:rsidRPr="000C5125">
        <w:rPr>
          <w:rFonts w:cs="Times New Roman"/>
        </w:rPr>
        <w:t xml:space="preserve">, a major hydraulic component manufacturer and distributor; Valvoline, a major oil manufacturer and distributor; and </w:t>
      </w:r>
      <w:proofErr w:type="spellStart"/>
      <w:r w:rsidRPr="000C5125">
        <w:rPr>
          <w:rFonts w:cs="Times New Roman"/>
        </w:rPr>
        <w:t>Hydraulink</w:t>
      </w:r>
      <w:proofErr w:type="spellEnd"/>
      <w:r w:rsidRPr="000C5125">
        <w:rPr>
          <w:rFonts w:cs="Times New Roman"/>
        </w:rPr>
        <w:t>, a medium sized hydraulic hosing and coupling distributor.</w:t>
      </w:r>
      <w:r w:rsidR="00D77048" w:rsidRPr="000C5125">
        <w:rPr>
          <w:rFonts w:cs="Times New Roman"/>
        </w:rPr>
        <w:t xml:space="preserve"> Smaller benefits were obtained from: Cylinders &amp; Valves Incorporated, a hydraulic cylinder manufacturer; </w:t>
      </w:r>
      <w:proofErr w:type="spellStart"/>
      <w:r w:rsidR="00D77048" w:rsidRPr="000C5125">
        <w:rPr>
          <w:rFonts w:cs="Times New Roman"/>
        </w:rPr>
        <w:t>Numato</w:t>
      </w:r>
      <w:proofErr w:type="spellEnd"/>
      <w:r w:rsidR="00D77048" w:rsidRPr="000C5125">
        <w:rPr>
          <w:rFonts w:cs="Times New Roman"/>
        </w:rPr>
        <w:t xml:space="preserve"> Lab, an industrial control and automation manufacturer; and SICK, an industrial sensor manufacturer.</w:t>
      </w:r>
    </w:p>
    <w:p w14:paraId="1792A40A" w14:textId="6FABCE30" w:rsidR="00F2663C" w:rsidRPr="000C5125" w:rsidRDefault="00F2663C" w:rsidP="00F2663C">
      <w:pPr>
        <w:pStyle w:val="NoSpacing"/>
        <w:rPr>
          <w:rFonts w:cs="Times New Roman"/>
        </w:rPr>
      </w:pPr>
    </w:p>
    <w:p w14:paraId="2D11F2A0" w14:textId="0324E520" w:rsidR="00F2663C" w:rsidRPr="000C5125" w:rsidRDefault="00F2663C" w:rsidP="00F2663C">
      <w:pPr>
        <w:pStyle w:val="NoSpacing"/>
        <w:rPr>
          <w:rFonts w:cs="Times New Roman"/>
        </w:rPr>
      </w:pPr>
      <w:proofErr w:type="spellStart"/>
      <w:r w:rsidRPr="000C5125">
        <w:rPr>
          <w:rFonts w:cs="Times New Roman"/>
        </w:rPr>
        <w:t>Hydac</w:t>
      </w:r>
      <w:proofErr w:type="spellEnd"/>
      <w:r w:rsidRPr="000C5125">
        <w:rPr>
          <w:rFonts w:cs="Times New Roman"/>
        </w:rPr>
        <w:t xml:space="preserve"> has offered </w:t>
      </w:r>
      <w:r w:rsidR="006524CF" w:rsidRPr="000C5125">
        <w:rPr>
          <w:rFonts w:cs="Times New Roman"/>
        </w:rPr>
        <w:t xml:space="preserve">to provide an entire power unit </w:t>
      </w:r>
      <w:proofErr w:type="gramStart"/>
      <w:r w:rsidR="006524CF" w:rsidRPr="000C5125">
        <w:rPr>
          <w:rFonts w:cs="Times New Roman"/>
        </w:rPr>
        <w:t>for the purpose of</w:t>
      </w:r>
      <w:proofErr w:type="gramEnd"/>
      <w:r w:rsidR="006524CF" w:rsidRPr="000C5125">
        <w:rPr>
          <w:rFonts w:cs="Times New Roman"/>
        </w:rPr>
        <w:t xml:space="preserve"> our project for no charge. They will be installing the power unit with a 1.1kW motor and a 50L reservoir which should be sufficient for our purposes, however as it is an industrial company, their motor will require a </w:t>
      </w:r>
      <w:r w:rsidR="00C76DFA" w:rsidRPr="000C5125">
        <w:rPr>
          <w:rFonts w:cs="Times New Roman"/>
        </w:rPr>
        <w:t>three-phase</w:t>
      </w:r>
      <w:r w:rsidR="006524CF" w:rsidRPr="000C5125">
        <w:rPr>
          <w:rFonts w:cs="Times New Roman"/>
        </w:rPr>
        <w:t xml:space="preserve"> power supply. They are also providing four directional control valves which will reduce the cost of the project significantly. Their contribution is worth approximately $2000.</w:t>
      </w:r>
    </w:p>
    <w:p w14:paraId="38B0EDD9" w14:textId="76A1701A" w:rsidR="006524CF" w:rsidRPr="000C5125" w:rsidRDefault="006524CF" w:rsidP="00F2663C">
      <w:pPr>
        <w:pStyle w:val="NoSpacing"/>
        <w:rPr>
          <w:rFonts w:cs="Times New Roman"/>
        </w:rPr>
      </w:pPr>
    </w:p>
    <w:p w14:paraId="2A568038" w14:textId="2150C556" w:rsidR="006524CF" w:rsidRPr="000C5125" w:rsidRDefault="006524CF" w:rsidP="00F2663C">
      <w:pPr>
        <w:pStyle w:val="NoSpacing"/>
        <w:rPr>
          <w:rFonts w:cs="Times New Roman"/>
        </w:rPr>
      </w:pPr>
      <w:r w:rsidRPr="000C5125">
        <w:rPr>
          <w:rFonts w:cs="Times New Roman"/>
        </w:rPr>
        <w:t xml:space="preserve">Valvoline has agreed to provide as much hydraulic oil as necessary </w:t>
      </w:r>
      <w:proofErr w:type="gramStart"/>
      <w:r w:rsidRPr="000C5125">
        <w:rPr>
          <w:rFonts w:cs="Times New Roman"/>
        </w:rPr>
        <w:t>for the purpose of</w:t>
      </w:r>
      <w:proofErr w:type="gramEnd"/>
      <w:r w:rsidRPr="000C5125">
        <w:rPr>
          <w:rFonts w:cs="Times New Roman"/>
        </w:rPr>
        <w:t xml:space="preserve"> this project. </w:t>
      </w:r>
      <w:proofErr w:type="gramStart"/>
      <w:r w:rsidRPr="000C5125">
        <w:rPr>
          <w:rFonts w:cs="Times New Roman"/>
        </w:rPr>
        <w:t>As of the moment we</w:t>
      </w:r>
      <w:proofErr w:type="gramEnd"/>
      <w:r w:rsidRPr="000C5125">
        <w:rPr>
          <w:rFonts w:cs="Times New Roman"/>
        </w:rPr>
        <w:t xml:space="preserve"> have obtained 60L of ISO 32 grade hydraulic oil at no cost to us. We have chosen ISO 32 based on the specifications of the pump to ensure the best operation for a reasonable duration. Their contribution is worth approximately $400.</w:t>
      </w:r>
    </w:p>
    <w:p w14:paraId="32AF2E63" w14:textId="05936402" w:rsidR="006524CF" w:rsidRPr="000C5125" w:rsidRDefault="006524CF" w:rsidP="00F2663C">
      <w:pPr>
        <w:pStyle w:val="NoSpacing"/>
        <w:rPr>
          <w:rFonts w:cs="Times New Roman"/>
        </w:rPr>
      </w:pPr>
    </w:p>
    <w:p w14:paraId="0270649E" w14:textId="67EB17C8" w:rsidR="006524CF" w:rsidRPr="000C5125" w:rsidRDefault="006524CF" w:rsidP="00F2663C">
      <w:pPr>
        <w:pStyle w:val="NoSpacing"/>
        <w:rPr>
          <w:rFonts w:cs="Times New Roman"/>
        </w:rPr>
      </w:pPr>
      <w:proofErr w:type="spellStart"/>
      <w:r w:rsidRPr="000C5125">
        <w:rPr>
          <w:rFonts w:cs="Times New Roman"/>
        </w:rPr>
        <w:t>Hydraulink</w:t>
      </w:r>
      <w:proofErr w:type="spellEnd"/>
      <w:r w:rsidRPr="000C5125">
        <w:rPr>
          <w:rFonts w:cs="Times New Roman"/>
        </w:rPr>
        <w:t xml:space="preserve"> had previously agreed to supply hosing and fittings for our project </w:t>
      </w:r>
      <w:proofErr w:type="gramStart"/>
      <w:r w:rsidRPr="000C5125">
        <w:rPr>
          <w:rFonts w:cs="Times New Roman"/>
        </w:rPr>
        <w:t>in the event that</w:t>
      </w:r>
      <w:proofErr w:type="gramEnd"/>
      <w:r w:rsidRPr="000C5125">
        <w:rPr>
          <w:rFonts w:cs="Times New Roman"/>
        </w:rPr>
        <w:t xml:space="preserve"> they were able to obtain the suitable components for the project. </w:t>
      </w:r>
      <w:proofErr w:type="gramStart"/>
      <w:r w:rsidRPr="000C5125">
        <w:rPr>
          <w:rFonts w:cs="Times New Roman"/>
        </w:rPr>
        <w:t>However</w:t>
      </w:r>
      <w:proofErr w:type="gramEnd"/>
      <w:r w:rsidRPr="000C5125">
        <w:rPr>
          <w:rFonts w:cs="Times New Roman"/>
        </w:rPr>
        <w:t xml:space="preserve"> once we have completely specified our system their state manager determined they were no longer able to assist due to the size of the conduits we required. We are currently establi</w:t>
      </w:r>
      <w:r w:rsidR="006A122A" w:rsidRPr="000C5125">
        <w:rPr>
          <w:rFonts w:cs="Times New Roman"/>
        </w:rPr>
        <w:t xml:space="preserve">shing alternative methods </w:t>
      </w:r>
      <w:r w:rsidR="003C5D8B" w:rsidRPr="000C5125">
        <w:rPr>
          <w:rFonts w:cs="Times New Roman"/>
        </w:rPr>
        <w:t xml:space="preserve">to </w:t>
      </w:r>
      <w:r w:rsidR="006A122A" w:rsidRPr="000C5125">
        <w:rPr>
          <w:rFonts w:cs="Times New Roman"/>
        </w:rPr>
        <w:t>obtain the required hosing and fittings.</w:t>
      </w:r>
    </w:p>
    <w:p w14:paraId="17C90BEA" w14:textId="16DADF5C" w:rsidR="006A122A" w:rsidRPr="000C5125" w:rsidRDefault="006A122A" w:rsidP="00F2663C">
      <w:pPr>
        <w:pStyle w:val="NoSpacing"/>
        <w:rPr>
          <w:rFonts w:cs="Times New Roman"/>
        </w:rPr>
      </w:pPr>
    </w:p>
    <w:p w14:paraId="65B78D9C" w14:textId="06CCFA0B" w:rsidR="006A122A" w:rsidRPr="000C5125" w:rsidRDefault="006A122A" w:rsidP="00F2663C">
      <w:pPr>
        <w:pStyle w:val="NoSpacing"/>
        <w:rPr>
          <w:rFonts w:cs="Times New Roman"/>
        </w:rPr>
      </w:pPr>
      <w:r w:rsidRPr="000C5125">
        <w:rPr>
          <w:rFonts w:cs="Times New Roman"/>
        </w:rPr>
        <w:t xml:space="preserve">Cylinders and Valves Incorporated agreed to provide a 20% subsidy to any purchases </w:t>
      </w:r>
      <w:r w:rsidR="00D77048" w:rsidRPr="000C5125">
        <w:rPr>
          <w:rFonts w:cs="Times New Roman"/>
        </w:rPr>
        <w:t>made through them. We have purchased four 10mm bore cylinders from them, with that discount. Their discount is worth approximately $60.</w:t>
      </w:r>
    </w:p>
    <w:p w14:paraId="00A12B40" w14:textId="4204F304" w:rsidR="00D77048" w:rsidRPr="000C5125" w:rsidRDefault="00D77048" w:rsidP="00F2663C">
      <w:pPr>
        <w:pStyle w:val="NoSpacing"/>
        <w:rPr>
          <w:rFonts w:cs="Times New Roman"/>
        </w:rPr>
      </w:pPr>
    </w:p>
    <w:p w14:paraId="52EBC635" w14:textId="4A92A9E1" w:rsidR="00D77048" w:rsidRPr="000C5125" w:rsidRDefault="00D77048" w:rsidP="00F2663C">
      <w:pPr>
        <w:pStyle w:val="NoSpacing"/>
        <w:rPr>
          <w:rFonts w:cs="Times New Roman"/>
        </w:rPr>
      </w:pPr>
      <w:proofErr w:type="spellStart"/>
      <w:r w:rsidRPr="000C5125">
        <w:rPr>
          <w:rFonts w:cs="Times New Roman"/>
        </w:rPr>
        <w:t>Numato</w:t>
      </w:r>
      <w:proofErr w:type="spellEnd"/>
      <w:r w:rsidRPr="000C5125">
        <w:rPr>
          <w:rFonts w:cs="Times New Roman"/>
        </w:rPr>
        <w:t xml:space="preserve"> Labs have provided a generous discount for their products which equated to about 40%. </w:t>
      </w:r>
      <w:r w:rsidR="00DF150F" w:rsidRPr="000C5125">
        <w:rPr>
          <w:rFonts w:cs="Times New Roman"/>
        </w:rPr>
        <w:t xml:space="preserve">We have purchased a USB to GPIO module with the intention to control the large valves that </w:t>
      </w:r>
      <w:proofErr w:type="spellStart"/>
      <w:r w:rsidR="00DF150F" w:rsidRPr="000C5125">
        <w:rPr>
          <w:rFonts w:cs="Times New Roman"/>
        </w:rPr>
        <w:t>Hydac</w:t>
      </w:r>
      <w:proofErr w:type="spellEnd"/>
      <w:r w:rsidR="00DF150F" w:rsidRPr="000C5125">
        <w:rPr>
          <w:rFonts w:cs="Times New Roman"/>
        </w:rPr>
        <w:t xml:space="preserve"> have provided via solid state relays.</w:t>
      </w:r>
      <w:r w:rsidR="002603A2" w:rsidRPr="000C5125">
        <w:rPr>
          <w:rFonts w:cs="Times New Roman"/>
        </w:rPr>
        <w:t xml:space="preserve"> Their contribution is worth approximately $120.</w:t>
      </w:r>
    </w:p>
    <w:p w14:paraId="1CD55F79" w14:textId="40BC701C" w:rsidR="00DF150F" w:rsidRPr="000C5125" w:rsidRDefault="00DF150F" w:rsidP="00F2663C">
      <w:pPr>
        <w:pStyle w:val="NoSpacing"/>
        <w:rPr>
          <w:rFonts w:cs="Times New Roman"/>
        </w:rPr>
      </w:pPr>
    </w:p>
    <w:p w14:paraId="1825C322" w14:textId="20DA49DE" w:rsidR="00DF150F" w:rsidRPr="000C5125" w:rsidRDefault="00DF150F" w:rsidP="00F2663C">
      <w:pPr>
        <w:pStyle w:val="NoSpacing"/>
        <w:rPr>
          <w:rFonts w:cs="Times New Roman"/>
        </w:rPr>
      </w:pPr>
      <w:r w:rsidRPr="000C5125">
        <w:rPr>
          <w:rFonts w:cs="Times New Roman"/>
        </w:rPr>
        <w:t>SICK has offered considerable discounts on their industrial grade sensors. They have offered an approximately 40% concession on their sensors, however after some initial testing of cheap position sensors, their sensors may not entirely be necessary</w:t>
      </w:r>
      <w:r w:rsidR="00811794" w:rsidRPr="000C5125">
        <w:rPr>
          <w:rFonts w:cs="Times New Roman"/>
        </w:rPr>
        <w:t xml:space="preserve"> (</w:t>
      </w:r>
      <w:r w:rsidR="00784B72" w:rsidRPr="000C5125">
        <w:rPr>
          <w:rFonts w:cs="Times New Roman"/>
        </w:rPr>
        <w:t>r</w:t>
      </w:r>
      <w:r w:rsidR="00811794" w:rsidRPr="000C5125">
        <w:rPr>
          <w:rFonts w:cs="Times New Roman"/>
        </w:rPr>
        <w:t>efer to Appendix</w:t>
      </w:r>
      <w:r w:rsidR="00784B72" w:rsidRPr="000C5125">
        <w:rPr>
          <w:rFonts w:cs="Times New Roman"/>
        </w:rPr>
        <w:t xml:space="preserve"> </w:t>
      </w:r>
      <w:r w:rsidR="003B21EC" w:rsidRPr="000C5125">
        <w:rPr>
          <w:rFonts w:cs="Times New Roman"/>
        </w:rPr>
        <w:t>A</w:t>
      </w:r>
      <w:r w:rsidR="00784B72" w:rsidRPr="000C5125">
        <w:rPr>
          <w:rFonts w:cs="Times New Roman"/>
        </w:rPr>
        <w:t>)</w:t>
      </w:r>
      <w:r w:rsidRPr="000C5125">
        <w:rPr>
          <w:rFonts w:cs="Times New Roman"/>
        </w:rPr>
        <w:t xml:space="preserve">. At $100-$200 per sensor after discount, </w:t>
      </w:r>
      <w:r w:rsidR="002603A2" w:rsidRPr="000C5125">
        <w:rPr>
          <w:rFonts w:cs="Times New Roman"/>
        </w:rPr>
        <w:t>a large amount of consideration must be applied before pursuing these premium sensors.</w:t>
      </w:r>
    </w:p>
    <w:p w14:paraId="248E195A" w14:textId="778BF932" w:rsidR="006A122A" w:rsidRPr="000C5125" w:rsidRDefault="006A122A" w:rsidP="00F2663C">
      <w:pPr>
        <w:pStyle w:val="NoSpacing"/>
        <w:rPr>
          <w:rFonts w:cs="Times New Roman"/>
        </w:rPr>
      </w:pPr>
    </w:p>
    <w:p w14:paraId="45EC22F9" w14:textId="7780D283" w:rsidR="002603A2" w:rsidRPr="000C5125" w:rsidRDefault="002603A2" w:rsidP="002603A2">
      <w:pPr>
        <w:pStyle w:val="NoSpacing"/>
        <w:rPr>
          <w:rFonts w:cs="Times New Roman"/>
        </w:rPr>
      </w:pPr>
      <w:r w:rsidRPr="000C5125">
        <w:rPr>
          <w:rFonts w:cs="Times New Roman"/>
        </w:rPr>
        <w:t xml:space="preserve">Of the remaining components, the directional control valves, servo motors, </w:t>
      </w:r>
      <w:proofErr w:type="spellStart"/>
      <w:r w:rsidRPr="000C5125">
        <w:rPr>
          <w:rFonts w:cs="Times New Roman"/>
        </w:rPr>
        <w:t>PSoC</w:t>
      </w:r>
      <w:proofErr w:type="spellEnd"/>
      <w:r w:rsidRPr="000C5125">
        <w:rPr>
          <w:rFonts w:cs="Times New Roman"/>
        </w:rPr>
        <w:t>, Leap Motion Controller, steel wire, elastic elements, position sensors and relays have all been acquired.</w:t>
      </w:r>
    </w:p>
    <w:p w14:paraId="2418E26E" w14:textId="69B34CBB" w:rsidR="002603A2" w:rsidRPr="000C5125" w:rsidRDefault="002603A2" w:rsidP="002603A2">
      <w:pPr>
        <w:pStyle w:val="NoSpacing"/>
        <w:rPr>
          <w:rFonts w:cs="Times New Roman"/>
        </w:rPr>
      </w:pPr>
    </w:p>
    <w:p w14:paraId="1E9399AC" w14:textId="6F0D71C8" w:rsidR="002603A2" w:rsidRPr="000C5125" w:rsidRDefault="002603A2" w:rsidP="00853298">
      <w:pPr>
        <w:pStyle w:val="Heading2"/>
      </w:pPr>
      <w:bookmarkStart w:id="31" w:name="_Toc515023486"/>
      <w:r w:rsidRPr="000C5125">
        <w:t>Other</w:t>
      </w:r>
      <w:bookmarkEnd w:id="31"/>
    </w:p>
    <w:p w14:paraId="71D30794" w14:textId="5068975A" w:rsidR="002603A2" w:rsidRPr="000C5125" w:rsidRDefault="002603A2" w:rsidP="00853298">
      <w:r w:rsidRPr="000C5125">
        <w:t xml:space="preserve">The dangers of operating a hydraulic system has been made extremely clear to us. </w:t>
      </w:r>
      <w:proofErr w:type="spellStart"/>
      <w:r w:rsidRPr="000C5125">
        <w:t>Hydac</w:t>
      </w:r>
      <w:proofErr w:type="spellEnd"/>
      <w:r w:rsidRPr="000C5125">
        <w:t xml:space="preserve">, as part of their contribution offered to provide an accredited and certified training course </w:t>
      </w:r>
      <w:proofErr w:type="gramStart"/>
      <w:r w:rsidRPr="000C5125">
        <w:t>in order to</w:t>
      </w:r>
      <w:proofErr w:type="gramEnd"/>
      <w:r w:rsidRPr="000C5125">
        <w:t xml:space="preserve"> educate us both about hydraulic systems and how to safely operate them free of charge. We decided to undertake this training course as we understand the safety of persons near and operating the device is of utmost concern. We are now both certified in Basic Hydraulics 1, accredited by the KANGAN institute which provides us with the skills and knowledge to operate simple hydraulic systems safely.</w:t>
      </w:r>
    </w:p>
    <w:p w14:paraId="578330C9" w14:textId="5EF367BC" w:rsidR="006865C0" w:rsidRPr="000C5125" w:rsidRDefault="006865C0" w:rsidP="006865C0">
      <w:pPr>
        <w:pStyle w:val="NoSpacing"/>
        <w:rPr>
          <w:rFonts w:cs="Times New Roman"/>
        </w:rPr>
      </w:pPr>
    </w:p>
    <w:p w14:paraId="3ADF7389" w14:textId="4F6CF4E3" w:rsidR="006865C0" w:rsidRPr="000C5125" w:rsidRDefault="006865C0" w:rsidP="006865C0">
      <w:pPr>
        <w:pStyle w:val="NoSpacing"/>
        <w:rPr>
          <w:rFonts w:cs="Times New Roman"/>
        </w:rPr>
      </w:pPr>
      <w:r w:rsidRPr="000C5125">
        <w:rPr>
          <w:rFonts w:cs="Times New Roman"/>
        </w:rPr>
        <w:t xml:space="preserve">We have also completed the safety induction for the </w:t>
      </w:r>
      <w:r w:rsidR="006E7B57" w:rsidRPr="000C5125">
        <w:rPr>
          <w:rFonts w:cs="Times New Roman"/>
        </w:rPr>
        <w:t>Laboratory for Motion Generation</w:t>
      </w:r>
      <w:r w:rsidR="00151A9E" w:rsidRPr="000C5125">
        <w:rPr>
          <w:rFonts w:cs="Times New Roman"/>
        </w:rPr>
        <w:t xml:space="preserve"> and Analysis, to ensure that we are aware of the safety procedures concerning the lab to ensure the safety of everyone inside the building and the lab</w:t>
      </w:r>
      <w:r w:rsidR="00DC6638" w:rsidRPr="000C5125">
        <w:rPr>
          <w:rFonts w:cs="Times New Roman"/>
        </w:rPr>
        <w:t xml:space="preserve"> itself</w:t>
      </w:r>
      <w:r w:rsidR="00151A9E" w:rsidRPr="000C5125">
        <w:rPr>
          <w:rFonts w:cs="Times New Roman"/>
        </w:rPr>
        <w:t>.</w:t>
      </w:r>
    </w:p>
    <w:p w14:paraId="4A848F26" w14:textId="5A747B6C" w:rsidR="005039F3" w:rsidRPr="000C5125" w:rsidRDefault="005039F3" w:rsidP="006865C0">
      <w:pPr>
        <w:pStyle w:val="NoSpacing"/>
        <w:rPr>
          <w:rFonts w:cs="Times New Roman"/>
        </w:rPr>
      </w:pPr>
    </w:p>
    <w:p w14:paraId="41AFB72D" w14:textId="52A85D1A" w:rsidR="005039F3" w:rsidRPr="000C5125" w:rsidRDefault="005039F3" w:rsidP="00853298">
      <w:pPr>
        <w:pStyle w:val="Heading2"/>
      </w:pPr>
      <w:bookmarkStart w:id="32" w:name="_Toc515023487"/>
      <w:r w:rsidRPr="000C5125">
        <w:t>Software</w:t>
      </w:r>
      <w:bookmarkEnd w:id="32"/>
    </w:p>
    <w:p w14:paraId="200890D4" w14:textId="3B098CC6" w:rsidR="005039F3" w:rsidRPr="000C5125" w:rsidRDefault="0026099D" w:rsidP="00853298">
      <w:r w:rsidRPr="000C5125">
        <w:t>We have decided to use GitHub as a version control a</w:t>
      </w:r>
      <w:r w:rsidR="005B5564" w:rsidRPr="000C5125">
        <w:t>nd</w:t>
      </w:r>
      <w:r w:rsidRPr="000C5125">
        <w:t xml:space="preserve"> development tool through the duration of this project. All code written and developed in this project will be uploaded to GitHub</w:t>
      </w:r>
      <w:r w:rsidR="00636DB9" w:rsidRPr="000C5125">
        <w:t xml:space="preserve"> </w:t>
      </w:r>
      <w:r w:rsidR="008B33D7" w:rsidRPr="000C5125">
        <w:fldChar w:fldCharType="begin"/>
      </w:r>
      <w:r w:rsidR="00B3534B">
        <w:instrText xml:space="preserve"> ADDIN EN.CITE &lt;EndNote&gt;&lt;Cite&gt;&lt;Author&gt;Robinson&lt;/Author&gt;&lt;Year&gt;2018&lt;/Year&gt;&lt;RecNum&gt;45&lt;/RecNum&gt;&lt;DisplayText&gt;[27]&lt;/DisplayText&gt;&lt;record&gt;&lt;rec-number&gt;45&lt;/rec-number&gt;&lt;foreign-keys&gt;&lt;key app="EN" db-id="s2ax52wpjeswtre5fdtp0apkafxtfr5tx0vs" timestamp="1527163232"&gt;45&lt;/key&gt;&lt;/foreign-keys&gt;&lt;ref-type name="Journal Article"&gt;17&lt;/ref-type&gt;&lt;contributors&gt;&lt;authors&gt;&lt;author&gt;Robinson, A&lt;/author&gt;&lt;author&gt;Vuong, K&lt;/author&gt;&lt;/authors&gt;&lt;/contributors&gt;&lt;titles&gt;&lt;title&gt;Hydraulic-Mimic-Arm&lt;/title&gt;&lt;/titles&gt;&lt;dates&gt;&lt;year&gt;2018&lt;/year&gt;&lt;pub-dates&gt;&lt;date&gt;2018&lt;/date&gt;&lt;/pub-dates&gt;&lt;/dates&gt;&lt;urls&gt;&lt;related-urls&gt;&lt;url&gt;https://github.com/andrewmrobinson/Hydraulic-Mimic-Arm&lt;/url&gt;&lt;/related-urls&gt;&lt;/urls&gt;&lt;/record&gt;&lt;/Cite&gt;&lt;/EndNote&gt;</w:instrText>
      </w:r>
      <w:r w:rsidR="008B33D7" w:rsidRPr="000C5125">
        <w:fldChar w:fldCharType="separate"/>
      </w:r>
      <w:r w:rsidR="00B3534B">
        <w:rPr>
          <w:noProof/>
        </w:rPr>
        <w:t>[27]</w:t>
      </w:r>
      <w:r w:rsidR="008B33D7" w:rsidRPr="000C5125">
        <w:fldChar w:fldCharType="end"/>
      </w:r>
      <w:r w:rsidRPr="000C5125">
        <w:t>.</w:t>
      </w:r>
      <w:r w:rsidR="00A20724" w:rsidRPr="000C5125">
        <w:t xml:space="preserve"> This allows us to track changes, roll back code if issues develop, and have access to the code from anywhere.</w:t>
      </w:r>
      <w:r w:rsidR="008860C0" w:rsidRPr="000C5125">
        <w:t xml:space="preserve"> </w:t>
      </w:r>
    </w:p>
    <w:p w14:paraId="7A17F1DC" w14:textId="03A68906" w:rsidR="008860C0" w:rsidRPr="000C5125" w:rsidRDefault="008860C0" w:rsidP="008860C0">
      <w:pPr>
        <w:pStyle w:val="NoSpacing"/>
        <w:rPr>
          <w:rFonts w:cs="Times New Roman"/>
        </w:rPr>
      </w:pPr>
    </w:p>
    <w:p w14:paraId="26E367A6" w14:textId="26725473" w:rsidR="008860C0" w:rsidRPr="000C5125" w:rsidRDefault="008860C0" w:rsidP="008860C0">
      <w:pPr>
        <w:pStyle w:val="NoSpacing"/>
        <w:rPr>
          <w:rFonts w:cs="Times New Roman"/>
        </w:rPr>
      </w:pPr>
      <w:r w:rsidRPr="000C5125">
        <w:rPr>
          <w:rFonts w:cs="Times New Roman"/>
        </w:rPr>
        <w:t xml:space="preserve">The framework for </w:t>
      </w:r>
      <w:r w:rsidR="002B1458" w:rsidRPr="000C5125">
        <w:rPr>
          <w:rFonts w:cs="Times New Roman"/>
        </w:rPr>
        <w:t>usin</w:t>
      </w:r>
      <w:r w:rsidR="002A5BB4" w:rsidRPr="000C5125">
        <w:rPr>
          <w:rFonts w:cs="Times New Roman"/>
        </w:rPr>
        <w:t xml:space="preserve">g the microcontrollers in the system has been </w:t>
      </w:r>
      <w:r w:rsidR="006B76FA" w:rsidRPr="000C5125">
        <w:rPr>
          <w:rFonts w:cs="Times New Roman"/>
        </w:rPr>
        <w:t>completed, establishing communications between all microcontrollers</w:t>
      </w:r>
      <w:r w:rsidR="00DC6E03" w:rsidRPr="000C5125">
        <w:rPr>
          <w:rFonts w:cs="Times New Roman"/>
        </w:rPr>
        <w:t>, sensors and actuators in the system.</w:t>
      </w:r>
      <w:r w:rsidR="00B51431" w:rsidRPr="000C5125">
        <w:rPr>
          <w:rFonts w:cs="Times New Roman"/>
        </w:rPr>
        <w:t xml:space="preserve"> The </w:t>
      </w:r>
      <w:r w:rsidR="00020E88" w:rsidRPr="000C5125">
        <w:rPr>
          <w:rFonts w:cs="Times New Roman"/>
        </w:rPr>
        <w:t>program has been programmed in C++.</w:t>
      </w:r>
      <w:r w:rsidR="007111A8" w:rsidRPr="000C5125">
        <w:rPr>
          <w:rFonts w:cs="Times New Roman"/>
        </w:rPr>
        <w:t xml:space="preserve"> It </w:t>
      </w:r>
      <w:r w:rsidR="00494172" w:rsidRPr="000C5125">
        <w:rPr>
          <w:rFonts w:cs="Times New Roman"/>
        </w:rPr>
        <w:t xml:space="preserve">communicates between </w:t>
      </w:r>
      <w:r w:rsidR="00A915ED" w:rsidRPr="000C5125">
        <w:rPr>
          <w:rFonts w:cs="Times New Roman"/>
        </w:rPr>
        <w:t xml:space="preserve">microcontrollers in a call-response manner. </w:t>
      </w:r>
    </w:p>
    <w:p w14:paraId="0B1E8A09" w14:textId="77777777" w:rsidR="00ED650D" w:rsidRPr="000C5125" w:rsidRDefault="00ED650D" w:rsidP="008860C0">
      <w:pPr>
        <w:pStyle w:val="NoSpacing"/>
        <w:rPr>
          <w:rFonts w:cs="Times New Roman"/>
        </w:rPr>
      </w:pPr>
    </w:p>
    <w:p w14:paraId="248B3F3E" w14:textId="58FB3F80" w:rsidR="00BC62C6" w:rsidRPr="000C5125" w:rsidRDefault="00F7708A" w:rsidP="00BC62C6">
      <w:pPr>
        <w:pStyle w:val="NoSpacing"/>
        <w:jc w:val="center"/>
        <w:rPr>
          <w:rFonts w:cs="Times New Roman"/>
        </w:rPr>
      </w:pPr>
      <w:r w:rsidRPr="000C5125">
        <w:rPr>
          <w:rFonts w:cs="Times New Roman"/>
        </w:rPr>
        <w:lastRenderedPageBreak/>
        <w:t xml:space="preserve">                             </w:t>
      </w:r>
      <w:r w:rsidR="00ED650D" w:rsidRPr="000C5125">
        <w:rPr>
          <w:rFonts w:cs="Times New Roman"/>
          <w:noProof/>
        </w:rPr>
        <mc:AlternateContent>
          <mc:Choice Requires="wpg">
            <w:drawing>
              <wp:inline distT="0" distB="0" distL="0" distR="0" wp14:anchorId="35E7F6EA" wp14:editId="4DA3E119">
                <wp:extent cx="3762375" cy="765236"/>
                <wp:effectExtent l="0" t="0" r="9525" b="0"/>
                <wp:docPr id="64" name="Group 64"/>
                <wp:cNvGraphicFramePr/>
                <a:graphic xmlns:a="http://schemas.openxmlformats.org/drawingml/2006/main">
                  <a:graphicData uri="http://schemas.microsoft.com/office/word/2010/wordprocessingGroup">
                    <wpg:wgp>
                      <wpg:cNvGrpSpPr/>
                      <wpg:grpSpPr>
                        <a:xfrm>
                          <a:off x="0" y="0"/>
                          <a:ext cx="3762375" cy="765236"/>
                          <a:chOff x="0" y="0"/>
                          <a:chExt cx="3762375" cy="765236"/>
                        </a:xfrm>
                      </wpg:grpSpPr>
                      <wpg:grpSp>
                        <wpg:cNvPr id="63" name="Group 63"/>
                        <wpg:cNvGrpSpPr/>
                        <wpg:grpSpPr>
                          <a:xfrm>
                            <a:off x="0" y="0"/>
                            <a:ext cx="2767024" cy="440176"/>
                            <a:chOff x="0" y="0"/>
                            <a:chExt cx="2767024" cy="440176"/>
                          </a:xfrm>
                        </wpg:grpSpPr>
                        <wps:wsp>
                          <wps:cNvPr id="62" name="Straight Arrow Connector 62"/>
                          <wps:cNvCnPr/>
                          <wps:spPr>
                            <a:xfrm flipH="1">
                              <a:off x="1773686" y="270562"/>
                              <a:ext cx="2070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Text Box 53"/>
                          <wps:cNvSpPr txBox="1"/>
                          <wps:spPr>
                            <a:xfrm>
                              <a:off x="0" y="0"/>
                              <a:ext cx="783536" cy="437671"/>
                            </a:xfrm>
                            <a:prstGeom prst="rect">
                              <a:avLst/>
                            </a:prstGeom>
                            <a:solidFill>
                              <a:schemeClr val="lt1"/>
                            </a:solidFill>
                            <a:ln w="6350">
                              <a:solidFill>
                                <a:prstClr val="black"/>
                              </a:solidFill>
                            </a:ln>
                          </wps:spPr>
                          <wps:txbx>
                            <w:txbxContent>
                              <w:p w14:paraId="1F0AA455" w14:textId="78D313A4" w:rsidR="00BC62C6" w:rsidRPr="002A2248" w:rsidRDefault="0081778A" w:rsidP="00853298">
                                <w:r>
                                  <w:t>Leap Motion</w:t>
                                </w:r>
                              </w:p>
                              <w:p w14:paraId="764F1476" w14:textId="77777777" w:rsidR="00BC62C6" w:rsidRDefault="00BC62C6" w:rsidP="00853298"/>
                              <w:p w14:paraId="0D05EB91" w14:textId="52D0ECED" w:rsidR="00BC62C6" w:rsidRPr="002A2248" w:rsidRDefault="0081778A" w:rsidP="00853298">
                                <w:r>
                                  <w:t>Leap Mo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Text Box 54"/>
                          <wps:cNvSpPr txBox="1"/>
                          <wps:spPr>
                            <a:xfrm>
                              <a:off x="994567" y="2505"/>
                              <a:ext cx="782901" cy="437671"/>
                            </a:xfrm>
                            <a:prstGeom prst="rect">
                              <a:avLst/>
                            </a:prstGeom>
                            <a:solidFill>
                              <a:schemeClr val="lt1"/>
                            </a:solidFill>
                            <a:ln w="6350">
                              <a:solidFill>
                                <a:prstClr val="black"/>
                              </a:solidFill>
                            </a:ln>
                          </wps:spPr>
                          <wps:txbx>
                            <w:txbxContent>
                              <w:p w14:paraId="0D1FEBF6" w14:textId="74CF519E" w:rsidR="00BC62C6" w:rsidRPr="002A2248" w:rsidRDefault="0081778A" w:rsidP="00853298">
                                <w:r>
                                  <w:t>CPU</w:t>
                                </w:r>
                              </w:p>
                              <w:p w14:paraId="1CABEC40" w14:textId="77777777" w:rsidR="00BC62C6" w:rsidRDefault="00BC62C6" w:rsidP="00853298"/>
                              <w:p w14:paraId="02578876" w14:textId="0A93095A" w:rsidR="00BC62C6" w:rsidRPr="002A2248" w:rsidRDefault="0081778A" w:rsidP="00853298">
                                <w:r>
                                  <w:t>CP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1984123" y="0"/>
                              <a:ext cx="782901" cy="437671"/>
                            </a:xfrm>
                            <a:prstGeom prst="rect">
                              <a:avLst/>
                            </a:prstGeom>
                            <a:solidFill>
                              <a:schemeClr val="lt1"/>
                            </a:solidFill>
                            <a:ln w="6350">
                              <a:solidFill>
                                <a:prstClr val="black"/>
                              </a:solidFill>
                            </a:ln>
                          </wps:spPr>
                          <wps:txbx>
                            <w:txbxContent>
                              <w:p w14:paraId="7EB892D0" w14:textId="0C2A03BE" w:rsidR="00BC62C6" w:rsidRPr="002A2248" w:rsidRDefault="0081778A" w:rsidP="00853298">
                                <w:r>
                                  <w:t>PSoC</w:t>
                                </w:r>
                              </w:p>
                              <w:p w14:paraId="09E5206A" w14:textId="77777777" w:rsidR="00BC62C6" w:rsidRDefault="00BC62C6" w:rsidP="00853298"/>
                              <w:p w14:paraId="663E9EBA" w14:textId="361936E2" w:rsidR="00BC62C6" w:rsidRPr="002A2248" w:rsidRDefault="0081778A" w:rsidP="00853298">
                                <w:r>
                                  <w:t>PS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784130" y="217953"/>
                              <a:ext cx="20703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1778696" y="162838"/>
                              <a:ext cx="20703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0" name="Text Box 60"/>
                        <wps:cNvSpPr txBox="1"/>
                        <wps:spPr>
                          <a:xfrm>
                            <a:off x="0" y="498536"/>
                            <a:ext cx="3762375" cy="266700"/>
                          </a:xfrm>
                          <a:prstGeom prst="rect">
                            <a:avLst/>
                          </a:prstGeom>
                          <a:solidFill>
                            <a:prstClr val="white"/>
                          </a:solidFill>
                          <a:ln>
                            <a:noFill/>
                          </a:ln>
                        </wps:spPr>
                        <wps:txbx>
                          <w:txbxContent>
                            <w:p w14:paraId="30905572" w14:textId="0EA337BE" w:rsidR="00BC62C6" w:rsidRDefault="00BC62C6" w:rsidP="00853298">
                              <w:pPr>
                                <w:pStyle w:val="Caption"/>
                                <w:rPr>
                                  <w:noProof/>
                                </w:rPr>
                              </w:pPr>
                              <w:bookmarkStart w:id="33" w:name="_Toc515025902"/>
                              <w:r>
                                <w:t xml:space="preserve">Figure </w:t>
                              </w:r>
                              <w:fldSimple w:instr=" SEQ Figure \* ARABIC ">
                                <w:r w:rsidR="00F269B6">
                                  <w:rPr>
                                    <w:noProof/>
                                  </w:rPr>
                                  <w:t>9</w:t>
                                </w:r>
                              </w:fldSimple>
                              <w:r>
                                <w:t xml:space="preserve"> Microcontroller communications diagram</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5E7F6EA" id="Group 64" o:spid="_x0000_s1073" style="width:296.25pt;height:60.25pt;mso-position-horizontal-relative:char;mso-position-vertical-relative:line" coordsize="37623,7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">
                <v:group id="Group 63" o:spid="_x0000_s1074" style="position:absolute;width:27670;height:4401" coordsize="27670,4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Straight Arrow Connector 62" o:spid="_x0000_s1075" type="#_x0000_t32" style="position:absolute;left:17736;top:2705;width:20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" strokecolor="black [3213]" strokeweight=".5pt">
                    <v:stroke endarrow="block" joinstyle="miter"/>
                  </v:shape>
                  <v:shape id="Text Box 53" o:spid="_x0000_s1076" type="#_x0000_t202" style="position:absolute;width:7835;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" fillcolor="white [3201]" strokeweight=".5pt">
                    <v:textbox>
                      <w:txbxContent>
                        <w:p w14:paraId="1F0AA455" w14:textId="78D313A4" w:rsidR="00BC62C6" w:rsidRPr="002A2248" w:rsidRDefault="0081778A" w:rsidP="00853298">
                          <w:r>
                            <w:t>Leap Motion</w:t>
                          </w:r>
                        </w:p>
                        <w:p w14:paraId="764F1476" w14:textId="77777777" w:rsidR="00BC62C6" w:rsidRDefault="00BC62C6" w:rsidP="00853298"/>
                        <w:p w14:paraId="0D05EB91" w14:textId="52D0ECED" w:rsidR="00BC62C6" w:rsidRPr="002A2248" w:rsidRDefault="0081778A" w:rsidP="00853298">
                          <w:r>
                            <w:t>Leap Motion</w:t>
                          </w:r>
                        </w:p>
                      </w:txbxContent>
                    </v:textbox>
                  </v:shape>
                  <v:shape id="Text Box 54" o:spid="_x0000_s1077" type="#_x0000_t202" style="position:absolute;left:9945;top:25;width:7829;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" fillcolor="white [3201]" strokeweight=".5pt">
                    <v:textbox>
                      <w:txbxContent>
                        <w:p w14:paraId="0D1FEBF6" w14:textId="74CF519E" w:rsidR="00BC62C6" w:rsidRPr="002A2248" w:rsidRDefault="0081778A" w:rsidP="00853298">
                          <w:r>
                            <w:t>CPU</w:t>
                          </w:r>
                        </w:p>
                        <w:p w14:paraId="1CABEC40" w14:textId="77777777" w:rsidR="00BC62C6" w:rsidRDefault="00BC62C6" w:rsidP="00853298"/>
                        <w:p w14:paraId="02578876" w14:textId="0A93095A" w:rsidR="00BC62C6" w:rsidRPr="002A2248" w:rsidRDefault="0081778A" w:rsidP="00853298">
                          <w:r>
                            <w:t>CPU</w:t>
                          </w:r>
                        </w:p>
                      </w:txbxContent>
                    </v:textbox>
                  </v:shape>
                  <v:shape id="Text Box 55" o:spid="_x0000_s1078" type="#_x0000_t202" style="position:absolute;left:19841;width:7829;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" fillcolor="white [3201]" strokeweight=".5pt">
                    <v:textbox>
                      <w:txbxContent>
                        <w:p w14:paraId="7EB892D0" w14:textId="0C2A03BE" w:rsidR="00BC62C6" w:rsidRPr="002A2248" w:rsidRDefault="0081778A" w:rsidP="00853298">
                          <w:r>
                            <w:t>PSoC</w:t>
                          </w:r>
                        </w:p>
                        <w:p w14:paraId="09E5206A" w14:textId="77777777" w:rsidR="00BC62C6" w:rsidRDefault="00BC62C6" w:rsidP="00853298"/>
                        <w:p w14:paraId="663E9EBA" w14:textId="361936E2" w:rsidR="00BC62C6" w:rsidRPr="002A2248" w:rsidRDefault="0081778A" w:rsidP="00853298">
                          <w:r>
                            <w:t>PSoC</w:t>
                          </w:r>
                        </w:p>
                      </w:txbxContent>
                    </v:textbox>
                  </v:shape>
                  <v:shape id="Straight Arrow Connector 57" o:spid="_x0000_s1079" type="#_x0000_t32" style="position:absolute;left:7841;top:2179;width:20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" strokecolor="black [3213]" strokeweight=".5pt">
                    <v:stroke endarrow="block" joinstyle="miter"/>
                  </v:shape>
                  <v:shape id="Straight Arrow Connector 58" o:spid="_x0000_s1080" type="#_x0000_t32" style="position:absolute;left:17786;top:1628;width:20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" strokecolor="black [3213]" strokeweight=".5pt">
                    <v:stroke endarrow="block" joinstyle="miter"/>
                  </v:shape>
                </v:group>
                <v:shape id="Text Box 60" o:spid="_x0000_s1081" type="#_x0000_t202" style="position:absolute;top:4985;width:3762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" stroked="f">
                  <v:textbox inset="0,0,0,0">
                    <w:txbxContent>
                      <w:p w14:paraId="30905572" w14:textId="0EA337BE" w:rsidR="00BC62C6" w:rsidRDefault="00BC62C6" w:rsidP="00853298">
                        <w:pPr>
                          <w:pStyle w:val="Caption"/>
                          <w:rPr>
                            <w:noProof/>
                          </w:rPr>
                        </w:pPr>
                        <w:bookmarkStart w:id="34" w:name="_Toc515025902"/>
                        <w:r>
                          <w:t xml:space="preserve">Figure </w:t>
                        </w:r>
                        <w:fldSimple w:instr=" SEQ Figure \* ARABIC ">
                          <w:r w:rsidR="00F269B6">
                            <w:rPr>
                              <w:noProof/>
                            </w:rPr>
                            <w:t>9</w:t>
                          </w:r>
                        </w:fldSimple>
                        <w:r>
                          <w:t xml:space="preserve"> Microcontroller communications diagram</w:t>
                        </w:r>
                        <w:bookmarkEnd w:id="34"/>
                      </w:p>
                    </w:txbxContent>
                  </v:textbox>
                </v:shape>
                <w10:anchorlock/>
              </v:group>
            </w:pict>
          </mc:Fallback>
        </mc:AlternateContent>
      </w:r>
    </w:p>
    <w:p w14:paraId="1D77A435" w14:textId="72632DF7" w:rsidR="00E82081" w:rsidRPr="000C5125" w:rsidRDefault="00E82081" w:rsidP="00E82081">
      <w:pPr>
        <w:pStyle w:val="NoSpacing"/>
        <w:rPr>
          <w:rFonts w:cs="Times New Roman"/>
        </w:rPr>
      </w:pPr>
      <w:r w:rsidRPr="000C5125">
        <w:rPr>
          <w:rFonts w:cs="Times New Roman"/>
        </w:rPr>
        <w:t>We have currently obtained a communications frequency of around 40Hz</w:t>
      </w:r>
      <w:r w:rsidR="00076BAE" w:rsidRPr="000C5125">
        <w:rPr>
          <w:rFonts w:cs="Times New Roman"/>
        </w:rPr>
        <w:t>, that is 40 calls and responses per second. Though this limitation is software side and can be improved with optimisation.</w:t>
      </w:r>
    </w:p>
    <w:p w14:paraId="61E740D5" w14:textId="78804861" w:rsidR="00CE36AB" w:rsidRPr="000C5125" w:rsidRDefault="00CE36AB" w:rsidP="00E82081">
      <w:pPr>
        <w:pStyle w:val="NoSpacing"/>
        <w:rPr>
          <w:rFonts w:cs="Times New Roman"/>
        </w:rPr>
      </w:pPr>
    </w:p>
    <w:p w14:paraId="6C659B42" w14:textId="4CEC2ABE" w:rsidR="00CE36AB" w:rsidRPr="000C5125" w:rsidRDefault="00CE36AB" w:rsidP="00E82081">
      <w:pPr>
        <w:pStyle w:val="NoSpacing"/>
        <w:rPr>
          <w:rFonts w:cs="Times New Roman"/>
        </w:rPr>
      </w:pPr>
      <w:r w:rsidRPr="000C5125">
        <w:rPr>
          <w:rFonts w:cs="Times New Roman"/>
        </w:rPr>
        <w:t>The microcontroller purposes are as follow</w:t>
      </w:r>
      <w:r w:rsidR="00546FD2" w:rsidRPr="000C5125">
        <w:rPr>
          <w:rFonts w:cs="Times New Roman"/>
        </w:rPr>
        <w:t>s.</w:t>
      </w:r>
      <w:r w:rsidRPr="000C5125">
        <w:rPr>
          <w:rFonts w:cs="Times New Roman"/>
        </w:rPr>
        <w:t xml:space="preserve"> </w:t>
      </w:r>
      <w:r w:rsidR="00546FD2" w:rsidRPr="000C5125">
        <w:rPr>
          <w:rFonts w:cs="Times New Roman"/>
        </w:rPr>
        <w:t>T</w:t>
      </w:r>
      <w:r w:rsidRPr="000C5125">
        <w:rPr>
          <w:rFonts w:cs="Times New Roman"/>
        </w:rPr>
        <w:t xml:space="preserve">he leap motion controller </w:t>
      </w:r>
      <w:r w:rsidR="00546FD2" w:rsidRPr="000C5125">
        <w:rPr>
          <w:rFonts w:cs="Times New Roman"/>
        </w:rPr>
        <w:t xml:space="preserve">pulls position information from the orientation of the reference hand. This is communicated to the main computer which processes the information to determine </w:t>
      </w:r>
      <w:r w:rsidR="00DF501B" w:rsidRPr="000C5125">
        <w:rPr>
          <w:rFonts w:cs="Times New Roman"/>
        </w:rPr>
        <w:t xml:space="preserve">the angle of the joints. This is compared against the </w:t>
      </w:r>
      <w:r w:rsidR="00E2485F" w:rsidRPr="000C5125">
        <w:rPr>
          <w:rFonts w:cs="Times New Roman"/>
        </w:rPr>
        <w:t xml:space="preserve">current position of the joints which is detected by the </w:t>
      </w:r>
      <w:proofErr w:type="spellStart"/>
      <w:r w:rsidR="00E2485F" w:rsidRPr="000C5125">
        <w:rPr>
          <w:rFonts w:cs="Times New Roman"/>
        </w:rPr>
        <w:t>PSoC</w:t>
      </w:r>
      <w:proofErr w:type="spellEnd"/>
      <w:r w:rsidR="00E2485F" w:rsidRPr="000C5125">
        <w:rPr>
          <w:rFonts w:cs="Times New Roman"/>
        </w:rPr>
        <w:t xml:space="preserve">. The error is then calculated by the computer and a new valve position is pushed to the </w:t>
      </w:r>
      <w:proofErr w:type="spellStart"/>
      <w:r w:rsidR="00E2485F" w:rsidRPr="000C5125">
        <w:rPr>
          <w:rFonts w:cs="Times New Roman"/>
        </w:rPr>
        <w:t>PSoC</w:t>
      </w:r>
      <w:proofErr w:type="spellEnd"/>
      <w:r w:rsidR="00F115EA" w:rsidRPr="000C5125">
        <w:rPr>
          <w:rFonts w:cs="Times New Roman"/>
        </w:rPr>
        <w:t>.</w:t>
      </w:r>
    </w:p>
    <w:p w14:paraId="1B30A918" w14:textId="2403722F" w:rsidR="00206F83" w:rsidRPr="000C5125" w:rsidRDefault="00206F83" w:rsidP="00206F83">
      <w:pPr>
        <w:pStyle w:val="NoSpacing"/>
        <w:jc w:val="center"/>
        <w:rPr>
          <w:rFonts w:cs="Times New Roman"/>
        </w:rPr>
      </w:pPr>
      <w:r w:rsidRPr="000C5125">
        <w:rPr>
          <w:rFonts w:cs="Times New Roman"/>
          <w:noProof/>
        </w:rPr>
        <mc:AlternateContent>
          <mc:Choice Requires="wpg">
            <w:drawing>
              <wp:inline distT="0" distB="0" distL="0" distR="0" wp14:anchorId="7A701E0B" wp14:editId="460CC4AA">
                <wp:extent cx="3486150" cy="2204996"/>
                <wp:effectExtent l="0" t="0" r="0" b="5080"/>
                <wp:docPr id="67" name="Group 67"/>
                <wp:cNvGraphicFramePr/>
                <a:graphic xmlns:a="http://schemas.openxmlformats.org/drawingml/2006/main">
                  <a:graphicData uri="http://schemas.microsoft.com/office/word/2010/wordprocessingGroup">
                    <wpg:wgp>
                      <wpg:cNvGrpSpPr/>
                      <wpg:grpSpPr>
                        <a:xfrm>
                          <a:off x="0" y="0"/>
                          <a:ext cx="3486150" cy="2204996"/>
                          <a:chOff x="0" y="0"/>
                          <a:chExt cx="3766820" cy="2382520"/>
                        </a:xfrm>
                      </wpg:grpSpPr>
                      <pic:pic xmlns:pic="http://schemas.openxmlformats.org/drawingml/2006/picture">
                        <pic:nvPicPr>
                          <pic:cNvPr id="65" name="Picture 65"/>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66820" cy="2065020"/>
                          </a:xfrm>
                          <a:prstGeom prst="rect">
                            <a:avLst/>
                          </a:prstGeom>
                        </pic:spPr>
                      </pic:pic>
                      <wps:wsp>
                        <wps:cNvPr id="66" name="Text Box 66"/>
                        <wps:cNvSpPr txBox="1"/>
                        <wps:spPr>
                          <a:xfrm>
                            <a:off x="0" y="2124075"/>
                            <a:ext cx="3766820" cy="258445"/>
                          </a:xfrm>
                          <a:prstGeom prst="rect">
                            <a:avLst/>
                          </a:prstGeom>
                          <a:solidFill>
                            <a:prstClr val="white"/>
                          </a:solidFill>
                          <a:ln>
                            <a:noFill/>
                          </a:ln>
                        </wps:spPr>
                        <wps:txbx>
                          <w:txbxContent>
                            <w:p w14:paraId="0F5DCABC" w14:textId="79B75CB1" w:rsidR="00206F83" w:rsidRDefault="00206F83" w:rsidP="00853298">
                              <w:pPr>
                                <w:pStyle w:val="Caption"/>
                                <w:rPr>
                                  <w:noProof/>
                                </w:rPr>
                              </w:pPr>
                              <w:bookmarkStart w:id="35" w:name="_Toc515025903"/>
                              <w:r>
                                <w:t xml:space="preserve">Figure </w:t>
                              </w:r>
                              <w:fldSimple w:instr=" SEQ Figure \* ARABIC ">
                                <w:r w:rsidR="00EF24E2">
                                  <w:rPr>
                                    <w:noProof/>
                                  </w:rPr>
                                  <w:t>10</w:t>
                                </w:r>
                              </w:fldSimple>
                              <w:r>
                                <w:t xml:space="preserve"> PSoC Top-Level design</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A701E0B" id="Group 67" o:spid="_x0000_s1082" style="width:274.5pt;height:173.6pt;mso-position-horizontal-relative:char;mso-position-vertical-relative:line" coordsize="37668,238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">
                <v:shape id="Picture 65" o:spid="_x0000_s1083" type="#_x0000_t75" style="position:absolute;width:37668;height:20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">
                  <v:imagedata r:id="rId37" o:title=""/>
                </v:shape>
                <v:shape id="Text Box 66" o:spid="_x0000_s1084" type="#_x0000_t202" style="position:absolute;top:21240;width:3766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0F5DCABC" w14:textId="79B75CB1" w:rsidR="00206F83" w:rsidRDefault="00206F83" w:rsidP="00853298">
                        <w:pPr>
                          <w:pStyle w:val="Caption"/>
                          <w:rPr>
                            <w:noProof/>
                          </w:rPr>
                        </w:pPr>
                        <w:bookmarkStart w:id="36" w:name="_Toc515025903"/>
                        <w:r>
                          <w:t xml:space="preserve">Figure </w:t>
                        </w:r>
                        <w:fldSimple w:instr=" SEQ Figure \* ARABIC ">
                          <w:r w:rsidR="00EF24E2">
                            <w:rPr>
                              <w:noProof/>
                            </w:rPr>
                            <w:t>10</w:t>
                          </w:r>
                        </w:fldSimple>
                        <w:r>
                          <w:t xml:space="preserve"> PSoC Top-Level design</w:t>
                        </w:r>
                        <w:bookmarkEnd w:id="36"/>
                      </w:p>
                    </w:txbxContent>
                  </v:textbox>
                </v:shape>
                <w10:anchorlock/>
              </v:group>
            </w:pict>
          </mc:Fallback>
        </mc:AlternateContent>
      </w:r>
    </w:p>
    <w:p w14:paraId="33403391" w14:textId="6D9C8896" w:rsidR="00206F83" w:rsidRPr="000C5125" w:rsidRDefault="00784B72" w:rsidP="00206F83">
      <w:pPr>
        <w:pStyle w:val="NoSpacing"/>
        <w:rPr>
          <w:rFonts w:cs="Times New Roman"/>
        </w:rPr>
      </w:pPr>
      <w:r w:rsidRPr="000C5125">
        <w:rPr>
          <w:rFonts w:cs="Times New Roman"/>
        </w:rPr>
        <w:t xml:space="preserve">The </w:t>
      </w:r>
      <w:proofErr w:type="spellStart"/>
      <w:r w:rsidRPr="000C5125">
        <w:rPr>
          <w:rFonts w:cs="Times New Roman"/>
        </w:rPr>
        <w:t>PSoC</w:t>
      </w:r>
      <w:proofErr w:type="spellEnd"/>
      <w:r w:rsidRPr="000C5125">
        <w:rPr>
          <w:rFonts w:cs="Times New Roman"/>
        </w:rPr>
        <w:t xml:space="preserve"> code is designed to be minimal and light weight </w:t>
      </w:r>
      <w:proofErr w:type="gramStart"/>
      <w:r w:rsidRPr="000C5125">
        <w:rPr>
          <w:rFonts w:cs="Times New Roman"/>
        </w:rPr>
        <w:t>in order to</w:t>
      </w:r>
      <w:proofErr w:type="gramEnd"/>
      <w:r w:rsidRPr="000C5125">
        <w:rPr>
          <w:rFonts w:cs="Times New Roman"/>
        </w:rPr>
        <w:t xml:space="preserve"> achieve </w:t>
      </w:r>
      <w:r w:rsidR="005B78DE" w:rsidRPr="000C5125">
        <w:rPr>
          <w:rFonts w:cs="Times New Roman"/>
        </w:rPr>
        <w:t>low latency response times. The top-level design is seen in Figure 10 which illustrates this</w:t>
      </w:r>
      <w:r w:rsidR="004F1497" w:rsidRPr="000C5125">
        <w:rPr>
          <w:rFonts w:cs="Times New Roman"/>
        </w:rPr>
        <w:t xml:space="preserve"> as there are only three major components programmed.</w:t>
      </w:r>
    </w:p>
    <w:p w14:paraId="2930C6D3" w14:textId="4F484885" w:rsidR="00F0744A" w:rsidRPr="000C5125" w:rsidRDefault="00F0744A" w:rsidP="00206F83">
      <w:pPr>
        <w:pStyle w:val="NoSpacing"/>
        <w:rPr>
          <w:rFonts w:cs="Times New Roman"/>
        </w:rPr>
      </w:pPr>
    </w:p>
    <w:p w14:paraId="2312F52D" w14:textId="6D8C7536" w:rsidR="00F0744A" w:rsidRPr="000C5125" w:rsidRDefault="00F0744A" w:rsidP="00853298">
      <w:pPr>
        <w:pStyle w:val="Heading3"/>
      </w:pPr>
      <w:bookmarkStart w:id="37" w:name="_Toc515023488"/>
      <w:r w:rsidRPr="000C5125">
        <w:t>Modelling</w:t>
      </w:r>
      <w:bookmarkEnd w:id="37"/>
    </w:p>
    <w:p w14:paraId="407978D3" w14:textId="1964CA58" w:rsidR="00E9102C" w:rsidRPr="000C5125" w:rsidRDefault="00A61385" w:rsidP="00853298">
      <w:r w:rsidRPr="000C5125">
        <w:t xml:space="preserve">Preliminary steps for modelling the system has begun. The block diagram for a system with a single actuator </w:t>
      </w:r>
      <w:r w:rsidR="00A22DCD" w:rsidRPr="000C5125">
        <w:t xml:space="preserve">is illustrated in Figure </w:t>
      </w:r>
      <w:r w:rsidR="008038EA" w:rsidRPr="000C5125">
        <w:t>11</w:t>
      </w:r>
      <w:r w:rsidR="00A22DCD" w:rsidRPr="000C5125">
        <w:t>.</w:t>
      </w:r>
    </w:p>
    <w:p w14:paraId="44F537AC" w14:textId="60A20F6D" w:rsidR="00F0744A" w:rsidRPr="000C5125" w:rsidRDefault="008172A2" w:rsidP="00853298">
      <w:r w:rsidRPr="000C5125">
        <w:rPr>
          <w:noProof/>
        </w:rPr>
        <mc:AlternateContent>
          <mc:Choice Requires="wps">
            <w:drawing>
              <wp:anchor distT="0" distB="0" distL="114300" distR="114300" simplePos="0" relativeHeight="251660288" behindDoc="0" locked="0" layoutInCell="1" allowOverlap="1" wp14:anchorId="4436AEF3" wp14:editId="5C7F7EB8">
                <wp:simplePos x="0" y="0"/>
                <wp:positionH relativeFrom="column">
                  <wp:posOffset>0</wp:posOffset>
                </wp:positionH>
                <wp:positionV relativeFrom="paragraph">
                  <wp:posOffset>1775460</wp:posOffset>
                </wp:positionV>
                <wp:extent cx="5731510"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A069F5E" w14:textId="739FD888" w:rsidR="008172A2" w:rsidRDefault="008172A2" w:rsidP="00853298">
                            <w:pPr>
                              <w:pStyle w:val="Caption"/>
                              <w:rPr>
                                <w:noProof/>
                              </w:rPr>
                            </w:pPr>
                            <w:bookmarkStart w:id="38" w:name="_Toc515025904"/>
                            <w:r>
                              <w:t xml:space="preserve">Figure </w:t>
                            </w:r>
                            <w:fldSimple w:instr=" SEQ Figure \* ARABIC ">
                              <w:r w:rsidR="00EF24E2">
                                <w:rPr>
                                  <w:noProof/>
                                </w:rPr>
                                <w:t>11</w:t>
                              </w:r>
                            </w:fldSimple>
                            <w:r>
                              <w:t xml:space="preserve"> Single actuator block diagram</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36AEF3" id="Text Box 88" o:spid="_x0000_s1085" type="#_x0000_t202" style="position:absolute;left:0;text-align:left;margin-left:0;margin-top:139.8pt;width:451.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R/MAIAAGc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" stroked="f">
                <v:textbox style="mso-fit-shape-to-text:t" inset="0,0,0,0">
                  <w:txbxContent>
                    <w:p w14:paraId="1A069F5E" w14:textId="739FD888" w:rsidR="008172A2" w:rsidRDefault="008172A2" w:rsidP="00853298">
                      <w:pPr>
                        <w:pStyle w:val="Caption"/>
                        <w:rPr>
                          <w:noProof/>
                        </w:rPr>
                      </w:pPr>
                      <w:bookmarkStart w:id="39" w:name="_Toc515025904"/>
                      <w:r>
                        <w:t xml:space="preserve">Figure </w:t>
                      </w:r>
                      <w:fldSimple w:instr=" SEQ Figure \* ARABIC ">
                        <w:r w:rsidR="00EF24E2">
                          <w:rPr>
                            <w:noProof/>
                          </w:rPr>
                          <w:t>11</w:t>
                        </w:r>
                      </w:fldSimple>
                      <w:r>
                        <w:t xml:space="preserve"> Single actuator block diagram</w:t>
                      </w:r>
                      <w:bookmarkEnd w:id="39"/>
                    </w:p>
                  </w:txbxContent>
                </v:textbox>
              </v:shape>
            </w:pict>
          </mc:Fallback>
        </mc:AlternateContent>
      </w:r>
      <w:r w:rsidRPr="000C5125">
        <w:rPr>
          <w:noProof/>
        </w:rPr>
        <mc:AlternateContent>
          <mc:Choice Requires="wpc">
            <w:drawing>
              <wp:inline distT="0" distB="0" distL="0" distR="0" wp14:anchorId="536CF085" wp14:editId="2FE528FE">
                <wp:extent cx="5750998" cy="1724152"/>
                <wp:effectExtent l="0" t="0" r="254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8" name="Rectangle 68"/>
                        <wps:cNvSpPr/>
                        <wps:spPr>
                          <a:xfrm>
                            <a:off x="1645724" y="238127"/>
                            <a:ext cx="720000" cy="432000"/>
                          </a:xfrm>
                          <a:prstGeom prst="rect">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BEEB6BC" w14:textId="77777777" w:rsidR="008172A2" w:rsidRPr="00BC5672" w:rsidRDefault="008172A2" w:rsidP="00853298">
                              <m:oMathPara>
                                <m:oMath>
                                  <m:r>
                                    <w:rPr>
                                      <w:rFonts w:ascii="Cambria Math" w:hAnsi="Cambria Math"/>
                                    </w:rPr>
                                    <m:t>C</m:t>
                                  </m:r>
                                  <m:d>
                                    <m:dPr>
                                      <m:ctrlPr>
                                        <w:rPr>
                                          <w:rFonts w:ascii="Cambria Math" w:hAnsi="Cambria Math"/>
                                        </w:rPr>
                                      </m:ctrlPr>
                                    </m:dPr>
                                    <m:e>
                                      <m:r>
                                        <w:rPr>
                                          <w:rFonts w:ascii="Cambria Math" w:hAnsi="Cambria Math"/>
                                        </w:rPr>
                                        <m:t>S</m:t>
                                      </m:r>
                                    </m:e>
                                  </m:d>
                                </m:oMath>
                              </m:oMathPara>
                            </w:p>
                            <w:p w14:paraId="5FE50903" w14:textId="77777777" w:rsidR="008172A2" w:rsidRDefault="008172A2" w:rsidP="00853298"/>
                            <w:p w14:paraId="0DE1F528" w14:textId="70979333" w:rsidR="008172A2" w:rsidRPr="00BC5672" w:rsidRDefault="008172A2" w:rsidP="00853298">
                              <m:oMathPara>
                                <m:oMath>
                                  <m:r>
                                    <w:rPr>
                                      <w:rFonts w:ascii="Cambria Math" w:hAnsi="Cambria Math"/>
                                    </w:rPr>
                                    <m:t>C</m:t>
                                  </m:r>
                                  <m:d>
                                    <m:dPr>
                                      <m:ctrlPr>
                                        <w:rPr>
                                          <w:rFonts w:ascii="Cambria Math" w:hAnsi="Cambria Math"/>
                                        </w:rPr>
                                      </m:ctrlPr>
                                    </m:dPr>
                                    <m:e>
                                      <m:r>
                                        <w:rPr>
                                          <w:rFonts w:ascii="Cambria Math" w:hAnsi="Cambria Math"/>
                                        </w:rPr>
                                        <m:t>S</m:t>
                                      </m:r>
                                    </m:e>
                                  </m: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2664898" y="238127"/>
                            <a:ext cx="720000" cy="432000"/>
                          </a:xfrm>
                          <a:prstGeom prst="rect">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BF0E922" w14:textId="77777777" w:rsidR="008172A2" w:rsidRPr="00BC5672" w:rsidRDefault="008172A2" w:rsidP="00853298">
                              <m:oMathPara>
                                <m:oMath>
                                  <m:r>
                                    <w:rPr>
                                      <w:rFonts w:ascii="Cambria Math" w:hAnsi="Cambria Math"/>
                                    </w:rPr>
                                    <m:t>G</m:t>
                                  </m:r>
                                  <m:d>
                                    <m:dPr>
                                      <m:ctrlPr>
                                        <w:rPr>
                                          <w:rFonts w:ascii="Cambria Math" w:hAnsi="Cambria Math"/>
                                        </w:rPr>
                                      </m:ctrlPr>
                                    </m:dPr>
                                    <m:e>
                                      <m:r>
                                        <w:rPr>
                                          <w:rFonts w:ascii="Cambria Math" w:hAnsi="Cambria Math"/>
                                        </w:rPr>
                                        <m:t>S</m:t>
                                      </m:r>
                                    </m:e>
                                  </m:d>
                                </m:oMath>
                              </m:oMathPara>
                            </w:p>
                            <w:p w14:paraId="742C9EC1" w14:textId="77777777" w:rsidR="008172A2" w:rsidRDefault="008172A2" w:rsidP="00853298"/>
                            <w:p w14:paraId="3D6E044B" w14:textId="6ED35768" w:rsidR="008172A2" w:rsidRPr="00BC5672" w:rsidRDefault="008172A2" w:rsidP="00853298">
                              <m:oMathPara>
                                <m:oMath>
                                  <m:r>
                                    <w:rPr>
                                      <w:rFonts w:ascii="Cambria Math" w:hAnsi="Cambria Math"/>
                                    </w:rPr>
                                    <m:t>G</m:t>
                                  </m:r>
                                  <m:d>
                                    <m:dPr>
                                      <m:ctrlPr>
                                        <w:rPr>
                                          <w:rFonts w:ascii="Cambria Math" w:hAnsi="Cambria Math"/>
                                        </w:rPr>
                                      </m:ctrlPr>
                                    </m:dPr>
                                    <m:e>
                                      <m:r>
                                        <w:rPr>
                                          <w:rFonts w:ascii="Cambria Math" w:hAnsi="Cambria Math"/>
                                        </w:rPr>
                                        <m:t>S</m:t>
                                      </m:r>
                                    </m:e>
                                  </m: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3693598" y="238127"/>
                            <a:ext cx="720000" cy="432000"/>
                          </a:xfrm>
                          <a:prstGeom prst="rect">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9FA8B08" w14:textId="77777777" w:rsidR="008172A2" w:rsidRPr="00BC5672" w:rsidRDefault="008172A2" w:rsidP="00853298">
                              <w:r>
                                <w:t>1/s</w:t>
                              </w:r>
                            </w:p>
                            <w:p w14:paraId="5BB48899" w14:textId="77777777" w:rsidR="008172A2" w:rsidRDefault="008172A2" w:rsidP="00853298"/>
                            <w:p w14:paraId="739E7E8B" w14:textId="37E9357E" w:rsidR="008172A2" w:rsidRPr="00BC5672" w:rsidRDefault="008172A2" w:rsidP="00853298">
                              <w:r>
                                <w:t>1/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2664898" y="1062452"/>
                            <a:ext cx="720000" cy="432000"/>
                          </a:xfrm>
                          <a:prstGeom prst="rect">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34D00BE" w14:textId="77777777" w:rsidR="008172A2" w:rsidRPr="009B32BB" w:rsidRDefault="008172A2" w:rsidP="00853298">
                              <m:oMathPara>
                                <m:oMath>
                                  <m:r>
                                    <w:rPr>
                                      <w:rFonts w:ascii="Cambria Math" w:hAnsi="Cambria Math"/>
                                    </w:rPr>
                                    <m:t>B</m:t>
                                  </m:r>
                                  <m:d>
                                    <m:dPr>
                                      <m:ctrlPr>
                                        <w:rPr>
                                          <w:rFonts w:ascii="Cambria Math" w:hAnsi="Cambria Math"/>
                                        </w:rPr>
                                      </m:ctrlPr>
                                    </m:dPr>
                                    <m:e>
                                      <m:r>
                                        <w:rPr>
                                          <w:rFonts w:ascii="Cambria Math" w:hAnsi="Cambria Math"/>
                                        </w:rPr>
                                        <m:t>S</m:t>
                                      </m:r>
                                    </m:e>
                                  </m:d>
                                </m:oMath>
                              </m:oMathPara>
                            </w:p>
                            <w:p w14:paraId="6C22600C" w14:textId="77777777" w:rsidR="008172A2" w:rsidRDefault="008172A2" w:rsidP="00853298"/>
                            <w:p w14:paraId="49240DFB" w14:textId="7DCBA344" w:rsidR="008172A2" w:rsidRPr="009B32BB" w:rsidRDefault="008172A2" w:rsidP="00853298">
                              <m:oMathPara>
                                <m:oMath>
                                  <m:r>
                                    <w:rPr>
                                      <w:rFonts w:ascii="Cambria Math" w:hAnsi="Cambria Math"/>
                                    </w:rPr>
                                    <m:t>B</m:t>
                                  </m:r>
                                  <m:d>
                                    <m:dPr>
                                      <m:ctrlPr>
                                        <w:rPr>
                                          <w:rFonts w:ascii="Cambria Math" w:hAnsi="Cambria Math"/>
                                        </w:rPr>
                                      </m:ctrlPr>
                                    </m:dPr>
                                    <m:e>
                                      <m:r>
                                        <w:rPr>
                                          <w:rFonts w:ascii="Cambria Math" w:hAnsi="Cambria Math"/>
                                        </w:rPr>
                                        <m:t>S</m:t>
                                      </m:r>
                                    </m:e>
                                  </m:d>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Flowchart: Summing Junction 72"/>
                        <wps:cNvSpPr/>
                        <wps:spPr>
                          <a:xfrm flipH="1" flipV="1">
                            <a:off x="807523" y="282578"/>
                            <a:ext cx="342900" cy="342900"/>
                          </a:xfrm>
                          <a:prstGeom prst="flowChartSummingJunction">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Connector: Elbow 73"/>
                        <wps:cNvCnPr/>
                        <wps:spPr>
                          <a:xfrm rot="10800000">
                            <a:off x="978974" y="625478"/>
                            <a:ext cx="1685925" cy="652974"/>
                          </a:xfrm>
                          <a:prstGeom prst="bentConnector2">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Connector: Elbow 13"/>
                        <wps:cNvCnPr/>
                        <wps:spPr>
                          <a:xfrm>
                            <a:off x="607499" y="454028"/>
                            <a:ext cx="200024"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a:off x="1150423" y="454028"/>
                            <a:ext cx="495301" cy="9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a:off x="2365724" y="454127"/>
                            <a:ext cx="299174"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wps:spPr>
                          <a:xfrm>
                            <a:off x="3384898" y="454127"/>
                            <a:ext cx="30870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Connector 78"/>
                        <wps:cNvCnPr/>
                        <wps:spPr>
                          <a:xfrm>
                            <a:off x="4413598" y="454127"/>
                            <a:ext cx="423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 name="Text Box 79"/>
                        <wps:cNvSpPr txBox="1"/>
                        <wps:spPr>
                          <a:xfrm>
                            <a:off x="1150423" y="139703"/>
                            <a:ext cx="333375"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17F2B6" w14:textId="77777777" w:rsidR="008172A2" w:rsidRPr="001E2BD6" w:rsidRDefault="00B3534B" w:rsidP="00853298">
                              <m:oMathPara>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e</m:t>
                                      </m:r>
                                    </m:sub>
                                  </m:sSub>
                                  <m:r>
                                    <m:rPr>
                                      <m:sty m:val="p"/>
                                    </m:rPr>
                                    <w:rPr>
                                      <w:rFonts w:ascii="Cambria Math" w:hAnsi="Cambria Math"/>
                                    </w:rPr>
                                    <m:t>(</m:t>
                                  </m:r>
                                  <m:r>
                                    <m:rPr>
                                      <m:sty m:val="bi"/>
                                    </m:rPr>
                                    <w:rPr>
                                      <w:rFonts w:ascii="Cambria Math" w:hAnsi="Cambria Math"/>
                                    </w:rPr>
                                    <m:t>S</m:t>
                                  </m:r>
                                </m:oMath>
                              </m:oMathPara>
                            </w:p>
                            <w:p w14:paraId="47C6E431" w14:textId="77777777" w:rsidR="008172A2" w:rsidRDefault="008172A2" w:rsidP="00853298"/>
                            <w:p w14:paraId="372DD0C7" w14:textId="342D0EDB" w:rsidR="008172A2" w:rsidRPr="001E2BD6" w:rsidRDefault="00B3534B" w:rsidP="00853298">
                              <m:oMathPara>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e</m:t>
                                      </m:r>
                                    </m:sub>
                                  </m:sSub>
                                  <m:r>
                                    <m:rPr>
                                      <m:sty m:val="p"/>
                                    </m:rPr>
                                    <w:rPr>
                                      <w:rFonts w:ascii="Cambria Math" w:hAnsi="Cambria Math"/>
                                    </w:rPr>
                                    <m:t>(</m:t>
                                  </m:r>
                                  <m:r>
                                    <m:rPr>
                                      <m:sty m:val="bi"/>
                                    </m:rPr>
                                    <w:rPr>
                                      <w:rFonts w:ascii="Cambria Math" w:hAnsi="Cambria Math"/>
                                    </w:rPr>
                                    <m:t>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20"/>
                        <wps:cNvSpPr txBox="1"/>
                        <wps:spPr>
                          <a:xfrm>
                            <a:off x="2331524" y="113327"/>
                            <a:ext cx="333375"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4668DF" w14:textId="77777777" w:rsidR="008172A2" w:rsidRDefault="00B3534B"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s</m:t>
                                      </m:r>
                                    </m:sub>
                                  </m:sSub>
                                </m:oMath>
                              </m:oMathPara>
                            </w:p>
                            <w:p w14:paraId="003208F5" w14:textId="77777777" w:rsidR="008172A2" w:rsidRDefault="008172A2" w:rsidP="00853298"/>
                            <w:p w14:paraId="21303DBB" w14:textId="1A8E5F98" w:rsidR="008172A2" w:rsidRDefault="00B3534B"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s</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1" name="Text Box 20"/>
                        <wps:cNvSpPr txBox="1"/>
                        <wps:spPr>
                          <a:xfrm>
                            <a:off x="988500" y="704853"/>
                            <a:ext cx="333375" cy="457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5A36855" w14:textId="77777777" w:rsidR="008172A2" w:rsidRDefault="00B3534B"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j</m:t>
                                      </m:r>
                                    </m:sub>
                                  </m:sSub>
                                </m:oMath>
                              </m:oMathPara>
                            </w:p>
                            <w:p w14:paraId="08E64B04" w14:textId="77777777" w:rsidR="008172A2" w:rsidRDefault="008172A2" w:rsidP="00853298"/>
                            <w:p w14:paraId="3318A9E3" w14:textId="05D88C88" w:rsidR="008172A2" w:rsidRDefault="00B3534B"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j</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2" name="Text Box 20"/>
                        <wps:cNvSpPr txBox="1"/>
                        <wps:spPr>
                          <a:xfrm>
                            <a:off x="35999" y="266702"/>
                            <a:ext cx="57150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5BDB6F7" w14:textId="77777777" w:rsidR="008172A2" w:rsidRPr="00D75CA2" w:rsidRDefault="008172A2" w:rsidP="00853298">
                              <w:pPr>
                                <w:pStyle w:val="NormalWeb"/>
                                <w:rPr>
                                  <w:bCs/>
                                  <w:iCs/>
                                </w:rPr>
                              </w:pPr>
                              <m:oMathPara>
                                <m:oMathParaPr>
                                  <m:jc m:val="centerGroup"/>
                                </m:oMathParaPr>
                                <m:oMath>
                                  <m:r>
                                    <m:rPr>
                                      <m:sty m:val="bi"/>
                                    </m:rPr>
                                    <w:rPr>
                                      <w:rFonts w:ascii="Cambria Math" w:hAnsi="Cambria Math"/>
                                    </w:rPr>
                                    <m:t>R</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4A20E504" w14:textId="77777777" w:rsidR="008172A2" w:rsidRPr="00EC1A28" w:rsidRDefault="008172A2" w:rsidP="00853298">
                              <w:pPr>
                                <w:pStyle w:val="NormalWeb"/>
                                <w:rPr>
                                  <w:lang w:eastAsia="en-US"/>
                                </w:rPr>
                              </w:pPr>
                              <m:oMathPara>
                                <m:oMathParaPr>
                                  <m:jc m:val="centerGroup"/>
                                </m:oMathParaPr>
                                <m:oMath>
                                  <m:r>
                                    <m:rPr>
                                      <m:sty m:val="p"/>
                                    </m:rPr>
                                    <w:rPr>
                                      <w:rFonts w:ascii="Cambria Math" w:hAnsi="Cambria Math"/>
                                    </w:rPr>
                                    <m:t>=</m:t>
                                  </m:r>
                                  <m:sSub>
                                    <m:sSubPr>
                                      <m:ctrlPr>
                                        <w:rPr>
                                          <w:rFonts w:ascii="Cambria Math" w:eastAsiaTheme="minorHAnsi" w:hAnsi="Cambria Math" w:cstheme="minorBidi"/>
                                          <w:lang w:eastAsia="en-US"/>
                                        </w:rPr>
                                      </m:ctrlPr>
                                    </m:sSubPr>
                                    <m:e>
                                      <m:r>
                                        <m:rPr>
                                          <m:sty m:val="bi"/>
                                        </m:rPr>
                                        <w:rPr>
                                          <w:rFonts w:ascii="Cambria Math" w:hAnsi="Cambria Math"/>
                                        </w:rPr>
                                        <m:t>θ</m:t>
                                      </m:r>
                                    </m:e>
                                    <m:sub>
                                      <m:r>
                                        <m:rPr>
                                          <m:sty m:val="bi"/>
                                        </m:rPr>
                                        <w:rPr>
                                          <w:rFonts w:ascii="Cambria Math" w:hAnsi="Cambria Math"/>
                                        </w:rPr>
                                        <m:t>l</m:t>
                                      </m:r>
                                    </m:sub>
                                  </m:sSub>
                                </m:oMath>
                              </m:oMathPara>
                            </w:p>
                            <w:p w14:paraId="6AFEA8A3" w14:textId="77777777" w:rsidR="008172A2" w:rsidRDefault="008172A2" w:rsidP="00853298"/>
                            <w:p w14:paraId="5885AC68" w14:textId="46985B6B" w:rsidR="008172A2" w:rsidRPr="00D75CA2" w:rsidRDefault="008172A2" w:rsidP="00853298">
                              <w:pPr>
                                <w:pStyle w:val="NormalWeb"/>
                                <w:rPr>
                                  <w:bCs/>
                                  <w:iCs/>
                                </w:rPr>
                              </w:pPr>
                              <m:oMathPara>
                                <m:oMathParaPr>
                                  <m:jc m:val="centerGroup"/>
                                </m:oMathParaPr>
                                <m:oMath>
                                  <m:r>
                                    <m:rPr>
                                      <m:sty m:val="bi"/>
                                    </m:rPr>
                                    <w:rPr>
                                      <w:rFonts w:ascii="Cambria Math" w:hAnsi="Cambria Math"/>
                                    </w:rPr>
                                    <m:t>R</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1B33EF85" w14:textId="77777777" w:rsidR="008172A2" w:rsidRPr="00EC1A28" w:rsidRDefault="008172A2" w:rsidP="00853298">
                              <w:pPr>
                                <w:pStyle w:val="NormalWeb"/>
                                <w:rPr>
                                  <w:lang w:eastAsia="en-US"/>
                                </w:rPr>
                              </w:pPr>
                              <m:oMathPara>
                                <m:oMathParaPr>
                                  <m:jc m:val="centerGroup"/>
                                </m:oMathParaPr>
                                <m:oMath>
                                  <m:r>
                                    <m:rPr>
                                      <m:sty m:val="p"/>
                                    </m:rPr>
                                    <w:rPr>
                                      <w:rFonts w:ascii="Cambria Math" w:hAnsi="Cambria Math"/>
                                    </w:rPr>
                                    <m:t>=</m:t>
                                  </m:r>
                                  <m:sSub>
                                    <m:sSubPr>
                                      <m:ctrlPr>
                                        <w:rPr>
                                          <w:rFonts w:ascii="Cambria Math" w:eastAsiaTheme="minorHAnsi" w:hAnsi="Cambria Math" w:cstheme="minorBidi"/>
                                          <w:lang w:eastAsia="en-US"/>
                                        </w:rPr>
                                      </m:ctrlPr>
                                    </m:sSubPr>
                                    <m:e>
                                      <m:r>
                                        <m:rPr>
                                          <m:sty m:val="bi"/>
                                        </m:rPr>
                                        <w:rPr>
                                          <w:rFonts w:ascii="Cambria Math" w:hAnsi="Cambria Math"/>
                                        </w:rPr>
                                        <m:t>θ</m:t>
                                      </m:r>
                                    </m:e>
                                    <m:sub>
                                      <m:r>
                                        <m:rPr>
                                          <m:sty m:val="bi"/>
                                        </m:rPr>
                                        <w:rPr>
                                          <w:rFonts w:ascii="Cambria Math" w:hAnsi="Cambria Math"/>
                                        </w:rPr>
                                        <m:t>l</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 name="Text Box 20"/>
                        <wps:cNvSpPr txBox="1"/>
                        <wps:spPr>
                          <a:xfrm>
                            <a:off x="5179498" y="295479"/>
                            <a:ext cx="571500" cy="1029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A87081" w14:textId="77777777" w:rsidR="008172A2" w:rsidRPr="00D75CA2" w:rsidRDefault="008172A2" w:rsidP="00853298">
                              <w:pPr>
                                <w:pStyle w:val="NormalWeb"/>
                              </w:pPr>
                              <m:oMathPara>
                                <m:oMathParaPr>
                                  <m:jc m:val="centerGroup"/>
                                </m:oMathParaPr>
                                <m:oMath>
                                  <m:r>
                                    <m:rPr>
                                      <m:sty m:val="bi"/>
                                    </m:rPr>
                                    <w:rPr>
                                      <w:rFonts w:ascii="Cambria Math" w:hAnsi="Cambria Math"/>
                                    </w:rPr>
                                    <m:t>Y</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41D25840" w14:textId="0D88B814" w:rsidR="008172A2" w:rsidRPr="00D75CA2" w:rsidRDefault="008172A2" w:rsidP="00853298">
                              <w:pPr>
                                <w:pStyle w:val="NormalWeb"/>
                              </w:pPr>
                              <m:oMathPara>
                                <m:oMathParaPr>
                                  <m:jc m:val="centerGroup"/>
                                </m:oMathParaPr>
                                <m:oMath>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t</m:t>
                                  </m:r>
                                  <m:r>
                                    <m:rPr>
                                      <m:sty m:val="p"/>
                                    </m:rPr>
                                    <w:rPr>
                                      <w:rFonts w:ascii="Cambria Math" w:hAnsi="Cambria Math"/>
                                    </w:rPr>
                                    <m:t>)</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4" name="Text Box 20"/>
                        <wps:cNvSpPr txBox="1"/>
                        <wps:spPr>
                          <a:xfrm>
                            <a:off x="3384898" y="95251"/>
                            <a:ext cx="333375"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303F2A" w14:textId="77777777" w:rsidR="008172A2" w:rsidRDefault="00B3534B" w:rsidP="00853298">
                              <w:pPr>
                                <w:pStyle w:val="NormalWeb"/>
                              </w:pPr>
                              <m:oMathPara>
                                <m:oMathParaPr>
                                  <m:jc m:val="centerGroup"/>
                                </m:oMathParaPr>
                                <m:oMath>
                                  <m:acc>
                                    <m:accPr>
                                      <m:chr m:val="̇"/>
                                      <m:ctrlPr>
                                        <w:rPr>
                                          <w:rFonts w:ascii="Cambria Math" w:hAnsi="Cambria Math"/>
                                          <w:bCs/>
                                          <w:iCs/>
                                        </w:rPr>
                                      </m:ctrlPr>
                                    </m:accPr>
                                    <m:e>
                                      <m:r>
                                        <m:rPr>
                                          <m:sty m:val="bi"/>
                                        </m:rPr>
                                        <w:rPr>
                                          <w:rFonts w:ascii="Cambria Math" w:hAnsi="Cambria Math"/>
                                        </w:rPr>
                                        <m:t>d</m:t>
                                      </m:r>
                                    </m:e>
                                  </m:acc>
                                </m:oMath>
                              </m:oMathPara>
                            </w:p>
                            <w:p w14:paraId="1DF412BD" w14:textId="77777777" w:rsidR="008172A2" w:rsidRDefault="008172A2" w:rsidP="00853298"/>
                            <w:p w14:paraId="674D7256" w14:textId="377FA664" w:rsidR="008172A2" w:rsidRDefault="00B3534B" w:rsidP="00853298">
                              <w:pPr>
                                <w:pStyle w:val="NormalWeb"/>
                              </w:pPr>
                              <m:oMathPara>
                                <m:oMathParaPr>
                                  <m:jc m:val="centerGroup"/>
                                </m:oMathParaPr>
                                <m:oMath>
                                  <m:acc>
                                    <m:accPr>
                                      <m:chr m:val="̇"/>
                                      <m:ctrlPr>
                                        <w:rPr>
                                          <w:rFonts w:ascii="Cambria Math" w:hAnsi="Cambria Math"/>
                                          <w:bCs/>
                                          <w:iCs/>
                                        </w:rPr>
                                      </m:ctrlPr>
                                    </m:accPr>
                                    <m:e>
                                      <m:r>
                                        <m:rPr>
                                          <m:sty m:val="bi"/>
                                        </m:rPr>
                                        <w:rPr>
                                          <w:rFonts w:ascii="Cambria Math" w:hAnsi="Cambria Math"/>
                                        </w:rPr>
                                        <m:t>d</m:t>
                                      </m:r>
                                    </m:e>
                                  </m:acc>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5" name="Text Box 20"/>
                        <wps:cNvSpPr txBox="1"/>
                        <wps:spPr>
                          <a:xfrm>
                            <a:off x="3413473" y="982255"/>
                            <a:ext cx="333375"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651C0E" w14:textId="77777777" w:rsidR="008172A2" w:rsidRDefault="008172A2" w:rsidP="00853298">
                              <w:pPr>
                                <w:pStyle w:val="NormalWeb"/>
                              </w:pPr>
                              <m:oMathPara>
                                <m:oMathParaPr>
                                  <m:jc m:val="centerGroup"/>
                                </m:oMathParaPr>
                                <m:oMath>
                                  <m:r>
                                    <m:rPr>
                                      <m:sty m:val="bi"/>
                                    </m:rPr>
                                    <w:rPr>
                                      <w:rFonts w:ascii="Cambria Math" w:hAnsi="Cambria Math"/>
                                    </w:rPr>
                                    <m:t>d</m:t>
                                  </m:r>
                                </m:oMath>
                              </m:oMathPara>
                            </w:p>
                            <w:p w14:paraId="07F23136" w14:textId="77777777" w:rsidR="008172A2" w:rsidRDefault="008172A2" w:rsidP="00853298"/>
                            <w:p w14:paraId="2097B274" w14:textId="71569C49" w:rsidR="008172A2" w:rsidRDefault="008172A2" w:rsidP="00853298">
                              <w:pPr>
                                <w:pStyle w:val="NormalWeb"/>
                              </w:pPr>
                              <m:oMathPara>
                                <m:oMathParaPr>
                                  <m:jc m:val="centerGroup"/>
                                </m:oMathParaPr>
                                <m:oMath>
                                  <m:r>
                                    <m:rPr>
                                      <m:sty m:val="bi"/>
                                    </m:rPr>
                                    <w:rPr>
                                      <w:rFonts w:ascii="Cambria Math" w:hAnsi="Cambria Math"/>
                                    </w:rPr>
                                    <m:t>d</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6" name="Connector: Elbow 86"/>
                        <wps:cNvCnPr/>
                        <wps:spPr>
                          <a:xfrm flipV="1">
                            <a:off x="3384898" y="456227"/>
                            <a:ext cx="1794600" cy="822224"/>
                          </a:xfrm>
                          <a:prstGeom prst="bentConnector3">
                            <a:avLst>
                              <a:gd name="adj1" fmla="val 77069"/>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36CF085" id="Canvas 87" o:spid="_x0000_s1086" editas="canvas" style="width:452.85pt;height:135.75pt;mso-position-horizontal-relative:char;mso-position-vertical-relative:line" coordsize="57505,17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">
                <v:shape id="_x0000_s1087" type="#_x0000_t75" style="position:absolute;width:57505;height:17240;visibility:visible;mso-wrap-style:square">
                  <v:fill o:detectmouseclick="t"/>
                  <v:path o:connecttype="none"/>
                </v:shape>
                <v:rect id="Rectangle 68" o:spid="_x0000_s1088" style="position:absolute;left:16457;top:2381;width:72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" filled="f" strokecolor="black [3213]" strokeweight="1.5pt">
                  <v:stroke joinstyle="round"/>
                  <v:textbox>
                    <w:txbxContent>
                      <w:p w14:paraId="0BEEB6BC" w14:textId="77777777" w:rsidR="008172A2" w:rsidRPr="00BC5672" w:rsidRDefault="008172A2" w:rsidP="00853298">
                        <m:oMathPara>
                          <m:oMath>
                            <m:r>
                              <w:rPr>
                                <w:rFonts w:ascii="Cambria Math" w:hAnsi="Cambria Math"/>
                              </w:rPr>
                              <m:t>C</m:t>
                            </m:r>
                            <m:d>
                              <m:dPr>
                                <m:ctrlPr>
                                  <w:rPr>
                                    <w:rFonts w:ascii="Cambria Math" w:hAnsi="Cambria Math"/>
                                  </w:rPr>
                                </m:ctrlPr>
                              </m:dPr>
                              <m:e>
                                <m:r>
                                  <w:rPr>
                                    <w:rFonts w:ascii="Cambria Math" w:hAnsi="Cambria Math"/>
                                  </w:rPr>
                                  <m:t>S</m:t>
                                </m:r>
                              </m:e>
                            </m:d>
                          </m:oMath>
                        </m:oMathPara>
                      </w:p>
                      <w:p w14:paraId="5FE50903" w14:textId="77777777" w:rsidR="008172A2" w:rsidRDefault="008172A2" w:rsidP="00853298"/>
                      <w:p w14:paraId="0DE1F528" w14:textId="70979333" w:rsidR="008172A2" w:rsidRPr="00BC5672" w:rsidRDefault="008172A2" w:rsidP="00853298">
                        <m:oMathPara>
                          <m:oMath>
                            <m:r>
                              <w:rPr>
                                <w:rFonts w:ascii="Cambria Math" w:hAnsi="Cambria Math"/>
                              </w:rPr>
                              <m:t>C</m:t>
                            </m:r>
                            <m:d>
                              <m:dPr>
                                <m:ctrlPr>
                                  <w:rPr>
                                    <w:rFonts w:ascii="Cambria Math" w:hAnsi="Cambria Math"/>
                                  </w:rPr>
                                </m:ctrlPr>
                              </m:dPr>
                              <m:e>
                                <m:r>
                                  <w:rPr>
                                    <w:rFonts w:ascii="Cambria Math" w:hAnsi="Cambria Math"/>
                                  </w:rPr>
                                  <m:t>S</m:t>
                                </m:r>
                              </m:e>
                            </m:d>
                          </m:oMath>
                        </m:oMathPara>
                      </w:p>
                    </w:txbxContent>
                  </v:textbox>
                </v:rect>
                <v:rect id="Rectangle 69" o:spid="_x0000_s1089" style="position:absolute;left:26648;top:2381;width:72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" filled="f" strokecolor="black [3213]" strokeweight="1.5pt">
                  <v:stroke joinstyle="round"/>
                  <v:textbox>
                    <w:txbxContent>
                      <w:p w14:paraId="4BF0E922" w14:textId="77777777" w:rsidR="008172A2" w:rsidRPr="00BC5672" w:rsidRDefault="008172A2" w:rsidP="00853298">
                        <m:oMathPara>
                          <m:oMath>
                            <m:r>
                              <w:rPr>
                                <w:rFonts w:ascii="Cambria Math" w:hAnsi="Cambria Math"/>
                              </w:rPr>
                              <m:t>G</m:t>
                            </m:r>
                            <m:d>
                              <m:dPr>
                                <m:ctrlPr>
                                  <w:rPr>
                                    <w:rFonts w:ascii="Cambria Math" w:hAnsi="Cambria Math"/>
                                  </w:rPr>
                                </m:ctrlPr>
                              </m:dPr>
                              <m:e>
                                <m:r>
                                  <w:rPr>
                                    <w:rFonts w:ascii="Cambria Math" w:hAnsi="Cambria Math"/>
                                  </w:rPr>
                                  <m:t>S</m:t>
                                </m:r>
                              </m:e>
                            </m:d>
                          </m:oMath>
                        </m:oMathPara>
                      </w:p>
                      <w:p w14:paraId="742C9EC1" w14:textId="77777777" w:rsidR="008172A2" w:rsidRDefault="008172A2" w:rsidP="00853298"/>
                      <w:p w14:paraId="3D6E044B" w14:textId="6ED35768" w:rsidR="008172A2" w:rsidRPr="00BC5672" w:rsidRDefault="008172A2" w:rsidP="00853298">
                        <m:oMathPara>
                          <m:oMath>
                            <m:r>
                              <w:rPr>
                                <w:rFonts w:ascii="Cambria Math" w:hAnsi="Cambria Math"/>
                              </w:rPr>
                              <m:t>G</m:t>
                            </m:r>
                            <m:d>
                              <m:dPr>
                                <m:ctrlPr>
                                  <w:rPr>
                                    <w:rFonts w:ascii="Cambria Math" w:hAnsi="Cambria Math"/>
                                  </w:rPr>
                                </m:ctrlPr>
                              </m:dPr>
                              <m:e>
                                <m:r>
                                  <w:rPr>
                                    <w:rFonts w:ascii="Cambria Math" w:hAnsi="Cambria Math"/>
                                  </w:rPr>
                                  <m:t>S</m:t>
                                </m:r>
                              </m:e>
                            </m:d>
                          </m:oMath>
                        </m:oMathPara>
                      </w:p>
                    </w:txbxContent>
                  </v:textbox>
                </v:rect>
                <v:rect id="Rectangle 70" o:spid="_x0000_s1090" style="position:absolute;left:36935;top:2381;width:72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" filled="f" strokecolor="black [3213]" strokeweight="1.5pt">
                  <v:stroke joinstyle="round"/>
                  <v:textbox>
                    <w:txbxContent>
                      <w:p w14:paraId="39FA8B08" w14:textId="77777777" w:rsidR="008172A2" w:rsidRPr="00BC5672" w:rsidRDefault="008172A2" w:rsidP="00853298">
                        <w:r>
                          <w:t>1/s</w:t>
                        </w:r>
                      </w:p>
                      <w:p w14:paraId="5BB48899" w14:textId="77777777" w:rsidR="008172A2" w:rsidRDefault="008172A2" w:rsidP="00853298"/>
                      <w:p w14:paraId="739E7E8B" w14:textId="37E9357E" w:rsidR="008172A2" w:rsidRPr="00BC5672" w:rsidRDefault="008172A2" w:rsidP="00853298">
                        <w:r>
                          <w:t>1/s</w:t>
                        </w:r>
                      </w:p>
                    </w:txbxContent>
                  </v:textbox>
                </v:rect>
                <v:rect id="Rectangle 71" o:spid="_x0000_s1091" style="position:absolute;left:26648;top:10624;width:72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" filled="f" strokecolor="black [3213]" strokeweight="1.5pt">
                  <v:stroke joinstyle="round"/>
                  <v:textbox>
                    <w:txbxContent>
                      <w:p w14:paraId="734D00BE" w14:textId="77777777" w:rsidR="008172A2" w:rsidRPr="009B32BB" w:rsidRDefault="008172A2" w:rsidP="00853298">
                        <m:oMathPara>
                          <m:oMath>
                            <m:r>
                              <w:rPr>
                                <w:rFonts w:ascii="Cambria Math" w:hAnsi="Cambria Math"/>
                              </w:rPr>
                              <m:t>B</m:t>
                            </m:r>
                            <m:d>
                              <m:dPr>
                                <m:ctrlPr>
                                  <w:rPr>
                                    <w:rFonts w:ascii="Cambria Math" w:hAnsi="Cambria Math"/>
                                  </w:rPr>
                                </m:ctrlPr>
                              </m:dPr>
                              <m:e>
                                <m:r>
                                  <w:rPr>
                                    <w:rFonts w:ascii="Cambria Math" w:hAnsi="Cambria Math"/>
                                  </w:rPr>
                                  <m:t>S</m:t>
                                </m:r>
                              </m:e>
                            </m:d>
                          </m:oMath>
                        </m:oMathPara>
                      </w:p>
                      <w:p w14:paraId="6C22600C" w14:textId="77777777" w:rsidR="008172A2" w:rsidRDefault="008172A2" w:rsidP="00853298"/>
                      <w:p w14:paraId="49240DFB" w14:textId="7DCBA344" w:rsidR="008172A2" w:rsidRPr="009B32BB" w:rsidRDefault="008172A2" w:rsidP="00853298">
                        <m:oMathPara>
                          <m:oMath>
                            <m:r>
                              <w:rPr>
                                <w:rFonts w:ascii="Cambria Math" w:hAnsi="Cambria Math"/>
                              </w:rPr>
                              <m:t>B</m:t>
                            </m:r>
                            <m:d>
                              <m:dPr>
                                <m:ctrlPr>
                                  <w:rPr>
                                    <w:rFonts w:ascii="Cambria Math" w:hAnsi="Cambria Math"/>
                                  </w:rPr>
                                </m:ctrlPr>
                              </m:dPr>
                              <m:e>
                                <m:r>
                                  <w:rPr>
                                    <w:rFonts w:ascii="Cambria Math" w:hAnsi="Cambria Math"/>
                                  </w:rPr>
                                  <m:t>S</m:t>
                                </m:r>
                              </m:e>
                            </m:d>
                          </m:oMath>
                        </m:oMathPara>
                      </w:p>
                    </w:txbxContent>
                  </v:textbox>
                </v:rect>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72" o:spid="_x0000_s1092" type="#_x0000_t123" style="position:absolute;left:8075;top:2825;width:3429;height:3429;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" filled="f" strokecolor="black [3213]" strokeweight="1.5pt"/>
                <v:shapetype id="_x0000_t33" coordsize="21600,21600" o:spt="33" o:oned="t" path="m,l21600,r,21600e" filled="f">
                  <v:stroke joinstyle="miter"/>
                  <v:path arrowok="t" fillok="f" o:connecttype="none"/>
                  <o:lock v:ext="edit" shapetype="t"/>
                </v:shapetype>
                <v:shape id="Connector: Elbow 73" o:spid="_x0000_s1093" type="#_x0000_t33" style="position:absolute;left:9789;top:6254;width:16859;height:65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" strokecolor="black [3213]" strokeweight="1.5pt">
                  <v:stroke endarrow="block"/>
                </v:shape>
                <v:shape id="Connector: Elbow 13" o:spid="_x0000_s1094" type="#_x0000_t32" style="position:absolute;left:6074;top:4540;width:2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" strokecolor="black [3213]" strokeweight="1.5pt">
                  <v:stroke endarrow="block" joinstyle="miter"/>
                </v:shape>
                <v:shape id="Straight Arrow Connector 75" o:spid="_x0000_s1095" type="#_x0000_t32" style="position:absolute;left:11504;top:4540;width:4953;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" strokecolor="black [3213]" strokeweight="1.5pt">
                  <v:stroke endarrow="block" joinstyle="miter"/>
                </v:shape>
                <v:shape id="Straight Arrow Connector 76" o:spid="_x0000_s1096" type="#_x0000_t32" style="position:absolute;left:23657;top:4541;width:29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" strokecolor="black [3213]" strokeweight="1.5pt">
                  <v:stroke endarrow="block" joinstyle="miter"/>
                </v:shape>
                <v:shape id="Straight Arrow Connector 77" o:spid="_x0000_s1097" type="#_x0000_t32" style="position:absolute;left:33848;top:4541;width:3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" strokecolor="black [3213]" strokeweight="1.5pt">
                  <v:stroke endarrow="block" joinstyle="miter"/>
                </v:shape>
                <v:line id="Straight Connector 78" o:spid="_x0000_s1098" style="position:absolute;visibility:visible;mso-wrap-style:square" from="44135,4541" to="48365,4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" strokecolor="black [3213]" strokeweight="1.5pt">
                  <v:stroke joinstyle="miter"/>
                </v:line>
                <v:shape id="Text Box 79" o:spid="_x0000_s1099" type="#_x0000_t202" style="position:absolute;left:11504;top:1397;width:333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0E17F2B6" w14:textId="77777777" w:rsidR="008172A2" w:rsidRPr="001E2BD6" w:rsidRDefault="00B3534B" w:rsidP="00853298">
                        <m:oMathPara>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e</m:t>
                                </m:r>
                              </m:sub>
                            </m:sSub>
                            <m:r>
                              <m:rPr>
                                <m:sty m:val="p"/>
                              </m:rPr>
                              <w:rPr>
                                <w:rFonts w:ascii="Cambria Math" w:hAnsi="Cambria Math"/>
                              </w:rPr>
                              <m:t>(</m:t>
                            </m:r>
                            <m:r>
                              <m:rPr>
                                <m:sty m:val="bi"/>
                              </m:rPr>
                              <w:rPr>
                                <w:rFonts w:ascii="Cambria Math" w:hAnsi="Cambria Math"/>
                              </w:rPr>
                              <m:t>S</m:t>
                            </m:r>
                          </m:oMath>
                        </m:oMathPara>
                      </w:p>
                      <w:p w14:paraId="47C6E431" w14:textId="77777777" w:rsidR="008172A2" w:rsidRDefault="008172A2" w:rsidP="00853298"/>
                      <w:p w14:paraId="372DD0C7" w14:textId="342D0EDB" w:rsidR="008172A2" w:rsidRPr="001E2BD6" w:rsidRDefault="00B3534B" w:rsidP="00853298">
                        <m:oMathPara>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e</m:t>
                                </m:r>
                              </m:sub>
                            </m:sSub>
                            <m:r>
                              <m:rPr>
                                <m:sty m:val="p"/>
                              </m:rPr>
                              <w:rPr>
                                <w:rFonts w:ascii="Cambria Math" w:hAnsi="Cambria Math"/>
                              </w:rPr>
                              <m:t>(</m:t>
                            </m:r>
                            <m:r>
                              <m:rPr>
                                <m:sty m:val="bi"/>
                              </m:rPr>
                              <w:rPr>
                                <w:rFonts w:ascii="Cambria Math" w:hAnsi="Cambria Math"/>
                              </w:rPr>
                              <m:t>S</m:t>
                            </m:r>
                          </m:oMath>
                        </m:oMathPara>
                      </w:p>
                    </w:txbxContent>
                  </v:textbox>
                </v:shape>
                <v:shape id="Text Box 20" o:spid="_x0000_s1100" type="#_x0000_t202" style="position:absolute;left:23315;top:1133;width:333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" filled="f" stroked="f">
                  <v:textbox>
                    <w:txbxContent>
                      <w:p w14:paraId="384668DF" w14:textId="77777777" w:rsidR="008172A2" w:rsidRDefault="00B3534B"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s</m:t>
                                </m:r>
                              </m:sub>
                            </m:sSub>
                          </m:oMath>
                        </m:oMathPara>
                      </w:p>
                      <w:p w14:paraId="003208F5" w14:textId="77777777" w:rsidR="008172A2" w:rsidRDefault="008172A2" w:rsidP="00853298"/>
                      <w:p w14:paraId="21303DBB" w14:textId="1A8E5F98" w:rsidR="008172A2" w:rsidRDefault="00B3534B"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s</m:t>
                                </m:r>
                              </m:sub>
                            </m:sSub>
                          </m:oMath>
                        </m:oMathPara>
                      </w:p>
                    </w:txbxContent>
                  </v:textbox>
                </v:shape>
                <v:shape id="Text Box 20" o:spid="_x0000_s1101" type="#_x0000_t202" style="position:absolute;left:9885;top:7048;width:333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" filled="f" stroked="f">
                  <v:textbox>
                    <w:txbxContent>
                      <w:p w14:paraId="25A36855" w14:textId="77777777" w:rsidR="008172A2" w:rsidRDefault="00B3534B"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j</m:t>
                                </m:r>
                              </m:sub>
                            </m:sSub>
                          </m:oMath>
                        </m:oMathPara>
                      </w:p>
                      <w:p w14:paraId="08E64B04" w14:textId="77777777" w:rsidR="008172A2" w:rsidRDefault="008172A2" w:rsidP="00853298"/>
                      <w:p w14:paraId="3318A9E3" w14:textId="05D88C88" w:rsidR="008172A2" w:rsidRDefault="00B3534B"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j</m:t>
                                </m:r>
                              </m:sub>
                            </m:sSub>
                          </m:oMath>
                        </m:oMathPara>
                      </w:p>
                    </w:txbxContent>
                  </v:textbox>
                </v:shape>
                <v:shape id="Text Box 20" o:spid="_x0000_s1102" type="#_x0000_t202" style="position:absolute;left:359;top:2667;width:5715;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" filled="f" stroked="f">
                  <v:textbox>
                    <w:txbxContent>
                      <w:p w14:paraId="35BDB6F7" w14:textId="77777777" w:rsidR="008172A2" w:rsidRPr="00D75CA2" w:rsidRDefault="008172A2" w:rsidP="00853298">
                        <w:pPr>
                          <w:pStyle w:val="NormalWeb"/>
                          <w:rPr>
                            <w:bCs/>
                            <w:iCs/>
                          </w:rPr>
                        </w:pPr>
                        <m:oMathPara>
                          <m:oMathParaPr>
                            <m:jc m:val="centerGroup"/>
                          </m:oMathParaPr>
                          <m:oMath>
                            <m:r>
                              <m:rPr>
                                <m:sty m:val="bi"/>
                              </m:rPr>
                              <w:rPr>
                                <w:rFonts w:ascii="Cambria Math" w:hAnsi="Cambria Math"/>
                              </w:rPr>
                              <m:t>R</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4A20E504" w14:textId="77777777" w:rsidR="008172A2" w:rsidRPr="00EC1A28" w:rsidRDefault="008172A2" w:rsidP="00853298">
                        <w:pPr>
                          <w:pStyle w:val="NormalWeb"/>
                          <w:rPr>
                            <w:lang w:eastAsia="en-US"/>
                          </w:rPr>
                        </w:pPr>
                        <m:oMathPara>
                          <m:oMathParaPr>
                            <m:jc m:val="centerGroup"/>
                          </m:oMathParaPr>
                          <m:oMath>
                            <m:r>
                              <m:rPr>
                                <m:sty m:val="p"/>
                              </m:rPr>
                              <w:rPr>
                                <w:rFonts w:ascii="Cambria Math" w:hAnsi="Cambria Math"/>
                              </w:rPr>
                              <m:t>=</m:t>
                            </m:r>
                            <m:sSub>
                              <m:sSubPr>
                                <m:ctrlPr>
                                  <w:rPr>
                                    <w:rFonts w:ascii="Cambria Math" w:eastAsiaTheme="minorHAnsi" w:hAnsi="Cambria Math" w:cstheme="minorBidi"/>
                                    <w:lang w:eastAsia="en-US"/>
                                  </w:rPr>
                                </m:ctrlPr>
                              </m:sSubPr>
                              <m:e>
                                <m:r>
                                  <m:rPr>
                                    <m:sty m:val="bi"/>
                                  </m:rPr>
                                  <w:rPr>
                                    <w:rFonts w:ascii="Cambria Math" w:hAnsi="Cambria Math"/>
                                  </w:rPr>
                                  <m:t>θ</m:t>
                                </m:r>
                              </m:e>
                              <m:sub>
                                <m:r>
                                  <m:rPr>
                                    <m:sty m:val="bi"/>
                                  </m:rPr>
                                  <w:rPr>
                                    <w:rFonts w:ascii="Cambria Math" w:hAnsi="Cambria Math"/>
                                  </w:rPr>
                                  <m:t>l</m:t>
                                </m:r>
                              </m:sub>
                            </m:sSub>
                          </m:oMath>
                        </m:oMathPara>
                      </w:p>
                      <w:p w14:paraId="6AFEA8A3" w14:textId="77777777" w:rsidR="008172A2" w:rsidRDefault="008172A2" w:rsidP="00853298"/>
                      <w:p w14:paraId="5885AC68" w14:textId="46985B6B" w:rsidR="008172A2" w:rsidRPr="00D75CA2" w:rsidRDefault="008172A2" w:rsidP="00853298">
                        <w:pPr>
                          <w:pStyle w:val="NormalWeb"/>
                          <w:rPr>
                            <w:bCs/>
                            <w:iCs/>
                          </w:rPr>
                        </w:pPr>
                        <m:oMathPara>
                          <m:oMathParaPr>
                            <m:jc m:val="centerGroup"/>
                          </m:oMathParaPr>
                          <m:oMath>
                            <m:r>
                              <m:rPr>
                                <m:sty m:val="bi"/>
                              </m:rPr>
                              <w:rPr>
                                <w:rFonts w:ascii="Cambria Math" w:hAnsi="Cambria Math"/>
                              </w:rPr>
                              <m:t>R</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1B33EF85" w14:textId="77777777" w:rsidR="008172A2" w:rsidRPr="00EC1A28" w:rsidRDefault="008172A2" w:rsidP="00853298">
                        <w:pPr>
                          <w:pStyle w:val="NormalWeb"/>
                          <w:rPr>
                            <w:lang w:eastAsia="en-US"/>
                          </w:rPr>
                        </w:pPr>
                        <m:oMathPara>
                          <m:oMathParaPr>
                            <m:jc m:val="centerGroup"/>
                          </m:oMathParaPr>
                          <m:oMath>
                            <m:r>
                              <m:rPr>
                                <m:sty m:val="p"/>
                              </m:rPr>
                              <w:rPr>
                                <w:rFonts w:ascii="Cambria Math" w:hAnsi="Cambria Math"/>
                              </w:rPr>
                              <m:t>=</m:t>
                            </m:r>
                            <m:sSub>
                              <m:sSubPr>
                                <m:ctrlPr>
                                  <w:rPr>
                                    <w:rFonts w:ascii="Cambria Math" w:eastAsiaTheme="minorHAnsi" w:hAnsi="Cambria Math" w:cstheme="minorBidi"/>
                                    <w:lang w:eastAsia="en-US"/>
                                  </w:rPr>
                                </m:ctrlPr>
                              </m:sSubPr>
                              <m:e>
                                <m:r>
                                  <m:rPr>
                                    <m:sty m:val="bi"/>
                                  </m:rPr>
                                  <w:rPr>
                                    <w:rFonts w:ascii="Cambria Math" w:hAnsi="Cambria Math"/>
                                  </w:rPr>
                                  <m:t>θ</m:t>
                                </m:r>
                              </m:e>
                              <m:sub>
                                <m:r>
                                  <m:rPr>
                                    <m:sty m:val="bi"/>
                                  </m:rPr>
                                  <w:rPr>
                                    <w:rFonts w:ascii="Cambria Math" w:hAnsi="Cambria Math"/>
                                  </w:rPr>
                                  <m:t>l</m:t>
                                </m:r>
                              </m:sub>
                            </m:sSub>
                          </m:oMath>
                        </m:oMathPara>
                      </w:p>
                    </w:txbxContent>
                  </v:textbox>
                </v:shape>
                <v:shape id="Text Box 20" o:spid="_x0000_s1103" type="#_x0000_t202" style="position:absolute;left:51794;top:2954;width:5715;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8A87081" w14:textId="77777777" w:rsidR="008172A2" w:rsidRPr="00D75CA2" w:rsidRDefault="008172A2" w:rsidP="00853298">
                        <w:pPr>
                          <w:pStyle w:val="NormalWeb"/>
                        </w:pPr>
                        <m:oMathPara>
                          <m:oMathParaPr>
                            <m:jc m:val="centerGroup"/>
                          </m:oMathParaPr>
                          <m:oMath>
                            <m:r>
                              <m:rPr>
                                <m:sty m:val="bi"/>
                              </m:rPr>
                              <w:rPr>
                                <w:rFonts w:ascii="Cambria Math" w:hAnsi="Cambria Math"/>
                              </w:rPr>
                              <m:t>Y</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41D25840" w14:textId="0D88B814" w:rsidR="008172A2" w:rsidRPr="00D75CA2" w:rsidRDefault="008172A2" w:rsidP="00853298">
                        <w:pPr>
                          <w:pStyle w:val="NormalWeb"/>
                        </w:pPr>
                        <m:oMathPara>
                          <m:oMathParaPr>
                            <m:jc m:val="centerGroup"/>
                          </m:oMathParaPr>
                          <m:oMath>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t</m:t>
                            </m:r>
                            <m:r>
                              <m:rPr>
                                <m:sty m:val="p"/>
                              </m:rPr>
                              <w:rPr>
                                <w:rFonts w:ascii="Cambria Math" w:hAnsi="Cambria Math"/>
                              </w:rPr>
                              <m:t>)</m:t>
                            </m:r>
                          </m:oMath>
                        </m:oMathPara>
                      </w:p>
                    </w:txbxContent>
                  </v:textbox>
                </v:shape>
                <v:shape id="Text Box 20" o:spid="_x0000_s1104" type="#_x0000_t202" style="position:absolute;left:33848;top:952;width:333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8303F2A" w14:textId="77777777" w:rsidR="008172A2" w:rsidRDefault="00B3534B" w:rsidP="00853298">
                        <w:pPr>
                          <w:pStyle w:val="NormalWeb"/>
                        </w:pPr>
                        <m:oMathPara>
                          <m:oMathParaPr>
                            <m:jc m:val="centerGroup"/>
                          </m:oMathParaPr>
                          <m:oMath>
                            <m:acc>
                              <m:accPr>
                                <m:chr m:val="̇"/>
                                <m:ctrlPr>
                                  <w:rPr>
                                    <w:rFonts w:ascii="Cambria Math" w:hAnsi="Cambria Math"/>
                                    <w:bCs/>
                                    <w:iCs/>
                                  </w:rPr>
                                </m:ctrlPr>
                              </m:accPr>
                              <m:e>
                                <m:r>
                                  <m:rPr>
                                    <m:sty m:val="bi"/>
                                  </m:rPr>
                                  <w:rPr>
                                    <w:rFonts w:ascii="Cambria Math" w:hAnsi="Cambria Math"/>
                                  </w:rPr>
                                  <m:t>d</m:t>
                                </m:r>
                              </m:e>
                            </m:acc>
                          </m:oMath>
                        </m:oMathPara>
                      </w:p>
                      <w:p w14:paraId="1DF412BD" w14:textId="77777777" w:rsidR="008172A2" w:rsidRDefault="008172A2" w:rsidP="00853298"/>
                      <w:p w14:paraId="674D7256" w14:textId="377FA664" w:rsidR="008172A2" w:rsidRDefault="00B3534B" w:rsidP="00853298">
                        <w:pPr>
                          <w:pStyle w:val="NormalWeb"/>
                        </w:pPr>
                        <m:oMathPara>
                          <m:oMathParaPr>
                            <m:jc m:val="centerGroup"/>
                          </m:oMathParaPr>
                          <m:oMath>
                            <m:acc>
                              <m:accPr>
                                <m:chr m:val="̇"/>
                                <m:ctrlPr>
                                  <w:rPr>
                                    <w:rFonts w:ascii="Cambria Math" w:hAnsi="Cambria Math"/>
                                    <w:bCs/>
                                    <w:iCs/>
                                  </w:rPr>
                                </m:ctrlPr>
                              </m:accPr>
                              <m:e>
                                <m:r>
                                  <m:rPr>
                                    <m:sty m:val="bi"/>
                                  </m:rPr>
                                  <w:rPr>
                                    <w:rFonts w:ascii="Cambria Math" w:hAnsi="Cambria Math"/>
                                  </w:rPr>
                                  <m:t>d</m:t>
                                </m:r>
                              </m:e>
                            </m:acc>
                          </m:oMath>
                        </m:oMathPara>
                      </w:p>
                    </w:txbxContent>
                  </v:textbox>
                </v:shape>
                <v:shape id="Text Box 20" o:spid="_x0000_s1105" type="#_x0000_t202" style="position:absolute;left:34134;top:9822;width:333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7E651C0E" w14:textId="77777777" w:rsidR="008172A2" w:rsidRDefault="008172A2" w:rsidP="00853298">
                        <w:pPr>
                          <w:pStyle w:val="NormalWeb"/>
                        </w:pPr>
                        <m:oMathPara>
                          <m:oMathParaPr>
                            <m:jc m:val="centerGroup"/>
                          </m:oMathParaPr>
                          <m:oMath>
                            <m:r>
                              <m:rPr>
                                <m:sty m:val="bi"/>
                              </m:rPr>
                              <w:rPr>
                                <w:rFonts w:ascii="Cambria Math" w:hAnsi="Cambria Math"/>
                              </w:rPr>
                              <m:t>d</m:t>
                            </m:r>
                          </m:oMath>
                        </m:oMathPara>
                      </w:p>
                      <w:p w14:paraId="07F23136" w14:textId="77777777" w:rsidR="008172A2" w:rsidRDefault="008172A2" w:rsidP="00853298"/>
                      <w:p w14:paraId="2097B274" w14:textId="71569C49" w:rsidR="008172A2" w:rsidRDefault="008172A2" w:rsidP="00853298">
                        <w:pPr>
                          <w:pStyle w:val="NormalWeb"/>
                        </w:pPr>
                        <m:oMathPara>
                          <m:oMathParaPr>
                            <m:jc m:val="centerGroup"/>
                          </m:oMathParaPr>
                          <m:oMath>
                            <m:r>
                              <m:rPr>
                                <m:sty m:val="bi"/>
                              </m:rPr>
                              <w:rPr>
                                <w:rFonts w:ascii="Cambria Math" w:hAnsi="Cambria Math"/>
                              </w:rPr>
                              <m:t>d</m:t>
                            </m:r>
                          </m:oMath>
                        </m:oMathPara>
                      </w:p>
                    </w:txbxContent>
                  </v:textbox>
                </v:shape>
                <v:shape id="Connector: Elbow 86" o:spid="_x0000_s1106" type="#_x0000_t34" style="position:absolute;left:33848;top:4562;width:17946;height:822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" adj="16647" strokecolor="black [3213]" strokeweight="1.5pt">
                  <v:stroke startarrow="block" endarrow="block"/>
                </v:shape>
                <w10:anchorlock/>
              </v:group>
            </w:pict>
          </mc:Fallback>
        </mc:AlternateContent>
      </w:r>
    </w:p>
    <w:p w14:paraId="1DB33C4C" w14:textId="001CE0D7" w:rsidR="00BE2871" w:rsidRPr="000C5125" w:rsidRDefault="00BE2871" w:rsidP="00E82081">
      <w:pPr>
        <w:pStyle w:val="NoSpacing"/>
        <w:rPr>
          <w:rFonts w:cs="Times New Roman"/>
        </w:rPr>
      </w:pPr>
    </w:p>
    <w:p w14:paraId="6EEA588B" w14:textId="22F0092E" w:rsidR="00BE2871" w:rsidRPr="000C5125" w:rsidRDefault="00BE2871" w:rsidP="00E82081">
      <w:pPr>
        <w:pStyle w:val="NoSpacing"/>
        <w:rPr>
          <w:rFonts w:cs="Times New Roman"/>
        </w:rPr>
      </w:pPr>
    </w:p>
    <w:p w14:paraId="6D9CFFA7" w14:textId="7C79D914" w:rsidR="00A22DCD" w:rsidRPr="000C5125" w:rsidRDefault="00A22DCD" w:rsidP="00E82081">
      <w:pPr>
        <w:pStyle w:val="NoSpacing"/>
        <w:rPr>
          <w:rFonts w:cs="Times New Roman"/>
        </w:rPr>
      </w:pPr>
      <w:r w:rsidRPr="000C5125">
        <w:rPr>
          <w:rFonts w:cs="Times New Roman"/>
        </w:rPr>
        <w:t>Where:</w:t>
      </w:r>
    </w:p>
    <w:p w14:paraId="026DD2E9" w14:textId="143110EB" w:rsidR="00163D0E" w:rsidRPr="000C5125" w:rsidRDefault="00B3534B" w:rsidP="00853298">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l</m:t>
              </m:r>
            </m:sub>
          </m:sSub>
          <m:r>
            <w:rPr>
              <w:rFonts w:ascii="Cambria Math" w:hAnsi="Cambria Math"/>
            </w:rPr>
            <m:t xml:space="preserve">: </m:t>
          </m:r>
          <m:r>
            <m:rPr>
              <m:nor/>
            </m:rPr>
            <m:t>desired joint angle</m:t>
          </m:r>
          <m:r>
            <m:rPr>
              <m:nor/>
            </m:rPr>
            <w:br/>
          </m:r>
        </m:oMath>
        <m:oMath>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 xml:space="preserve">: </m:t>
          </m:r>
          <m:r>
            <m:rPr>
              <m:nor/>
            </m:rPr>
            <m:t>servo motor angle</m:t>
          </m:r>
          <m:r>
            <m:rPr>
              <m:nor/>
            </m:rPr>
            <w:br/>
          </m:r>
        </m:oMath>
        <m:oMath>
          <m:sSub>
            <m:sSubPr>
              <m:ctrlPr>
                <w:rPr>
                  <w:rFonts w:ascii="Cambria Math" w:hAnsi="Cambria Math"/>
                  <w:i/>
                </w:rPr>
              </m:ctrlPr>
            </m:sSubPr>
            <m:e>
              <m:r>
                <w:rPr>
                  <w:rFonts w:ascii="Cambria Math" w:hAnsi="Cambria Math"/>
                </w:rPr>
                <m:t>θ</m:t>
              </m:r>
            </m:e>
            <m:sub>
              <m:r>
                <w:rPr>
                  <w:rFonts w:ascii="Cambria Math" w:hAnsi="Cambria Math"/>
                </w:rPr>
                <m:t>e</m:t>
              </m:r>
            </m:sub>
          </m:sSub>
          <m:r>
            <w:rPr>
              <w:rFonts w:ascii="Cambria Math" w:hAnsi="Cambria Math"/>
            </w:rPr>
            <m:t xml:space="preserve">: </m:t>
          </m:r>
          <m:r>
            <m:rPr>
              <m:nor/>
            </m:rPr>
            <m:t>angle error</m:t>
          </m:r>
          <m:r>
            <m:rPr>
              <m:nor/>
            </m:rPr>
            <w:br/>
          </m:r>
        </m:oMath>
        <m:oMath>
          <m:sSub>
            <m:sSubPr>
              <m:ctrlPr>
                <w:rPr>
                  <w:rFonts w:ascii="Cambria Math" w:hAnsi="Cambria Math"/>
                  <w:i/>
                </w:rPr>
              </m:ctrlPr>
            </m:sSubPr>
            <m:e>
              <m:r>
                <w:rPr>
                  <w:rFonts w:ascii="Cambria Math" w:hAnsi="Cambria Math"/>
                </w:rPr>
                <m:t>θ</m:t>
              </m:r>
            </m:e>
            <m:sub>
              <m:r>
                <w:rPr>
                  <w:rFonts w:ascii="Cambria Math" w:hAnsi="Cambria Math"/>
                </w:rPr>
                <m:t>j</m:t>
              </m:r>
            </m:sub>
          </m:sSub>
          <m:r>
            <m:rPr>
              <m:nor/>
            </m:rPr>
            <m:t>: robot joint angle</m:t>
          </m:r>
          <m:r>
            <m:rPr>
              <m:nor/>
            </m:rPr>
            <w:br/>
          </m:r>
        </m:oMath>
        <m:oMath>
          <m:acc>
            <m:accPr>
              <m:chr m:val="̇"/>
              <m:ctrlPr>
                <w:rPr>
                  <w:rFonts w:ascii="Cambria Math" w:hAnsi="Cambria Math"/>
                  <w:i/>
                </w:rPr>
              </m:ctrlPr>
            </m:accPr>
            <m:e>
              <m:r>
                <w:rPr>
                  <w:rFonts w:ascii="Cambria Math" w:hAnsi="Cambria Math"/>
                </w:rPr>
                <m:t>d</m:t>
              </m:r>
            </m:e>
          </m:acc>
          <m:r>
            <w:rPr>
              <w:rFonts w:ascii="Cambria Math" w:hAnsi="Cambria Math"/>
            </w:rPr>
            <m:t xml:space="preserve">: </m:t>
          </m:r>
          <m:r>
            <m:rPr>
              <m:nor/>
            </m:rPr>
            <m:t>cylinder piston velocity</m:t>
          </m:r>
          <m:r>
            <m:rPr>
              <m:nor/>
            </m:rPr>
            <w:br/>
          </m:r>
        </m:oMath>
        <m:oMath>
          <m:r>
            <w:rPr>
              <w:rFonts w:ascii="Cambria Math" w:hAnsi="Cambria Math"/>
            </w:rPr>
            <m:t xml:space="preserve">d: </m:t>
          </m:r>
          <m:r>
            <m:rPr>
              <m:nor/>
            </m:rPr>
            <m:t>cylinder piston position - given by transducer</m:t>
          </m:r>
          <m:r>
            <m:rPr>
              <m:nor/>
            </m:rPr>
            <w:br/>
          </m:r>
        </m:oMath>
        <m:oMath>
          <m:r>
            <w:rPr>
              <w:rFonts w:ascii="Cambria Math" w:hAnsi="Cambria Math"/>
            </w:rPr>
            <m:t>C</m:t>
          </m:r>
          <m:d>
            <m:dPr>
              <m:ctrlPr>
                <w:rPr>
                  <w:rFonts w:ascii="Cambria Math" w:hAnsi="Cambria Math"/>
                  <w:i/>
                </w:rPr>
              </m:ctrlPr>
            </m:dPr>
            <m:e>
              <m:r>
                <w:rPr>
                  <w:rFonts w:ascii="Cambria Math" w:hAnsi="Cambria Math"/>
                </w:rPr>
                <m:t>s</m:t>
              </m:r>
            </m:e>
          </m:d>
          <m:r>
            <w:rPr>
              <w:rFonts w:ascii="Cambria Math" w:hAnsi="Cambria Math"/>
            </w:rPr>
            <m:t xml:space="preserve">: </m:t>
          </m:r>
          <m:r>
            <m:rPr>
              <m:nor/>
            </m:rPr>
            <m:t>PID controller</m:t>
          </m:r>
          <m:r>
            <m:rPr>
              <m:nor/>
            </m:rPr>
            <w:br/>
          </m:r>
        </m:oMath>
        <m:oMath>
          <m:r>
            <w:rPr>
              <w:rFonts w:ascii="Cambria Math" w:hAnsi="Cambria Math"/>
            </w:rPr>
            <m:t>G</m:t>
          </m:r>
          <m:d>
            <m:dPr>
              <m:ctrlPr>
                <w:rPr>
                  <w:rFonts w:ascii="Cambria Math" w:hAnsi="Cambria Math"/>
                  <w:i/>
                </w:rPr>
              </m:ctrlPr>
            </m:dPr>
            <m:e>
              <m:r>
                <w:rPr>
                  <w:rFonts w:ascii="Cambria Math" w:hAnsi="Cambria Math"/>
                </w:rPr>
                <m:t>s</m:t>
              </m:r>
            </m:e>
          </m:d>
          <m:r>
            <w:rPr>
              <w:rFonts w:ascii="Cambria Math" w:hAnsi="Cambria Math"/>
            </w:rPr>
            <m:t>:</m:t>
          </m:r>
          <m:r>
            <m:rPr>
              <m:nor/>
            </m:rPr>
            <m:t xml:space="preserve"> plant</m:t>
          </m:r>
          <m:r>
            <m:rPr>
              <m:nor/>
            </m:rPr>
            <w:br/>
          </m:r>
        </m:oMath>
        <m:oMath>
          <m:r>
            <w:rPr>
              <w:rFonts w:ascii="Cambria Math" w:hAnsi="Cambria Math"/>
            </w:rPr>
            <m:t>B</m:t>
          </m:r>
          <m:d>
            <m:dPr>
              <m:ctrlPr>
                <w:rPr>
                  <w:rFonts w:ascii="Cambria Math" w:hAnsi="Cambria Math"/>
                  <w:i/>
                </w:rPr>
              </m:ctrlPr>
            </m:dPr>
            <m:e>
              <m:r>
                <w:rPr>
                  <w:rFonts w:ascii="Cambria Math" w:hAnsi="Cambria Math"/>
                </w:rPr>
                <m:t>s</m:t>
              </m:r>
            </m:e>
          </m:d>
          <m:r>
            <w:rPr>
              <w:rFonts w:ascii="Cambria Math" w:hAnsi="Cambria Math"/>
            </w:rPr>
            <m:t>:</m:t>
          </m:r>
          <m:r>
            <m:rPr>
              <m:nor/>
            </m:rPr>
            <m:t xml:space="preserve"> cylinder position to joint angle converter</m:t>
          </m:r>
        </m:oMath>
      </m:oMathPara>
    </w:p>
    <w:p w14:paraId="3962BA8C" w14:textId="1B9B6906" w:rsidR="002F301A" w:rsidRPr="000C5125" w:rsidRDefault="002F301A" w:rsidP="002F301A">
      <w:pPr>
        <w:pStyle w:val="NoSpacing"/>
        <w:rPr>
          <w:rFonts w:cs="Times New Roman"/>
        </w:rPr>
      </w:pPr>
    </w:p>
    <w:p w14:paraId="3418CEB1" w14:textId="12FC40BF" w:rsidR="002F301A" w:rsidRPr="000C5125" w:rsidRDefault="002F301A" w:rsidP="002F301A">
      <w:pPr>
        <w:pStyle w:val="NoSpacing"/>
        <w:rPr>
          <w:rFonts w:cs="Times New Roman"/>
        </w:rPr>
      </w:pPr>
      <w:r w:rsidRPr="000C5125">
        <w:rPr>
          <w:rFonts w:cs="Times New Roman"/>
        </w:rPr>
        <w:t>The PID controller is defined by:</w:t>
      </w:r>
    </w:p>
    <w:p w14:paraId="66D9136C" w14:textId="77777777" w:rsidR="00C60773" w:rsidRPr="000C5125" w:rsidRDefault="00B3534B" w:rsidP="00853298">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θ</m:t>
              </m:r>
            </m:e>
            <m:sub>
              <m:r>
                <w:rPr>
                  <w:rFonts w:ascii="Cambria Math" w:hAnsi="Cambria Math"/>
                </w:rPr>
                <m:t>s</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p</m:t>
              </m:r>
            </m:sub>
          </m:sSub>
          <m:sSub>
            <m:sSubPr>
              <m:ctrlPr>
                <w:rPr>
                  <w:rFonts w:ascii="Cambria Math" w:hAnsi="Cambria Math"/>
                </w:rPr>
              </m:ctrlPr>
            </m:sSubPr>
            <m:e>
              <m:r>
                <w:rPr>
                  <w:rFonts w:ascii="Cambria Math" w:hAnsi="Cambria Math"/>
                </w:rPr>
                <m:t>θ</m:t>
              </m:r>
            </m:e>
            <m:sub>
              <m:r>
                <w:rPr>
                  <w:rFonts w:ascii="Cambria Math" w:hAnsi="Cambria Math"/>
                </w:rPr>
                <m:t>e</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sSub>
                <m:sSubPr>
                  <m:ctrlPr>
                    <w:rPr>
                      <w:rFonts w:ascii="Cambria Math" w:hAnsi="Cambria Math"/>
                    </w:rPr>
                  </m:ctrlPr>
                </m:sSubPr>
                <m:e>
                  <m:r>
                    <w:rPr>
                      <w:rFonts w:ascii="Cambria Math" w:hAnsi="Cambria Math"/>
                    </w:rPr>
                    <m:t>θ</m:t>
                  </m:r>
                </m:e>
                <m:sub>
                  <m:r>
                    <w:rPr>
                      <w:rFonts w:ascii="Cambria Math" w:hAnsi="Cambria Math"/>
                    </w:rPr>
                    <m:t>e</m:t>
                  </m:r>
                </m:sub>
              </m:sSub>
              <m:d>
                <m:dPr>
                  <m:ctrlPr>
                    <w:rPr>
                      <w:rFonts w:ascii="Cambria Math" w:hAnsi="Cambria Math"/>
                    </w:rPr>
                  </m:ctrlPr>
                </m:dPr>
                <m:e>
                  <m:r>
                    <w:rPr>
                      <w:rFonts w:ascii="Cambria Math" w:hAnsi="Cambria Math"/>
                    </w:rPr>
                    <m:t>τ</m:t>
                  </m:r>
                </m:e>
              </m:d>
              <m:r>
                <w:rPr>
                  <w:rFonts w:ascii="Cambria Math" w:hAnsi="Cambria Math"/>
                </w:rPr>
                <m:t>dτ</m:t>
              </m:r>
            </m:e>
          </m:nary>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d</m:t>
              </m:r>
            </m:sub>
          </m:sSub>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θ</m:t>
                  </m:r>
                </m:e>
                <m:sub>
                  <m:r>
                    <w:rPr>
                      <w:rFonts w:ascii="Cambria Math" w:hAnsi="Cambria Math"/>
                    </w:rPr>
                    <m:t>e</m:t>
                  </m:r>
                </m:sub>
              </m:sSub>
            </m:num>
            <m:den>
              <m:r>
                <w:rPr>
                  <w:rFonts w:ascii="Cambria Math" w:hAnsi="Cambria Math"/>
                </w:rPr>
                <m:t>dt</m:t>
              </m:r>
            </m:den>
          </m:f>
          <m:d>
            <m:dPr>
              <m:ctrlPr>
                <w:rPr>
                  <w:rFonts w:ascii="Cambria Math" w:hAnsi="Cambria Math"/>
                </w:rPr>
              </m:ctrlPr>
            </m:dPr>
            <m:e>
              <m:r>
                <w:rPr>
                  <w:rFonts w:ascii="Cambria Math" w:hAnsi="Cambria Math"/>
                </w:rPr>
                <m:t>t</m:t>
              </m:r>
            </m:e>
          </m:d>
        </m:oMath>
      </m:oMathPara>
    </w:p>
    <w:p w14:paraId="12109E37" w14:textId="448C0589" w:rsidR="00BA5439" w:rsidRPr="000C5125" w:rsidRDefault="00C60773" w:rsidP="00BA5439">
      <w:pPr>
        <w:pStyle w:val="NoSpacing"/>
        <w:rPr>
          <w:rFonts w:cs="Times New Roman"/>
        </w:rPr>
      </w:pPr>
      <w:r w:rsidRPr="000C5125">
        <w:rPr>
          <w:rFonts w:cs="Times New Roman"/>
        </w:rPr>
        <w:t>The plant formula uses the assumption that the system will maintain constant pressure and uses the following formulas:</w:t>
      </w:r>
    </w:p>
    <w:p w14:paraId="215B5747" w14:textId="4ABD269F" w:rsidR="00BA5439" w:rsidRPr="000C5125" w:rsidRDefault="00BA5439" w:rsidP="00853298">
      <m:oMathPara>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m:t>
              </m:r>
            </m:sub>
          </m:sSub>
          <m:sSub>
            <m:sSubPr>
              <m:ctrlPr>
                <w:rPr>
                  <w:rFonts w:ascii="Cambria Math" w:hAnsi="Cambria Math"/>
                </w:rPr>
              </m:ctrlPr>
            </m:sSubPr>
            <m:e>
              <m:r>
                <w:rPr>
                  <w:rFonts w:ascii="Cambria Math" w:hAnsi="Cambria Math"/>
                </w:rPr>
                <m:t>θ</m:t>
              </m:r>
            </m:e>
            <m:sub>
              <m:r>
                <w:rPr>
                  <w:rFonts w:ascii="Cambria Math" w:hAnsi="Cambria Math"/>
                </w:rPr>
                <m:t>s</m:t>
              </m:r>
            </m:sub>
          </m:sSub>
        </m:oMath>
      </m:oMathPara>
    </w:p>
    <w:p w14:paraId="4F1AF951" w14:textId="7329B03F" w:rsidR="00BA5439" w:rsidRPr="000C5125" w:rsidRDefault="00B3534B" w:rsidP="00853298">
      <m:oMathPara>
        <m:oMath>
          <m:acc>
            <m:accPr>
              <m:chr m:val="̇"/>
              <m:ctrlPr>
                <w:rPr>
                  <w:rFonts w:ascii="Cambria Math" w:hAnsi="Cambria Math"/>
                </w:rPr>
              </m:ctrlPr>
            </m:accPr>
            <m:e>
              <m:r>
                <w:rPr>
                  <w:rFonts w:ascii="Cambria Math" w:hAnsi="Cambria Math"/>
                </w:rPr>
                <m:t>d</m:t>
              </m:r>
            </m:e>
          </m:acc>
          <m:r>
            <m:rPr>
              <m:sty m:val="p"/>
            </m:rPr>
            <w:rPr>
              <w:rFonts w:ascii="Cambria Math" w:hAnsi="Cambria Math"/>
            </w:rPr>
            <m:t>=</m:t>
          </m:r>
          <m:f>
            <m:fPr>
              <m:ctrlPr>
                <w:rPr>
                  <w:rFonts w:ascii="Cambria Math" w:hAnsi="Cambria Math"/>
                </w:rPr>
              </m:ctrlPr>
            </m:fPr>
            <m:num>
              <m:r>
                <w:rPr>
                  <w:rFonts w:ascii="Cambria Math" w:hAnsi="Cambria Math"/>
                </w:rPr>
                <m:t>Q</m:t>
              </m:r>
            </m:num>
            <m:den>
              <m:r>
                <w:rPr>
                  <w:rFonts w:ascii="Cambria Math" w:hAnsi="Cambria Math"/>
                </w:rPr>
                <m:t>A</m:t>
              </m:r>
            </m:den>
          </m:f>
        </m:oMath>
      </m:oMathPara>
    </w:p>
    <w:p w14:paraId="3B64F4C1" w14:textId="59153232" w:rsidR="00C60773" w:rsidRPr="000C5125" w:rsidRDefault="00BA5439" w:rsidP="002F301A">
      <w:pPr>
        <w:pStyle w:val="NoSpacing"/>
        <w:rPr>
          <w:rFonts w:cs="Times New Roman"/>
        </w:rPr>
      </w:pPr>
      <w:r w:rsidRPr="000C5125">
        <w:rPr>
          <w:rFonts w:cs="Times New Roman"/>
        </w:rPr>
        <w:t>Where</w:t>
      </w:r>
      <w:r w:rsidR="009C7747" w:rsidRPr="000C5125">
        <w:rPr>
          <w:rFonts w:cs="Times New Roman"/>
        </w:rPr>
        <w:t>:</w:t>
      </w:r>
    </w:p>
    <w:p w14:paraId="3271C887" w14:textId="77777777" w:rsidR="000C1296" w:rsidRPr="000C5125" w:rsidRDefault="00B3534B" w:rsidP="00853298">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v</m:t>
              </m:r>
            </m:sub>
          </m:sSub>
          <m:r>
            <w:rPr>
              <w:rFonts w:ascii="Cambria Math" w:hAnsi="Cambria Math"/>
            </w:rPr>
            <m:t>:</m:t>
          </m:r>
          <m:r>
            <m:rPr>
              <m:nor/>
            </m:rPr>
            <m:t xml:space="preserve"> relationship between angle of servo on valves and flow</m:t>
          </m:r>
          <m:r>
            <m:rPr>
              <m:nor/>
            </m:rPr>
            <w:br/>
          </m:r>
        </m:oMath>
        <m:oMath>
          <m:r>
            <w:rPr>
              <w:rFonts w:ascii="Cambria Math" w:hAnsi="Cambria Math"/>
            </w:rPr>
            <m:t>Q:</m:t>
          </m:r>
          <m:r>
            <m:rPr>
              <m:nor/>
            </m:rPr>
            <m:t xml:space="preserve"> flow of oil through the valve</m:t>
          </m:r>
          <m:r>
            <m:rPr>
              <m:nor/>
            </m:rPr>
            <w:br/>
          </m:r>
        </m:oMath>
        <m:oMath>
          <m:r>
            <w:rPr>
              <w:rFonts w:ascii="Cambria Math" w:hAnsi="Cambria Math"/>
            </w:rPr>
            <m:t xml:space="preserve">A: </m:t>
          </m:r>
          <m:r>
            <m:rPr>
              <m:nor/>
            </m:rPr>
            <m:t xml:space="preserve">cross sectional area of the cylinder being filled </m:t>
          </m:r>
        </m:oMath>
      </m:oMathPara>
    </w:p>
    <w:p w14:paraId="1D339ACF" w14:textId="77777777" w:rsidR="009C7747" w:rsidRPr="000C5125" w:rsidRDefault="009C7747" w:rsidP="002F301A">
      <w:pPr>
        <w:pStyle w:val="NoSpacing"/>
        <w:rPr>
          <w:rFonts w:cs="Times New Roman"/>
        </w:rPr>
      </w:pPr>
    </w:p>
    <w:p w14:paraId="6989C75A" w14:textId="3A20A3C1" w:rsidR="00A22DCD" w:rsidRPr="000C5125" w:rsidRDefault="00091DEA" w:rsidP="00E82081">
      <w:pPr>
        <w:pStyle w:val="NoSpacing"/>
        <w:rPr>
          <w:rFonts w:cs="Times New Roman"/>
        </w:rPr>
      </w:pPr>
      <w:r w:rsidRPr="000C5125">
        <w:rPr>
          <w:rFonts w:cs="Times New Roman"/>
        </w:rPr>
        <w:t xml:space="preserve">The position to joint angle converter currently only has a fill in variabl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j</m:t>
            </m:r>
          </m:sub>
        </m:sSub>
      </m:oMath>
      <w:r w:rsidRPr="000C5125">
        <w:rPr>
          <w:rFonts w:cs="Times New Roman"/>
        </w:rPr>
        <w:t xml:space="preserve"> which represents the relationship between the two variables. This will have to be calculated after fabrication of th</w:t>
      </w:r>
      <w:r w:rsidR="00816454" w:rsidRPr="000C5125">
        <w:rPr>
          <w:rFonts w:cs="Times New Roman"/>
        </w:rPr>
        <w:t>e relevant joints are completed. It will be different for every joint.</w:t>
      </w:r>
    </w:p>
    <w:p w14:paraId="5442D1AE" w14:textId="00B21299" w:rsidR="00816454" w:rsidRPr="000C5125" w:rsidRDefault="00B3534B" w:rsidP="00E82081">
      <w:pPr>
        <w:pStyle w:val="NoSpacing"/>
        <w:rPr>
          <w:rFonts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j</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j</m:t>
              </m:r>
            </m:sub>
          </m:sSub>
          <m:r>
            <w:rPr>
              <w:rFonts w:ascii="Cambria Math" w:hAnsi="Cambria Math" w:cs="Times New Roman"/>
            </w:rPr>
            <m:t>d</m:t>
          </m:r>
        </m:oMath>
      </m:oMathPara>
    </w:p>
    <w:p w14:paraId="71FCE906" w14:textId="4A802F67" w:rsidR="00975E92" w:rsidRPr="000C5125" w:rsidRDefault="00975E92" w:rsidP="00853298">
      <w:pPr>
        <w:pStyle w:val="Heading1"/>
      </w:pPr>
      <w:bookmarkStart w:id="40" w:name="_Toc515023489"/>
      <w:r w:rsidRPr="000C5125">
        <w:t>Work Planned</w:t>
      </w:r>
      <w:bookmarkEnd w:id="40"/>
    </w:p>
    <w:p w14:paraId="32A7689F" w14:textId="78B63381" w:rsidR="00243A38" w:rsidRPr="000C5125" w:rsidRDefault="00391A6C" w:rsidP="00853298">
      <w:r w:rsidRPr="000C5125">
        <w:t>The overall outcomes for this project are to build a</w:t>
      </w:r>
      <w:r w:rsidR="00ED1144" w:rsidRPr="000C5125">
        <w:t xml:space="preserve"> controllable prosthetic arm using hydraulic actuation which mimic</w:t>
      </w:r>
      <w:r w:rsidR="00444C18" w:rsidRPr="000C5125">
        <w:t xml:space="preserve">s a person’s hand with data from a LEAP motion controller. Going forward, acquisition of all components needs to be prioritised as currently this is causing a delay in the project. </w:t>
      </w:r>
      <w:r w:rsidR="00FA581C" w:rsidRPr="000C5125">
        <w:t xml:space="preserve">Appendix </w:t>
      </w:r>
      <w:r w:rsidR="003B21EC" w:rsidRPr="000C5125">
        <w:t>B and C</w:t>
      </w:r>
      <w:r w:rsidR="00FA581C" w:rsidRPr="000C5125">
        <w:t xml:space="preserve"> show that the lack of a working system is hindering the progress of Stage 2. Missing components include hosing, coupling and the pump. Once these parts are acquired the system will be assembled, and Stage 2 can be quickly completed as the groundwork </w:t>
      </w:r>
      <w:r w:rsidR="00DB4BEE" w:rsidRPr="000C5125">
        <w:t xml:space="preserve">for Stage 2 has already been completed. </w:t>
      </w:r>
      <w:r w:rsidR="00855290" w:rsidRPr="000C5125">
        <w:t>Thus,</w:t>
      </w:r>
      <w:r w:rsidR="00DB4BEE" w:rsidRPr="000C5125">
        <w:t xml:space="preserve"> </w:t>
      </w:r>
      <w:r w:rsidR="00855290" w:rsidRPr="000C5125">
        <w:t xml:space="preserve">it can be expected that </w:t>
      </w:r>
      <w:r w:rsidR="00DB4BEE" w:rsidRPr="000C5125">
        <w:t xml:space="preserve">work can commence on Stages </w:t>
      </w:r>
      <w:r w:rsidR="006A4F6B" w:rsidRPr="000C5125">
        <w:t>3 (</w:t>
      </w:r>
      <w:r w:rsidR="00CC581E" w:rsidRPr="000C5125">
        <w:t xml:space="preserve">Appendix </w:t>
      </w:r>
      <w:r w:rsidR="003B21EC" w:rsidRPr="000C5125">
        <w:t>C</w:t>
      </w:r>
      <w:r w:rsidR="00CC581E" w:rsidRPr="000C5125">
        <w:t xml:space="preserve">) </w:t>
      </w:r>
      <w:r w:rsidR="00DB4BEE" w:rsidRPr="000C5125">
        <w:t xml:space="preserve">and 4 </w:t>
      </w:r>
      <w:r w:rsidR="00CC581E" w:rsidRPr="000C5125">
        <w:t xml:space="preserve">(Appendix </w:t>
      </w:r>
      <w:r w:rsidR="003B21EC" w:rsidRPr="000C5125">
        <w:t>D</w:t>
      </w:r>
      <w:r w:rsidR="00CC581E" w:rsidRPr="000C5125">
        <w:t xml:space="preserve">) </w:t>
      </w:r>
      <w:r w:rsidR="00DB4BEE" w:rsidRPr="000C5125">
        <w:t xml:space="preserve">relatively </w:t>
      </w:r>
      <w:r w:rsidR="00855290" w:rsidRPr="000C5125">
        <w:t>soon</w:t>
      </w:r>
      <w:r w:rsidR="00DB4BEE" w:rsidRPr="000C5125">
        <w:t>.</w:t>
      </w:r>
    </w:p>
    <w:p w14:paraId="0A18AC5F" w14:textId="6F99641E" w:rsidR="00DB4BEE" w:rsidRPr="000C5125" w:rsidRDefault="00DB4BEE" w:rsidP="00DB4BEE">
      <w:pPr>
        <w:pStyle w:val="NoSpacing"/>
        <w:rPr>
          <w:rFonts w:cs="Times New Roman"/>
        </w:rPr>
      </w:pPr>
    </w:p>
    <w:p w14:paraId="26432A32" w14:textId="39660BCF" w:rsidR="00CF4C61" w:rsidRPr="000C5125" w:rsidRDefault="003A6F47" w:rsidP="00DB4BEE">
      <w:pPr>
        <w:pStyle w:val="NoSpacing"/>
        <w:rPr>
          <w:rFonts w:cs="Times New Roman"/>
        </w:rPr>
      </w:pPr>
      <w:r w:rsidRPr="000C5125">
        <w:rPr>
          <w:rFonts w:cs="Times New Roman"/>
        </w:rPr>
        <w:t xml:space="preserve">Continued </w:t>
      </w:r>
      <w:r w:rsidR="00DB4BEE" w:rsidRPr="000C5125">
        <w:rPr>
          <w:rFonts w:cs="Times New Roman"/>
        </w:rPr>
        <w:t>delays for this project can be caused by further issues procuring components, as working with external companies can cause significant delays</w:t>
      </w:r>
      <w:r w:rsidRPr="000C5125">
        <w:rPr>
          <w:rFonts w:cs="Times New Roman"/>
        </w:rPr>
        <w:t xml:space="preserve"> as </w:t>
      </w:r>
      <w:proofErr w:type="gramStart"/>
      <w:r w:rsidRPr="000C5125">
        <w:rPr>
          <w:rFonts w:cs="Times New Roman"/>
        </w:rPr>
        <w:t>providing assistance</w:t>
      </w:r>
      <w:proofErr w:type="gramEnd"/>
      <w:r w:rsidRPr="000C5125">
        <w:rPr>
          <w:rFonts w:cs="Times New Roman"/>
        </w:rPr>
        <w:t xml:space="preserve"> free of charge often</w:t>
      </w:r>
      <w:r w:rsidR="00AE2C31" w:rsidRPr="000C5125">
        <w:rPr>
          <w:rFonts w:cs="Times New Roman"/>
        </w:rPr>
        <w:t xml:space="preserve"> ranks extremely low on their priority lists.</w:t>
      </w:r>
    </w:p>
    <w:p w14:paraId="68D25CFD" w14:textId="77777777" w:rsidR="00CF4C61" w:rsidRPr="000C5125" w:rsidRDefault="00CF4C61" w:rsidP="00DB4BEE">
      <w:pPr>
        <w:pStyle w:val="NoSpacing"/>
        <w:rPr>
          <w:rFonts w:cs="Times New Roman"/>
        </w:rPr>
      </w:pPr>
    </w:p>
    <w:p w14:paraId="6AA2C829" w14:textId="04224EDA" w:rsidR="00DB4BEE" w:rsidRPr="000C5125" w:rsidRDefault="005C1062" w:rsidP="00DB4BEE">
      <w:pPr>
        <w:pStyle w:val="NoSpacing"/>
        <w:rPr>
          <w:rFonts w:cs="Times New Roman"/>
        </w:rPr>
      </w:pPr>
      <w:r w:rsidRPr="000C5125">
        <w:rPr>
          <w:rFonts w:cs="Times New Roman"/>
        </w:rPr>
        <w:t xml:space="preserve">Possible causes of </w:t>
      </w:r>
      <w:r w:rsidR="00AE2C31" w:rsidRPr="000C5125">
        <w:rPr>
          <w:rFonts w:cs="Times New Roman"/>
        </w:rPr>
        <w:t xml:space="preserve">failure are </w:t>
      </w:r>
      <w:r w:rsidRPr="000C5125">
        <w:rPr>
          <w:rFonts w:cs="Times New Roman"/>
        </w:rPr>
        <w:t xml:space="preserve">if the pump or proportional valves are unable to supply the necessary amount of pressure </w:t>
      </w:r>
      <w:r w:rsidR="00584DB8" w:rsidRPr="000C5125">
        <w:rPr>
          <w:rFonts w:cs="Times New Roman"/>
        </w:rPr>
        <w:t>and actuation speed required to keep up with the reference input, or</w:t>
      </w:r>
      <w:r w:rsidR="00CF4C61" w:rsidRPr="000C5125">
        <w:rPr>
          <w:rFonts w:cs="Times New Roman"/>
        </w:rPr>
        <w:t xml:space="preserve">, previously unforeseen issues with the reference information from the motion controller. </w:t>
      </w:r>
      <w:r w:rsidR="00721333" w:rsidRPr="000C5125">
        <w:rPr>
          <w:rFonts w:cs="Times New Roman"/>
        </w:rPr>
        <w:t>This may force a re-evaluation of the project scope</w:t>
      </w:r>
      <w:r w:rsidR="00257FFC" w:rsidRPr="000C5125">
        <w:rPr>
          <w:rFonts w:cs="Times New Roman"/>
        </w:rPr>
        <w:t xml:space="preserve"> </w:t>
      </w:r>
      <w:proofErr w:type="gramStart"/>
      <w:r w:rsidR="00257FFC" w:rsidRPr="000C5125">
        <w:rPr>
          <w:rFonts w:cs="Times New Roman"/>
        </w:rPr>
        <w:t>in order to</w:t>
      </w:r>
      <w:proofErr w:type="gramEnd"/>
      <w:r w:rsidR="00257FFC" w:rsidRPr="000C5125">
        <w:rPr>
          <w:rFonts w:cs="Times New Roman"/>
        </w:rPr>
        <w:t xml:space="preserve"> match what is achievable with the available equipment. </w:t>
      </w:r>
    </w:p>
    <w:p w14:paraId="3337A95C" w14:textId="7968EFAE" w:rsidR="006A4F6B" w:rsidRPr="000C5125" w:rsidRDefault="006A4F6B" w:rsidP="00DB4BEE">
      <w:pPr>
        <w:pStyle w:val="NoSpacing"/>
        <w:rPr>
          <w:rFonts w:cs="Times New Roman"/>
        </w:rPr>
      </w:pPr>
    </w:p>
    <w:p w14:paraId="42594F3C" w14:textId="24758735" w:rsidR="00C0784C" w:rsidRPr="009B073A" w:rsidRDefault="00AF6459" w:rsidP="009B073A">
      <w:pPr>
        <w:pStyle w:val="NoSpacing"/>
        <w:rPr>
          <w:rFonts w:cs="Times New Roman"/>
        </w:rPr>
      </w:pPr>
      <w:r w:rsidRPr="000C5125">
        <w:rPr>
          <w:rFonts w:cs="Times New Roman"/>
        </w:rPr>
        <w:t xml:space="preserve">The focus after </w:t>
      </w:r>
      <w:r w:rsidR="00B52C0C" w:rsidRPr="000C5125">
        <w:rPr>
          <w:rFonts w:cs="Times New Roman"/>
        </w:rPr>
        <w:t xml:space="preserve">we have obtained all components will be to begin tuning the controller for the actuators for an ideal response, i.e. zero overshoot and fast rise time and setting time. </w:t>
      </w:r>
      <w:r w:rsidR="00875D7D" w:rsidRPr="000C5125">
        <w:rPr>
          <w:rFonts w:cs="Times New Roman"/>
        </w:rPr>
        <w:t xml:space="preserve">Tuning will begin with the Ziegler-Nichols tuning method as well as a separate theory-based model based on the control system we </w:t>
      </w:r>
      <w:r w:rsidR="00BF18F0" w:rsidRPr="000C5125">
        <w:rPr>
          <w:rFonts w:cs="Times New Roman"/>
        </w:rPr>
        <w:t>identify in Figure 11. Using a combination of theory and experimental methods to tune the PID should hasten the process.</w:t>
      </w:r>
    </w:p>
    <w:p w14:paraId="50FA6841" w14:textId="77777777" w:rsidR="009B073A" w:rsidRDefault="009B073A" w:rsidP="00853298">
      <w:pPr>
        <w:pStyle w:val="Heading1"/>
      </w:pPr>
      <w:r>
        <w:br w:type="page"/>
      </w:r>
    </w:p>
    <w:p w14:paraId="0E848C5C" w14:textId="22C3EA26" w:rsidR="00975E92" w:rsidRPr="000C5125" w:rsidRDefault="00975E92" w:rsidP="00853298">
      <w:pPr>
        <w:pStyle w:val="Heading1"/>
      </w:pPr>
      <w:bookmarkStart w:id="41" w:name="_Toc515023490"/>
      <w:r w:rsidRPr="000C5125">
        <w:lastRenderedPageBreak/>
        <w:t>References</w:t>
      </w:r>
      <w:bookmarkEnd w:id="41"/>
    </w:p>
    <w:p w14:paraId="41E3ABF9" w14:textId="77777777" w:rsidR="00B3534B" w:rsidRPr="00B3534B" w:rsidRDefault="00E82410" w:rsidP="00B3534B">
      <w:pPr>
        <w:pStyle w:val="EndNoteBibliography"/>
        <w:ind w:left="720" w:hanging="720"/>
      </w:pPr>
      <w:r w:rsidRPr="000C5125">
        <w:fldChar w:fldCharType="begin"/>
      </w:r>
      <w:r w:rsidRPr="000C5125">
        <w:instrText xml:space="preserve"> ADDIN EN.REFLIST </w:instrText>
      </w:r>
      <w:r w:rsidRPr="000C5125">
        <w:fldChar w:fldCharType="separate"/>
      </w:r>
      <w:r w:rsidR="00B3534B" w:rsidRPr="00B3534B">
        <w:t>1.</w:t>
      </w:r>
      <w:r w:rsidR="00B3534B" w:rsidRPr="00B3534B">
        <w:tab/>
        <w:t xml:space="preserve">Durfee, W., J. Xia, and E. Hsiao-Wecksler. </w:t>
      </w:r>
      <w:r w:rsidR="00B3534B" w:rsidRPr="00B3534B">
        <w:rPr>
          <w:i/>
        </w:rPr>
        <w:t>Tiny hydraulics for powered orthotics</w:t>
      </w:r>
      <w:r w:rsidR="00B3534B" w:rsidRPr="00B3534B">
        <w:t xml:space="preserve">. in </w:t>
      </w:r>
      <w:r w:rsidR="00B3534B" w:rsidRPr="00B3534B">
        <w:rPr>
          <w:i/>
        </w:rPr>
        <w:t>2011 IEEE International Conference on Rehabilitation Robotics</w:t>
      </w:r>
      <w:r w:rsidR="00B3534B" w:rsidRPr="00B3534B">
        <w:t>. 2011.</w:t>
      </w:r>
    </w:p>
    <w:p w14:paraId="502B4BA1" w14:textId="77777777" w:rsidR="00B3534B" w:rsidRPr="00B3534B" w:rsidRDefault="00B3534B" w:rsidP="00B3534B">
      <w:pPr>
        <w:pStyle w:val="EndNoteBibliography"/>
        <w:ind w:left="720" w:hanging="720"/>
      </w:pPr>
      <w:r w:rsidRPr="00B3534B">
        <w:t>2.</w:t>
      </w:r>
      <w:r w:rsidRPr="00B3534B">
        <w:tab/>
        <w:t xml:space="preserve">Mata Amritanandamayi, D., G. Udupa, and P. Sreedharan, </w:t>
      </w:r>
      <w:r w:rsidRPr="00B3534B">
        <w:rPr>
          <w:i/>
        </w:rPr>
        <w:t>A novel underactuated multi-fingered soft robotic hand for prosthetic application.</w:t>
      </w:r>
      <w:r w:rsidRPr="00B3534B">
        <w:t xml:space="preserve"> Robotics and Autonomous Systems, 2018. </w:t>
      </w:r>
      <w:r w:rsidRPr="00B3534B">
        <w:rPr>
          <w:b/>
        </w:rPr>
        <w:t>100</w:t>
      </w:r>
      <w:r w:rsidRPr="00B3534B">
        <w:t>: p. 267-277.</w:t>
      </w:r>
    </w:p>
    <w:p w14:paraId="50A26CF7" w14:textId="77777777" w:rsidR="00B3534B" w:rsidRPr="00B3534B" w:rsidRDefault="00B3534B" w:rsidP="00B3534B">
      <w:pPr>
        <w:pStyle w:val="EndNoteBibliography"/>
        <w:ind w:left="720" w:hanging="720"/>
      </w:pPr>
      <w:r w:rsidRPr="00B3534B">
        <w:t>3.</w:t>
      </w:r>
      <w:r w:rsidRPr="00B3534B">
        <w:tab/>
        <w:t xml:space="preserve">Perry, B.N., et al., </w:t>
      </w:r>
      <w:r w:rsidRPr="00B3534B">
        <w:rPr>
          <w:i/>
        </w:rPr>
        <w:t>Initial Clinical Evaluation of the Modular Prosthetic Limb.</w:t>
      </w:r>
      <w:r w:rsidRPr="00B3534B">
        <w:t xml:space="preserve"> Frontiers in Neurology, 2018.</w:t>
      </w:r>
    </w:p>
    <w:p w14:paraId="533E4543" w14:textId="77777777" w:rsidR="00B3534B" w:rsidRPr="00B3534B" w:rsidRDefault="00B3534B" w:rsidP="00B3534B">
      <w:pPr>
        <w:pStyle w:val="EndNoteBibliography"/>
        <w:ind w:left="720" w:hanging="720"/>
      </w:pPr>
      <w:r w:rsidRPr="00B3534B">
        <w:t>4.</w:t>
      </w:r>
      <w:r w:rsidRPr="00B3534B">
        <w:tab/>
        <w:t xml:space="preserve">Piazza, C., et al., </w:t>
      </w:r>
      <w:r w:rsidRPr="00B3534B">
        <w:rPr>
          <w:i/>
        </w:rPr>
        <w:t>The SoftHand Pro-H: A Hybrid Body-Controlled, Electrically Powered Hand Prosthesis for Daily Living and Working.</w:t>
      </w:r>
      <w:r w:rsidRPr="00B3534B">
        <w:t xml:space="preserve"> IEEE Robotics and Automation Magazine, 2017. </w:t>
      </w:r>
      <w:r w:rsidRPr="00B3534B">
        <w:rPr>
          <w:b/>
        </w:rPr>
        <w:t>24</w:t>
      </w:r>
      <w:r w:rsidRPr="00B3534B">
        <w:t>(4): p. 87-101.</w:t>
      </w:r>
    </w:p>
    <w:p w14:paraId="19B3611D" w14:textId="77777777" w:rsidR="00B3534B" w:rsidRPr="00B3534B" w:rsidRDefault="00B3534B" w:rsidP="00B3534B">
      <w:pPr>
        <w:pStyle w:val="EndNoteBibliography"/>
        <w:ind w:left="720" w:hanging="720"/>
      </w:pPr>
      <w:r w:rsidRPr="00B3534B">
        <w:t>5.</w:t>
      </w:r>
      <w:r w:rsidRPr="00B3534B">
        <w:tab/>
        <w:t xml:space="preserve">Resnik, L. and S. Klinger, </w:t>
      </w:r>
      <w:r w:rsidRPr="00B3534B">
        <w:rPr>
          <w:i/>
        </w:rPr>
        <w:t>Attrition and retention in upper limb prosthetics research: experience of the VA home study of the DEKA arm.</w:t>
      </w:r>
      <w:r w:rsidRPr="00B3534B">
        <w:t xml:space="preserve"> Disability and Rehabilitation: Assistive Technology, 2017. </w:t>
      </w:r>
      <w:r w:rsidRPr="00B3534B">
        <w:rPr>
          <w:b/>
        </w:rPr>
        <w:t>12</w:t>
      </w:r>
      <w:r w:rsidRPr="00B3534B">
        <w:t>(8): p. 816-821.</w:t>
      </w:r>
    </w:p>
    <w:p w14:paraId="768006F8" w14:textId="77777777" w:rsidR="00B3534B" w:rsidRPr="00B3534B" w:rsidRDefault="00B3534B" w:rsidP="00B3534B">
      <w:pPr>
        <w:pStyle w:val="EndNoteBibliography"/>
        <w:ind w:left="720" w:hanging="720"/>
      </w:pPr>
      <w:r w:rsidRPr="00B3534B">
        <w:t>6.</w:t>
      </w:r>
      <w:r w:rsidRPr="00B3534B">
        <w:tab/>
        <w:t xml:space="preserve">Proaño-Guevara, D., et al. </w:t>
      </w:r>
      <w:r w:rsidRPr="00B3534B">
        <w:rPr>
          <w:i/>
        </w:rPr>
        <w:t>Biomimetical Arm Prosthesis: A New Proposal</w:t>
      </w:r>
      <w:r w:rsidRPr="00B3534B">
        <w:t>. 2018. Cham: Springer International Publishing.</w:t>
      </w:r>
    </w:p>
    <w:p w14:paraId="4A492D26" w14:textId="77777777" w:rsidR="00B3534B" w:rsidRPr="00B3534B" w:rsidRDefault="00B3534B" w:rsidP="00B3534B">
      <w:pPr>
        <w:pStyle w:val="EndNoteBibliography"/>
        <w:ind w:left="720" w:hanging="720"/>
      </w:pPr>
      <w:r w:rsidRPr="00B3534B">
        <w:t>7.</w:t>
      </w:r>
      <w:r w:rsidRPr="00B3534B">
        <w:tab/>
        <w:t xml:space="preserve">Millstein, S., D. Bain, and G.A. Hunter, </w:t>
      </w:r>
      <w:r w:rsidRPr="00B3534B">
        <w:rPr>
          <w:i/>
        </w:rPr>
        <w:t>A review of employment patterns of industrial amputees—factors influencing rehabilitation.</w:t>
      </w:r>
      <w:r w:rsidRPr="00B3534B">
        <w:t xml:space="preserve"> Prosthetics and Orthotics International, 1985. </w:t>
      </w:r>
      <w:r w:rsidRPr="00B3534B">
        <w:rPr>
          <w:b/>
        </w:rPr>
        <w:t>9</w:t>
      </w:r>
      <w:r w:rsidRPr="00B3534B">
        <w:t>(2): p. 69-78.</w:t>
      </w:r>
    </w:p>
    <w:p w14:paraId="577A4EA3" w14:textId="77777777" w:rsidR="00B3534B" w:rsidRPr="00B3534B" w:rsidRDefault="00B3534B" w:rsidP="00B3534B">
      <w:pPr>
        <w:pStyle w:val="EndNoteBibliography"/>
        <w:ind w:left="720" w:hanging="720"/>
      </w:pPr>
      <w:r w:rsidRPr="00B3534B">
        <w:t>8.</w:t>
      </w:r>
      <w:r w:rsidRPr="00B3534B">
        <w:tab/>
        <w:t xml:space="preserve">Hashim, N.A., et al., </w:t>
      </w:r>
      <w:r w:rsidRPr="00B3534B">
        <w:rPr>
          <w:i/>
        </w:rPr>
        <w:t>Improvement on upper limb body-powered prostheses (1921–2016): A systematic review.</w:t>
      </w:r>
      <w:r w:rsidRPr="00B3534B">
        <w:t xml:space="preserve"> Proceedings of the Institution of Mechanical Engineers, Part H: Journal of Engineering in Medicine, 2018. </w:t>
      </w:r>
      <w:r w:rsidRPr="00B3534B">
        <w:rPr>
          <w:b/>
        </w:rPr>
        <w:t>232</w:t>
      </w:r>
      <w:r w:rsidRPr="00B3534B">
        <w:t>(1): p. 3-11.</w:t>
      </w:r>
    </w:p>
    <w:p w14:paraId="0D591CCA" w14:textId="77777777" w:rsidR="00B3534B" w:rsidRPr="00B3534B" w:rsidRDefault="00B3534B" w:rsidP="00B3534B">
      <w:pPr>
        <w:pStyle w:val="EndNoteBibliography"/>
        <w:ind w:left="720" w:hanging="720"/>
      </w:pPr>
      <w:r w:rsidRPr="00B3534B">
        <w:t>9.</w:t>
      </w:r>
      <w:r w:rsidRPr="00B3534B">
        <w:tab/>
        <w:t xml:space="preserve">Ayub, R., et al., </w:t>
      </w:r>
      <w:r w:rsidRPr="00B3534B">
        <w:rPr>
          <w:i/>
        </w:rPr>
        <w:t>Evaluation of transradial body-powered prostheses using a robotic simulator.</w:t>
      </w:r>
      <w:r w:rsidRPr="00B3534B">
        <w:t xml:space="preserve"> Prosthetics and Orthotics International, 2017. </w:t>
      </w:r>
      <w:r w:rsidRPr="00B3534B">
        <w:rPr>
          <w:b/>
        </w:rPr>
        <w:t>41</w:t>
      </w:r>
      <w:r w:rsidRPr="00B3534B">
        <w:t>(2): p. 194-200.</w:t>
      </w:r>
    </w:p>
    <w:p w14:paraId="012075E9" w14:textId="77777777" w:rsidR="00B3534B" w:rsidRPr="00B3534B" w:rsidRDefault="00B3534B" w:rsidP="00B3534B">
      <w:pPr>
        <w:pStyle w:val="EndNoteBibliography"/>
        <w:ind w:left="720" w:hanging="720"/>
      </w:pPr>
      <w:r w:rsidRPr="00B3534B">
        <w:t>10.</w:t>
      </w:r>
      <w:r w:rsidRPr="00B3534B">
        <w:tab/>
        <w:t xml:space="preserve">Hichert, M., et al., </w:t>
      </w:r>
      <w:r w:rsidRPr="00B3534B">
        <w:rPr>
          <w:i/>
        </w:rPr>
        <w:t>High Cable Forces Deteriorate Pinch Force Control in Voluntary-Closing Body-Powered Prostheses.</w:t>
      </w:r>
      <w:r w:rsidRPr="00B3534B">
        <w:t xml:space="preserve"> PLoS ONE, 2017. </w:t>
      </w:r>
      <w:r w:rsidRPr="00B3534B">
        <w:rPr>
          <w:b/>
        </w:rPr>
        <w:t>12</w:t>
      </w:r>
      <w:r w:rsidRPr="00B3534B">
        <w:t>: p. e0169996.</w:t>
      </w:r>
    </w:p>
    <w:p w14:paraId="37FACC67" w14:textId="77777777" w:rsidR="00B3534B" w:rsidRPr="00B3534B" w:rsidRDefault="00B3534B" w:rsidP="00B3534B">
      <w:pPr>
        <w:pStyle w:val="EndNoteBibliography"/>
        <w:ind w:left="720" w:hanging="720"/>
      </w:pPr>
      <w:r w:rsidRPr="00B3534B">
        <w:t>11.</w:t>
      </w:r>
      <w:r w:rsidRPr="00B3534B">
        <w:tab/>
        <w:t xml:space="preserve">Hichert, M., A.N. Vardy, and D. Plettenburg, </w:t>
      </w:r>
      <w:r w:rsidRPr="00B3534B">
        <w:rPr>
          <w:i/>
        </w:rPr>
        <w:t>Fatigue-free operation of most body-powered prostheses not feasible for majority of users with trans-radial deficiency.</w:t>
      </w:r>
      <w:r w:rsidRPr="00B3534B">
        <w:t xml:space="preserve"> Prosthetics and Orthotics International, 2018. </w:t>
      </w:r>
      <w:r w:rsidRPr="00B3534B">
        <w:rPr>
          <w:b/>
        </w:rPr>
        <w:t>42</w:t>
      </w:r>
      <w:r w:rsidRPr="00B3534B">
        <w:t>(1): p. 84-92.</w:t>
      </w:r>
    </w:p>
    <w:p w14:paraId="2B0608EF" w14:textId="77777777" w:rsidR="00B3534B" w:rsidRPr="00B3534B" w:rsidRDefault="00B3534B" w:rsidP="00B3534B">
      <w:pPr>
        <w:pStyle w:val="EndNoteBibliography"/>
        <w:ind w:left="720" w:hanging="720"/>
      </w:pPr>
      <w:r w:rsidRPr="00B3534B">
        <w:t>12.</w:t>
      </w:r>
      <w:r w:rsidRPr="00B3534B">
        <w:tab/>
        <w:t xml:space="preserve">El-Hamad, H.J., S.A.B. Ahmad, and A.J.B.D. Ishak, </w:t>
      </w:r>
      <w:r w:rsidRPr="00B3534B">
        <w:rPr>
          <w:i/>
        </w:rPr>
        <w:t>Modelling of High Output Force Dielectric Elastomer Actuator.</w:t>
      </w:r>
      <w:r w:rsidRPr="00B3534B">
        <w:t xml:space="preserve"> International Journal of Mechanical Engineering and Robotics Research, 2017. </w:t>
      </w:r>
      <w:r w:rsidRPr="00B3534B">
        <w:rPr>
          <w:b/>
        </w:rPr>
        <w:t>6</w:t>
      </w:r>
      <w:r w:rsidRPr="00B3534B">
        <w:t>(2): p. 100-103.</w:t>
      </w:r>
    </w:p>
    <w:p w14:paraId="77492170" w14:textId="77777777" w:rsidR="00B3534B" w:rsidRPr="00B3534B" w:rsidRDefault="00B3534B" w:rsidP="00B3534B">
      <w:pPr>
        <w:pStyle w:val="EndNoteBibliography"/>
        <w:ind w:left="720" w:hanging="720"/>
      </w:pPr>
      <w:r w:rsidRPr="00B3534B">
        <w:t>13.</w:t>
      </w:r>
      <w:r w:rsidRPr="00B3534B">
        <w:tab/>
        <w:t xml:space="preserve">Schweitzer, W., M.J. Thali, and D. Egger, </w:t>
      </w:r>
      <w:r w:rsidRPr="00B3534B">
        <w:rPr>
          <w:i/>
        </w:rPr>
        <w:t>Case-study of a user-driven prosthetic arm design: bionic hand versus customized body-powered technology in a highly demanding work environment.</w:t>
      </w:r>
      <w:r w:rsidRPr="00B3534B">
        <w:t xml:space="preserve"> Journal of NeuroEngineering and Rehabilitation, 2018. </w:t>
      </w:r>
      <w:r w:rsidRPr="00B3534B">
        <w:rPr>
          <w:b/>
        </w:rPr>
        <w:t>15</w:t>
      </w:r>
      <w:r w:rsidRPr="00B3534B">
        <w:t>(1): p. 1.</w:t>
      </w:r>
    </w:p>
    <w:p w14:paraId="2B47430B" w14:textId="77777777" w:rsidR="00B3534B" w:rsidRPr="00B3534B" w:rsidRDefault="00B3534B" w:rsidP="00B3534B">
      <w:pPr>
        <w:pStyle w:val="EndNoteBibliography"/>
        <w:ind w:left="720" w:hanging="720"/>
      </w:pPr>
      <w:r w:rsidRPr="00B3534B">
        <w:t>14.</w:t>
      </w:r>
      <w:r w:rsidRPr="00B3534B">
        <w:tab/>
        <w:t xml:space="preserve">Abayasiri, R.A.M., et al. </w:t>
      </w:r>
      <w:r w:rsidRPr="00B3534B">
        <w:rPr>
          <w:i/>
        </w:rPr>
        <w:t>MoBio: A 5 DOF trans-humeral robotic prosthesis</w:t>
      </w:r>
      <w:r w:rsidRPr="00B3534B">
        <w:t xml:space="preserve">. in </w:t>
      </w:r>
      <w:r w:rsidRPr="00B3534B">
        <w:rPr>
          <w:i/>
        </w:rPr>
        <w:t>2017 International Conference on Rehabilitation Robotics (ICORR)</w:t>
      </w:r>
      <w:r w:rsidRPr="00B3534B">
        <w:t>. 2017.</w:t>
      </w:r>
    </w:p>
    <w:p w14:paraId="5C9F3FF9" w14:textId="77777777" w:rsidR="00B3534B" w:rsidRPr="00B3534B" w:rsidRDefault="00B3534B" w:rsidP="00B3534B">
      <w:pPr>
        <w:pStyle w:val="EndNoteBibliography"/>
        <w:ind w:left="720" w:hanging="720"/>
      </w:pPr>
      <w:r w:rsidRPr="00B3534B">
        <w:t>15.</w:t>
      </w:r>
      <w:r w:rsidRPr="00B3534B">
        <w:tab/>
        <w:t xml:space="preserve">Pai, U.J., et al. </w:t>
      </w:r>
      <w:r w:rsidRPr="00B3534B">
        <w:rPr>
          <w:i/>
        </w:rPr>
        <w:t>Design and manufacture of 3D printec myoelectric multi-fingered hand for prosthetic application</w:t>
      </w:r>
      <w:r w:rsidRPr="00B3534B">
        <w:t xml:space="preserve">. in </w:t>
      </w:r>
      <w:r w:rsidRPr="00B3534B">
        <w:rPr>
          <w:i/>
        </w:rPr>
        <w:t>2016 International Conference on Robotics and Automation for Humanitarian Applications (RAHA)</w:t>
      </w:r>
      <w:r w:rsidRPr="00B3534B">
        <w:t>. 2016.</w:t>
      </w:r>
    </w:p>
    <w:p w14:paraId="3EFB5606" w14:textId="77777777" w:rsidR="00B3534B" w:rsidRPr="00B3534B" w:rsidRDefault="00B3534B" w:rsidP="00B3534B">
      <w:pPr>
        <w:pStyle w:val="EndNoteBibliography"/>
        <w:ind w:left="720" w:hanging="720"/>
      </w:pPr>
      <w:r w:rsidRPr="00B3534B">
        <w:t>16.</w:t>
      </w:r>
      <w:r w:rsidRPr="00B3534B">
        <w:tab/>
        <w:t xml:space="preserve">Leal-Naranjo, J.A., M. Ceccarelli, and C.R. Torres-San Miguel. </w:t>
      </w:r>
      <w:r w:rsidRPr="00B3534B">
        <w:rPr>
          <w:i/>
        </w:rPr>
        <w:t>Mechanical Design of a Prosthetic Human Arm and its Dynamic Simulation</w:t>
      </w:r>
      <w:r w:rsidRPr="00B3534B">
        <w:t>. 2017. Cham: Springer International Publishing.</w:t>
      </w:r>
    </w:p>
    <w:p w14:paraId="59CCB342" w14:textId="77777777" w:rsidR="00B3534B" w:rsidRPr="00B3534B" w:rsidRDefault="00B3534B" w:rsidP="00B3534B">
      <w:pPr>
        <w:pStyle w:val="EndNoteBibliography"/>
        <w:ind w:left="720" w:hanging="720"/>
      </w:pPr>
      <w:r w:rsidRPr="00B3534B">
        <w:t>17.</w:t>
      </w:r>
      <w:r w:rsidRPr="00B3534B">
        <w:tab/>
        <w:t xml:space="preserve">Foglyano, K.M., et al., </w:t>
      </w:r>
      <w:r w:rsidRPr="00B3534B">
        <w:rPr>
          <w:i/>
        </w:rPr>
        <w:t>Feasibility of a Hydraulic Power Assist System for Use in Hybrid Neuroprostheses.</w:t>
      </w:r>
      <w:r w:rsidRPr="00B3534B">
        <w:t xml:space="preserve"> Applied Bionics and Biomechanics, 2015. </w:t>
      </w:r>
      <w:r w:rsidRPr="00B3534B">
        <w:rPr>
          <w:b/>
        </w:rPr>
        <w:t>2015</w:t>
      </w:r>
      <w:r w:rsidRPr="00B3534B">
        <w:t>: p. 205104.</w:t>
      </w:r>
    </w:p>
    <w:p w14:paraId="015697DC" w14:textId="77777777" w:rsidR="00B3534B" w:rsidRPr="00B3534B" w:rsidRDefault="00B3534B" w:rsidP="00B3534B">
      <w:pPr>
        <w:pStyle w:val="EndNoteBibliography"/>
        <w:ind w:left="720" w:hanging="720"/>
      </w:pPr>
      <w:r w:rsidRPr="00B3534B">
        <w:t>18.</w:t>
      </w:r>
      <w:r w:rsidRPr="00B3534B">
        <w:tab/>
        <w:t xml:space="preserve">Waters, R.L. and S. Mulroy, </w:t>
      </w:r>
      <w:r w:rsidRPr="00B3534B">
        <w:rPr>
          <w:i/>
        </w:rPr>
        <w:t>The energy expenditure of normal and pathologic gait.</w:t>
      </w:r>
      <w:r w:rsidRPr="00B3534B">
        <w:t xml:space="preserve"> Gait &amp; Posture, 1999. </w:t>
      </w:r>
      <w:r w:rsidRPr="00B3534B">
        <w:rPr>
          <w:b/>
        </w:rPr>
        <w:t>9</w:t>
      </w:r>
      <w:r w:rsidRPr="00B3534B">
        <w:t>(3): p. 207-231.</w:t>
      </w:r>
    </w:p>
    <w:p w14:paraId="31987121" w14:textId="77777777" w:rsidR="00B3534B" w:rsidRPr="00B3534B" w:rsidRDefault="00B3534B" w:rsidP="00B3534B">
      <w:pPr>
        <w:pStyle w:val="EndNoteBibliography"/>
        <w:ind w:left="720" w:hanging="720"/>
      </w:pPr>
      <w:r w:rsidRPr="00B3534B">
        <w:t>19.</w:t>
      </w:r>
      <w:r w:rsidRPr="00B3534B">
        <w:tab/>
      </w:r>
      <w:r w:rsidRPr="00B3534B">
        <w:rPr>
          <w:i/>
        </w:rPr>
        <w:t>Touch Bionics Product Catalogue</w:t>
      </w:r>
      <w:r w:rsidRPr="00B3534B">
        <w:t>. 2015, Touch Bionics: Massachusetts. p. 4.</w:t>
      </w:r>
    </w:p>
    <w:p w14:paraId="5E144382" w14:textId="77777777" w:rsidR="00B3534B" w:rsidRPr="00B3534B" w:rsidRDefault="00B3534B" w:rsidP="00B3534B">
      <w:pPr>
        <w:pStyle w:val="EndNoteBibliography"/>
        <w:ind w:left="720" w:hanging="720"/>
      </w:pPr>
      <w:r w:rsidRPr="00B3534B">
        <w:t>20.</w:t>
      </w:r>
      <w:r w:rsidRPr="00B3534B">
        <w:tab/>
        <w:t xml:space="preserve">Semasinghe, C.L., et al., </w:t>
      </w:r>
      <w:r w:rsidRPr="00B3534B">
        <w:rPr>
          <w:i/>
        </w:rPr>
        <w:t>HyPro: A Multi-DoF Hybrid-Powered Transradial Robotic Prosthesis.</w:t>
      </w:r>
      <w:r w:rsidRPr="00B3534B">
        <w:t xml:space="preserve"> Journal of Robotics, 2018. </w:t>
      </w:r>
      <w:r w:rsidRPr="00B3534B">
        <w:rPr>
          <w:b/>
        </w:rPr>
        <w:t>2018</w:t>
      </w:r>
      <w:r w:rsidRPr="00B3534B">
        <w:t>.</w:t>
      </w:r>
    </w:p>
    <w:p w14:paraId="27532D5F" w14:textId="77777777" w:rsidR="00B3534B" w:rsidRPr="00B3534B" w:rsidRDefault="00B3534B" w:rsidP="00B3534B">
      <w:pPr>
        <w:pStyle w:val="EndNoteBibliography"/>
        <w:ind w:left="720" w:hanging="720"/>
      </w:pPr>
      <w:r w:rsidRPr="00B3534B">
        <w:t>21.</w:t>
      </w:r>
      <w:r w:rsidRPr="00B3534B">
        <w:tab/>
        <w:t xml:space="preserve">Love, L.J., R.F. Lind, and J.F. Jansen. </w:t>
      </w:r>
      <w:r w:rsidRPr="00B3534B">
        <w:rPr>
          <w:i/>
        </w:rPr>
        <w:t>Mesofluidic actuation for articulated finger and hand prosthetics</w:t>
      </w:r>
      <w:r w:rsidRPr="00B3534B">
        <w:t xml:space="preserve">. in </w:t>
      </w:r>
      <w:r w:rsidRPr="00B3534B">
        <w:rPr>
          <w:i/>
        </w:rPr>
        <w:t>2009 IEEE/RSJ International Conference on Intelligent Robots and Systems</w:t>
      </w:r>
      <w:r w:rsidRPr="00B3534B">
        <w:t>. 2009.</w:t>
      </w:r>
    </w:p>
    <w:p w14:paraId="52A7A22D" w14:textId="77777777" w:rsidR="00B3534B" w:rsidRPr="00B3534B" w:rsidRDefault="00B3534B" w:rsidP="00B3534B">
      <w:pPr>
        <w:pStyle w:val="EndNoteBibliography"/>
        <w:ind w:left="720" w:hanging="720"/>
      </w:pPr>
      <w:r w:rsidRPr="00B3534B">
        <w:t>22.</w:t>
      </w:r>
      <w:r w:rsidRPr="00B3534B">
        <w:tab/>
        <w:t xml:space="preserve">Nath, J.D. and W.K. Durfee, </w:t>
      </w:r>
      <w:r w:rsidRPr="00B3534B">
        <w:rPr>
          <w:i/>
        </w:rPr>
        <w:t>Optimization and Design Principles of a Minimal-Weight, Wearable Hydraulic Power Supply.</w:t>
      </w:r>
      <w:r w:rsidRPr="00B3534B">
        <w:t xml:space="preserve"> 2017(58271): p. V001T30A002.</w:t>
      </w:r>
    </w:p>
    <w:p w14:paraId="617E7BA6" w14:textId="77777777" w:rsidR="00B3534B" w:rsidRPr="00B3534B" w:rsidRDefault="00B3534B" w:rsidP="00B3534B">
      <w:pPr>
        <w:pStyle w:val="EndNoteBibliography"/>
        <w:ind w:left="720" w:hanging="720"/>
      </w:pPr>
      <w:r w:rsidRPr="00B3534B">
        <w:t>23.</w:t>
      </w:r>
      <w:r w:rsidRPr="00B3534B">
        <w:tab/>
        <w:t xml:space="preserve">Polygerinos, P., et al., </w:t>
      </w:r>
      <w:r w:rsidRPr="00B3534B">
        <w:rPr>
          <w:i/>
        </w:rPr>
        <w:t>Soft robotic glove for combined assistance and at-home rehabilitation.</w:t>
      </w:r>
      <w:r w:rsidRPr="00B3534B">
        <w:t xml:space="preserve"> Robotics and Autonomous Systems, 2015. </w:t>
      </w:r>
      <w:r w:rsidRPr="00B3534B">
        <w:rPr>
          <w:b/>
        </w:rPr>
        <w:t>73</w:t>
      </w:r>
      <w:r w:rsidRPr="00B3534B">
        <w:t>: p. 135-143.</w:t>
      </w:r>
    </w:p>
    <w:p w14:paraId="76896AB2" w14:textId="77777777" w:rsidR="00B3534B" w:rsidRPr="00B3534B" w:rsidRDefault="00B3534B" w:rsidP="00B3534B">
      <w:pPr>
        <w:pStyle w:val="EndNoteBibliography"/>
        <w:ind w:left="720" w:hanging="720"/>
      </w:pPr>
      <w:r w:rsidRPr="00B3534B">
        <w:t>24.</w:t>
      </w:r>
      <w:r w:rsidRPr="00B3534B">
        <w:tab/>
        <w:t xml:space="preserve">Yong, X., et al., </w:t>
      </w:r>
      <w:r w:rsidRPr="00B3534B">
        <w:rPr>
          <w:i/>
        </w:rPr>
        <w:t>Design and optimization of a new kind of hydraulic cylinder for mobile robots.</w:t>
      </w:r>
      <w:r w:rsidRPr="00B3534B">
        <w:t xml:space="preserve"> Proceedings of the Institution of Mechanical Engineers, Part C: Journal of Mechanical Engineering Science, 2015. </w:t>
      </w:r>
      <w:r w:rsidRPr="00B3534B">
        <w:rPr>
          <w:b/>
        </w:rPr>
        <w:t>229</w:t>
      </w:r>
      <w:r w:rsidRPr="00B3534B">
        <w:t>(18): p. 3459-3472.</w:t>
      </w:r>
    </w:p>
    <w:p w14:paraId="39E66BD5" w14:textId="77777777" w:rsidR="00B3534B" w:rsidRPr="00B3534B" w:rsidRDefault="00B3534B" w:rsidP="00B3534B">
      <w:pPr>
        <w:pStyle w:val="EndNoteBibliography"/>
        <w:ind w:left="720" w:hanging="720"/>
      </w:pPr>
      <w:r w:rsidRPr="00B3534B">
        <w:t>25.</w:t>
      </w:r>
      <w:r w:rsidRPr="00B3534B">
        <w:tab/>
        <w:t xml:space="preserve">Organ, J.M., </w:t>
      </w:r>
      <w:r w:rsidRPr="00B3534B">
        <w:rPr>
          <w:i/>
        </w:rPr>
        <w:t>Thieme atlas of anatomy: General anatomy and musculoskeletal system thieme atlas of anatomy: neck and internal organs.</w:t>
      </w:r>
      <w:r w:rsidRPr="00B3534B">
        <w:t xml:space="preserve"> JAMA, 2008. </w:t>
      </w:r>
      <w:r w:rsidRPr="00B3534B">
        <w:rPr>
          <w:b/>
        </w:rPr>
        <w:t>299</w:t>
      </w:r>
      <w:r w:rsidRPr="00B3534B">
        <w:t>(2): p. 220-226.</w:t>
      </w:r>
    </w:p>
    <w:p w14:paraId="08D8BA80" w14:textId="77777777" w:rsidR="00B3534B" w:rsidRPr="00B3534B" w:rsidRDefault="00B3534B" w:rsidP="00B3534B">
      <w:pPr>
        <w:pStyle w:val="EndNoteBibliography"/>
        <w:ind w:left="720" w:hanging="720"/>
      </w:pPr>
      <w:r w:rsidRPr="00B3534B">
        <w:t>26.</w:t>
      </w:r>
      <w:r w:rsidRPr="00B3534B">
        <w:tab/>
        <w:t xml:space="preserve">Morales, G., </w:t>
      </w:r>
      <w:r w:rsidRPr="00B3534B">
        <w:rPr>
          <w:i/>
        </w:rPr>
        <w:t>Anthropomorphic Robot Hand and Arm CAD Model.</w:t>
      </w:r>
      <w:r w:rsidRPr="00B3534B">
        <w:t xml:space="preserve"> 2018.</w:t>
      </w:r>
    </w:p>
    <w:p w14:paraId="6B38C906" w14:textId="77777777" w:rsidR="00B3534B" w:rsidRPr="00B3534B" w:rsidRDefault="00B3534B" w:rsidP="00B3534B">
      <w:pPr>
        <w:pStyle w:val="EndNoteBibliography"/>
        <w:ind w:left="720" w:hanging="720"/>
      </w:pPr>
      <w:r w:rsidRPr="00B3534B">
        <w:t>27.</w:t>
      </w:r>
      <w:r w:rsidRPr="00B3534B">
        <w:tab/>
        <w:t xml:space="preserve">Robinson, A. and K. Vuong, </w:t>
      </w:r>
      <w:r w:rsidRPr="00B3534B">
        <w:rPr>
          <w:i/>
        </w:rPr>
        <w:t>Hydraulic-Mimic-Arm.</w:t>
      </w:r>
      <w:r w:rsidRPr="00B3534B">
        <w:t xml:space="preserve"> 2018.</w:t>
      </w:r>
    </w:p>
    <w:p w14:paraId="187EB767" w14:textId="7D7777B8" w:rsidR="00270730" w:rsidRPr="000C5125" w:rsidRDefault="00E82410" w:rsidP="00853298">
      <w:pPr>
        <w:pStyle w:val="Heading1"/>
      </w:pPr>
      <w:r w:rsidRPr="000C5125">
        <w:fldChar w:fldCharType="end"/>
      </w:r>
      <w:bookmarkStart w:id="42" w:name="_Toc515023491"/>
      <w:r w:rsidR="00534F23" w:rsidRPr="000C5125">
        <w:t>Appendix</w:t>
      </w:r>
      <w:bookmarkEnd w:id="42"/>
    </w:p>
    <w:p w14:paraId="2BC761F0" w14:textId="4A5A2803" w:rsidR="009458D0" w:rsidRPr="000C5125" w:rsidRDefault="009458D0" w:rsidP="00853298">
      <w:r w:rsidRPr="000C5125">
        <w:t xml:space="preserve">Appendix </w:t>
      </w:r>
      <w:r w:rsidR="002D5A16" w:rsidRPr="000C5125">
        <w:t>A</w:t>
      </w:r>
      <w:r w:rsidR="00177E29" w:rsidRPr="000C5125">
        <w:t xml:space="preserve"> – Sample output from potentiometer</w:t>
      </w:r>
    </w:p>
    <w:p w14:paraId="292B7F93" w14:textId="77777777" w:rsidR="00157AF7" w:rsidRPr="000C5125" w:rsidRDefault="00156348" w:rsidP="00853298">
      <w:r w:rsidRPr="000C5125">
        <w:rPr>
          <w:noProof/>
        </w:rPr>
        <w:drawing>
          <wp:inline distT="0" distB="0" distL="0" distR="0" wp14:anchorId="6D68D189" wp14:editId="47AE2250">
            <wp:extent cx="3567254" cy="270986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83147" cy="2721936"/>
                    </a:xfrm>
                    <a:prstGeom prst="rect">
                      <a:avLst/>
                    </a:prstGeom>
                    <a:noFill/>
                    <a:ln>
                      <a:noFill/>
                    </a:ln>
                  </pic:spPr>
                </pic:pic>
              </a:graphicData>
            </a:graphic>
          </wp:inline>
        </w:drawing>
      </w:r>
    </w:p>
    <w:p w14:paraId="006A642B" w14:textId="103BB91B" w:rsidR="00881CDC" w:rsidRPr="000C5125" w:rsidRDefault="00881CDC" w:rsidP="00853298">
      <w:pPr>
        <w:pStyle w:val="Caption"/>
        <w:sectPr w:rsidR="00881CDC" w:rsidRPr="000C5125" w:rsidSect="00623269">
          <w:headerReference w:type="default" r:id="rId39"/>
          <w:pgSz w:w="11906" w:h="16838"/>
          <w:pgMar w:top="1440" w:right="1440" w:bottom="1440" w:left="1440" w:header="708" w:footer="708" w:gutter="0"/>
          <w:pgNumType w:start="0"/>
          <w:cols w:space="708"/>
          <w:titlePg/>
          <w:docGrid w:linePitch="360"/>
        </w:sectPr>
      </w:pPr>
    </w:p>
    <w:p w14:paraId="63C1A544" w14:textId="1250CFAF" w:rsidR="002B5706" w:rsidRPr="000C5125" w:rsidRDefault="00881CDC" w:rsidP="00853298">
      <w:r w:rsidRPr="000C5125">
        <w:lastRenderedPageBreak/>
        <w:t>Appendix B</w:t>
      </w:r>
      <w:r w:rsidR="00177E29" w:rsidRPr="000C5125">
        <w:t xml:space="preserve"> – Gantt Chart Page 1</w:t>
      </w:r>
    </w:p>
    <w:p w14:paraId="50AB46A7" w14:textId="02D8E84D" w:rsidR="00187E9C" w:rsidRPr="000C5125" w:rsidRDefault="001A374D" w:rsidP="000D13BC">
      <w:pPr>
        <w:pStyle w:val="NoSpacing"/>
        <w:jc w:val="center"/>
        <w:rPr>
          <w:rFonts w:cs="Times New Roman"/>
        </w:rPr>
      </w:pPr>
      <w:r w:rsidRPr="000C5125">
        <w:rPr>
          <w:rFonts w:cs="Times New Roman"/>
          <w:noProof/>
        </w:rPr>
        <w:drawing>
          <wp:inline distT="0" distB="0" distL="0" distR="0" wp14:anchorId="6AC94B98" wp14:editId="4539E278">
            <wp:extent cx="7577915" cy="5229225"/>
            <wp:effectExtent l="0" t="0" r="444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584665" cy="5233883"/>
                    </a:xfrm>
                    <a:prstGeom prst="rect">
                      <a:avLst/>
                    </a:prstGeom>
                  </pic:spPr>
                </pic:pic>
              </a:graphicData>
            </a:graphic>
          </wp:inline>
        </w:drawing>
      </w:r>
    </w:p>
    <w:p w14:paraId="17052C36" w14:textId="77777777" w:rsidR="00325EC7" w:rsidRPr="000C5125" w:rsidRDefault="00325EC7" w:rsidP="00881CDC">
      <w:pPr>
        <w:pStyle w:val="NoSpacing"/>
        <w:rPr>
          <w:rFonts w:cs="Times New Roman"/>
          <w:b/>
        </w:rPr>
      </w:pPr>
    </w:p>
    <w:p w14:paraId="722CBD1D" w14:textId="77777777" w:rsidR="00325EC7" w:rsidRPr="000C5125" w:rsidRDefault="00325EC7" w:rsidP="00881CDC">
      <w:pPr>
        <w:pStyle w:val="NoSpacing"/>
        <w:rPr>
          <w:rFonts w:cs="Times New Roman"/>
          <w:b/>
        </w:rPr>
      </w:pPr>
    </w:p>
    <w:p w14:paraId="48C221BF" w14:textId="5FB84C17" w:rsidR="00325EC7" w:rsidRPr="000C5125" w:rsidRDefault="00247CB8" w:rsidP="00881CDC">
      <w:pPr>
        <w:pStyle w:val="NoSpacing"/>
        <w:rPr>
          <w:rFonts w:cs="Times New Roman"/>
          <w:b/>
        </w:rPr>
      </w:pPr>
      <w:r w:rsidRPr="000C5125">
        <w:rPr>
          <w:rFonts w:cs="Times New Roman"/>
          <w:b/>
        </w:rPr>
        <w:t>Appendix C</w:t>
      </w:r>
      <w:r w:rsidR="00177E29" w:rsidRPr="000C5125">
        <w:rPr>
          <w:rFonts w:cs="Times New Roman"/>
          <w:b/>
        </w:rPr>
        <w:t xml:space="preserve"> – Gantt Chart Page 2</w:t>
      </w:r>
    </w:p>
    <w:p w14:paraId="6CB82B1A" w14:textId="4E59092F" w:rsidR="00325EC7" w:rsidRPr="000C5125" w:rsidRDefault="00325EC7" w:rsidP="000D13BC">
      <w:pPr>
        <w:pStyle w:val="NoSpacing"/>
        <w:jc w:val="center"/>
        <w:rPr>
          <w:rFonts w:cs="Times New Roman"/>
          <w:b/>
        </w:rPr>
      </w:pPr>
      <w:r w:rsidRPr="000C5125">
        <w:rPr>
          <w:rFonts w:cs="Times New Roman"/>
          <w:noProof/>
        </w:rPr>
        <w:lastRenderedPageBreak/>
        <w:drawing>
          <wp:inline distT="0" distB="0" distL="0" distR="0" wp14:anchorId="6AD6DC11" wp14:editId="01204739">
            <wp:extent cx="7670559" cy="5274605"/>
            <wp:effectExtent l="0" t="0" r="6985"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7683359" cy="5283406"/>
                    </a:xfrm>
                    <a:prstGeom prst="rect">
                      <a:avLst/>
                    </a:prstGeom>
                  </pic:spPr>
                </pic:pic>
              </a:graphicData>
            </a:graphic>
          </wp:inline>
        </w:drawing>
      </w:r>
    </w:p>
    <w:p w14:paraId="06CF12F5" w14:textId="77777777" w:rsidR="00B433CF" w:rsidRPr="000C5125" w:rsidRDefault="00B433CF" w:rsidP="00881CDC">
      <w:pPr>
        <w:pStyle w:val="NoSpacing"/>
        <w:rPr>
          <w:rFonts w:cs="Times New Roman"/>
          <w:b/>
        </w:rPr>
      </w:pPr>
    </w:p>
    <w:p w14:paraId="2982E262" w14:textId="0286491A" w:rsidR="00247CB8" w:rsidRPr="000C5125" w:rsidRDefault="00247CB8" w:rsidP="00881CDC">
      <w:pPr>
        <w:pStyle w:val="NoSpacing"/>
        <w:rPr>
          <w:rFonts w:cs="Times New Roman"/>
          <w:b/>
        </w:rPr>
      </w:pPr>
      <w:r w:rsidRPr="000C5125">
        <w:rPr>
          <w:rFonts w:cs="Times New Roman"/>
          <w:b/>
        </w:rPr>
        <w:lastRenderedPageBreak/>
        <w:t>Appendix D</w:t>
      </w:r>
      <w:r w:rsidR="00177E29" w:rsidRPr="000C5125">
        <w:rPr>
          <w:rFonts w:cs="Times New Roman"/>
          <w:b/>
        </w:rPr>
        <w:t xml:space="preserve"> – Gantt Chart Page 3</w:t>
      </w:r>
    </w:p>
    <w:p w14:paraId="293A2AC1" w14:textId="5E38F34F" w:rsidR="00B433CF" w:rsidRPr="000C5125" w:rsidRDefault="00B433CF" w:rsidP="000D13BC">
      <w:pPr>
        <w:pStyle w:val="NoSpacing"/>
        <w:jc w:val="center"/>
        <w:rPr>
          <w:rFonts w:cs="Times New Roman"/>
          <w:b/>
        </w:rPr>
      </w:pPr>
      <w:r w:rsidRPr="000C5125">
        <w:rPr>
          <w:rFonts w:cs="Times New Roman"/>
          <w:noProof/>
        </w:rPr>
        <w:drawing>
          <wp:inline distT="0" distB="0" distL="0" distR="0" wp14:anchorId="29E798CC" wp14:editId="49EF7172">
            <wp:extent cx="7670559" cy="5249808"/>
            <wp:effectExtent l="0" t="0" r="6985" b="825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675006" cy="5252852"/>
                    </a:xfrm>
                    <a:prstGeom prst="rect">
                      <a:avLst/>
                    </a:prstGeom>
                  </pic:spPr>
                </pic:pic>
              </a:graphicData>
            </a:graphic>
          </wp:inline>
        </w:drawing>
      </w:r>
    </w:p>
    <w:p w14:paraId="49DB07DF" w14:textId="72C9DE9C" w:rsidR="00177E29" w:rsidRPr="000C5125" w:rsidRDefault="00177E29" w:rsidP="00881CDC">
      <w:pPr>
        <w:pStyle w:val="NoSpacing"/>
        <w:rPr>
          <w:rFonts w:cs="Times New Roman"/>
          <w:b/>
        </w:rPr>
      </w:pPr>
    </w:p>
    <w:p w14:paraId="456DF664" w14:textId="5D20E77D" w:rsidR="00177E29" w:rsidRPr="000C5125" w:rsidRDefault="00177E29" w:rsidP="00881CDC">
      <w:pPr>
        <w:pStyle w:val="NoSpacing"/>
        <w:rPr>
          <w:rFonts w:cs="Times New Roman"/>
          <w:b/>
        </w:rPr>
      </w:pPr>
      <w:r w:rsidRPr="000C5125">
        <w:rPr>
          <w:rFonts w:cs="Times New Roman"/>
          <w:b/>
        </w:rPr>
        <w:t>Appendix E – Complete Hydraulic Schematic</w:t>
      </w:r>
    </w:p>
    <w:p w14:paraId="525D8BF0" w14:textId="73F799E8" w:rsidR="00177E29" w:rsidRPr="000C5125" w:rsidRDefault="000D13BC" w:rsidP="000D13BC">
      <w:pPr>
        <w:pStyle w:val="NoSpacing"/>
        <w:jc w:val="center"/>
        <w:rPr>
          <w:rFonts w:cs="Times New Roman"/>
          <w:b/>
        </w:rPr>
      </w:pPr>
      <w:r w:rsidRPr="000C5125">
        <w:rPr>
          <w:rFonts w:cs="Times New Roman"/>
          <w:noProof/>
        </w:rPr>
        <w:lastRenderedPageBreak/>
        <w:drawing>
          <wp:inline distT="0" distB="0" distL="0" distR="0" wp14:anchorId="73887010" wp14:editId="7B3F5E00">
            <wp:extent cx="8064921" cy="5452732"/>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072650" cy="5457958"/>
                    </a:xfrm>
                    <a:prstGeom prst="rect">
                      <a:avLst/>
                    </a:prstGeom>
                  </pic:spPr>
                </pic:pic>
              </a:graphicData>
            </a:graphic>
          </wp:inline>
        </w:drawing>
      </w:r>
    </w:p>
    <w:sectPr w:rsidR="00177E29" w:rsidRPr="000C5125" w:rsidSect="00881CD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3B0531" w14:textId="77777777" w:rsidR="006D6D00" w:rsidRDefault="006D6D00" w:rsidP="006D6D00">
      <w:r>
        <w:separator/>
      </w:r>
    </w:p>
  </w:endnote>
  <w:endnote w:type="continuationSeparator" w:id="0">
    <w:p w14:paraId="3C10044E" w14:textId="77777777" w:rsidR="006D6D00" w:rsidRDefault="006D6D00" w:rsidP="006D6D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F199A4" w14:textId="77777777" w:rsidR="006D6D00" w:rsidRDefault="006D6D00" w:rsidP="006D6D00">
      <w:r>
        <w:separator/>
      </w:r>
    </w:p>
  </w:footnote>
  <w:footnote w:type="continuationSeparator" w:id="0">
    <w:p w14:paraId="5AE35468" w14:textId="77777777" w:rsidR="006D6D00" w:rsidRDefault="006D6D00" w:rsidP="006D6D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5574230"/>
      <w:docPartObj>
        <w:docPartGallery w:val="Page Numbers (Top of Page)"/>
        <w:docPartUnique/>
      </w:docPartObj>
    </w:sdtPr>
    <w:sdtEndPr>
      <w:rPr>
        <w:noProof/>
      </w:rPr>
    </w:sdtEndPr>
    <w:sdtContent>
      <w:p w14:paraId="745977B1" w14:textId="77777777" w:rsidR="00C0784C" w:rsidRDefault="008F051E">
        <w:pPr>
          <w:pStyle w:val="Header"/>
          <w:jc w:val="right"/>
        </w:pPr>
        <w:r>
          <w:t>Research and fabrication of a motion mimicking hydraulic powered prosthetic arm</w:t>
        </w:r>
      </w:p>
      <w:p w14:paraId="30143575" w14:textId="77777777" w:rsidR="00C0784C" w:rsidRDefault="00C0784C">
        <w:pPr>
          <w:pStyle w:val="Header"/>
          <w:jc w:val="right"/>
        </w:pPr>
        <w:r>
          <w:t>Progress Report</w:t>
        </w:r>
      </w:p>
      <w:p w14:paraId="538A03AF" w14:textId="308D7A30" w:rsidR="006D6D00" w:rsidRDefault="00C0784C">
        <w:pPr>
          <w:pStyle w:val="Header"/>
          <w:jc w:val="right"/>
        </w:pPr>
        <w:r>
          <w:t xml:space="preserve">Page </w:t>
        </w:r>
        <w:r w:rsidR="006D6D00">
          <w:fldChar w:fldCharType="begin"/>
        </w:r>
        <w:r w:rsidR="006D6D00">
          <w:instrText xml:space="preserve"> PAGE   \* MERGEFORMAT </w:instrText>
        </w:r>
        <w:r w:rsidR="006D6D00">
          <w:fldChar w:fldCharType="separate"/>
        </w:r>
        <w:r w:rsidR="006D6D00">
          <w:rPr>
            <w:noProof/>
          </w:rPr>
          <w:t>2</w:t>
        </w:r>
        <w:r w:rsidR="006D6D00">
          <w:rPr>
            <w:noProof/>
          </w:rPr>
          <w:fldChar w:fldCharType="end"/>
        </w:r>
      </w:p>
    </w:sdtContent>
  </w:sdt>
  <w:p w14:paraId="0B3A6AB4" w14:textId="77777777" w:rsidR="006D6D00" w:rsidRDefault="006D6D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E060EA"/>
    <w:multiLevelType w:val="hybridMultilevel"/>
    <w:tmpl w:val="88DE3E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x52wpjeswtre5fdtp0apkafxtfr5tx0vs&quot;&gt;2018FYP References&lt;record-ids&gt;&lt;item&gt;1&lt;/item&gt;&lt;item&gt;4&lt;/item&gt;&lt;item&gt;11&lt;/item&gt;&lt;item&gt;12&lt;/item&gt;&lt;item&gt;13&lt;/item&gt;&lt;item&gt;15&lt;/item&gt;&lt;item&gt;17&lt;/item&gt;&lt;item&gt;21&lt;/item&gt;&lt;item&gt;22&lt;/item&gt;&lt;item&gt;24&lt;/item&gt;&lt;item&gt;26&lt;/item&gt;&lt;item&gt;28&lt;/item&gt;&lt;item&gt;29&lt;/item&gt;&lt;item&gt;31&lt;/item&gt;&lt;item&gt;32&lt;/item&gt;&lt;item&gt;33&lt;/item&gt;&lt;item&gt;34&lt;/item&gt;&lt;item&gt;35&lt;/item&gt;&lt;item&gt;36&lt;/item&gt;&lt;item&gt;37&lt;/item&gt;&lt;item&gt;38&lt;/item&gt;&lt;item&gt;40&lt;/item&gt;&lt;item&gt;42&lt;/item&gt;&lt;item&gt;43&lt;/item&gt;&lt;item&gt;44&lt;/item&gt;&lt;item&gt;45&lt;/item&gt;&lt;item&gt;46&lt;/item&gt;&lt;/record-ids&gt;&lt;/item&gt;&lt;/Libraries&gt;"/>
  </w:docVars>
  <w:rsids>
    <w:rsidRoot w:val="00270730"/>
    <w:rsid w:val="00000B80"/>
    <w:rsid w:val="00005B6E"/>
    <w:rsid w:val="0001239F"/>
    <w:rsid w:val="00014459"/>
    <w:rsid w:val="00014BF6"/>
    <w:rsid w:val="00020E88"/>
    <w:rsid w:val="00020EA5"/>
    <w:rsid w:val="00027523"/>
    <w:rsid w:val="0003658A"/>
    <w:rsid w:val="00036590"/>
    <w:rsid w:val="000370D4"/>
    <w:rsid w:val="00037195"/>
    <w:rsid w:val="00052F17"/>
    <w:rsid w:val="00056F81"/>
    <w:rsid w:val="00075A53"/>
    <w:rsid w:val="00076789"/>
    <w:rsid w:val="00076BAE"/>
    <w:rsid w:val="00081A47"/>
    <w:rsid w:val="00085F9D"/>
    <w:rsid w:val="00091DEA"/>
    <w:rsid w:val="00093A50"/>
    <w:rsid w:val="00097EAC"/>
    <w:rsid w:val="000B0707"/>
    <w:rsid w:val="000B1626"/>
    <w:rsid w:val="000B30B3"/>
    <w:rsid w:val="000B5E7C"/>
    <w:rsid w:val="000B5EDB"/>
    <w:rsid w:val="000C104C"/>
    <w:rsid w:val="000C1296"/>
    <w:rsid w:val="000C5125"/>
    <w:rsid w:val="000D13BC"/>
    <w:rsid w:val="000D2183"/>
    <w:rsid w:val="000E2FAA"/>
    <w:rsid w:val="000E4852"/>
    <w:rsid w:val="000F0030"/>
    <w:rsid w:val="001017C4"/>
    <w:rsid w:val="0011098A"/>
    <w:rsid w:val="00124298"/>
    <w:rsid w:val="00144D33"/>
    <w:rsid w:val="00151A9E"/>
    <w:rsid w:val="00156348"/>
    <w:rsid w:val="00156DFC"/>
    <w:rsid w:val="00157AF7"/>
    <w:rsid w:val="00157E86"/>
    <w:rsid w:val="00163948"/>
    <w:rsid w:val="00163D0E"/>
    <w:rsid w:val="001676A0"/>
    <w:rsid w:val="00171484"/>
    <w:rsid w:val="001741FC"/>
    <w:rsid w:val="00177DA8"/>
    <w:rsid w:val="00177E29"/>
    <w:rsid w:val="00177F2A"/>
    <w:rsid w:val="00181D60"/>
    <w:rsid w:val="00187E9C"/>
    <w:rsid w:val="0019001D"/>
    <w:rsid w:val="00193307"/>
    <w:rsid w:val="00193C88"/>
    <w:rsid w:val="00195E2B"/>
    <w:rsid w:val="001A223F"/>
    <w:rsid w:val="001A30A5"/>
    <w:rsid w:val="001A374D"/>
    <w:rsid w:val="001B257D"/>
    <w:rsid w:val="001B3326"/>
    <w:rsid w:val="001C4665"/>
    <w:rsid w:val="001D5C33"/>
    <w:rsid w:val="001D605B"/>
    <w:rsid w:val="001D697C"/>
    <w:rsid w:val="001D6F62"/>
    <w:rsid w:val="001F41A9"/>
    <w:rsid w:val="001F43A4"/>
    <w:rsid w:val="00201AB6"/>
    <w:rsid w:val="00205EDE"/>
    <w:rsid w:val="00206F83"/>
    <w:rsid w:val="0021082C"/>
    <w:rsid w:val="00212F2D"/>
    <w:rsid w:val="002142A0"/>
    <w:rsid w:val="00225E67"/>
    <w:rsid w:val="002275B8"/>
    <w:rsid w:val="002345C8"/>
    <w:rsid w:val="00243A38"/>
    <w:rsid w:val="00247CB8"/>
    <w:rsid w:val="0025045C"/>
    <w:rsid w:val="00257FFC"/>
    <w:rsid w:val="002603A2"/>
    <w:rsid w:val="0026099D"/>
    <w:rsid w:val="00263A17"/>
    <w:rsid w:val="00267EC8"/>
    <w:rsid w:val="00270730"/>
    <w:rsid w:val="00274A0D"/>
    <w:rsid w:val="00291289"/>
    <w:rsid w:val="00291C41"/>
    <w:rsid w:val="002A1EB3"/>
    <w:rsid w:val="002A2248"/>
    <w:rsid w:val="002A5BB4"/>
    <w:rsid w:val="002A60C0"/>
    <w:rsid w:val="002B1458"/>
    <w:rsid w:val="002B1A22"/>
    <w:rsid w:val="002B345D"/>
    <w:rsid w:val="002B42CD"/>
    <w:rsid w:val="002B56DE"/>
    <w:rsid w:val="002B5706"/>
    <w:rsid w:val="002C2060"/>
    <w:rsid w:val="002C54EA"/>
    <w:rsid w:val="002C59D6"/>
    <w:rsid w:val="002C5D2E"/>
    <w:rsid w:val="002C6A20"/>
    <w:rsid w:val="002C74D7"/>
    <w:rsid w:val="002D42C3"/>
    <w:rsid w:val="002D46C7"/>
    <w:rsid w:val="002D4B39"/>
    <w:rsid w:val="002D5A16"/>
    <w:rsid w:val="002E1F20"/>
    <w:rsid w:val="002F014B"/>
    <w:rsid w:val="002F196B"/>
    <w:rsid w:val="002F301A"/>
    <w:rsid w:val="00300B67"/>
    <w:rsid w:val="0031060A"/>
    <w:rsid w:val="00320018"/>
    <w:rsid w:val="0032223F"/>
    <w:rsid w:val="003237F0"/>
    <w:rsid w:val="00325EC7"/>
    <w:rsid w:val="003307FA"/>
    <w:rsid w:val="00330FBE"/>
    <w:rsid w:val="003321D2"/>
    <w:rsid w:val="003446B3"/>
    <w:rsid w:val="0034567A"/>
    <w:rsid w:val="00346A4D"/>
    <w:rsid w:val="00347105"/>
    <w:rsid w:val="00354FCB"/>
    <w:rsid w:val="00356E06"/>
    <w:rsid w:val="003647E4"/>
    <w:rsid w:val="003705F4"/>
    <w:rsid w:val="00382A12"/>
    <w:rsid w:val="00387078"/>
    <w:rsid w:val="00391A6C"/>
    <w:rsid w:val="003A21CE"/>
    <w:rsid w:val="003A6F47"/>
    <w:rsid w:val="003B21EC"/>
    <w:rsid w:val="003B4FC4"/>
    <w:rsid w:val="003B5EDF"/>
    <w:rsid w:val="003B60AD"/>
    <w:rsid w:val="003C05FC"/>
    <w:rsid w:val="003C58DD"/>
    <w:rsid w:val="003C5D8B"/>
    <w:rsid w:val="003C642B"/>
    <w:rsid w:val="003D4C26"/>
    <w:rsid w:val="003D4D48"/>
    <w:rsid w:val="003F108A"/>
    <w:rsid w:val="003F41E7"/>
    <w:rsid w:val="003F79A6"/>
    <w:rsid w:val="003F7F1F"/>
    <w:rsid w:val="00400C5C"/>
    <w:rsid w:val="00401367"/>
    <w:rsid w:val="00403D2B"/>
    <w:rsid w:val="0040470F"/>
    <w:rsid w:val="00425D1F"/>
    <w:rsid w:val="004412ED"/>
    <w:rsid w:val="00444C18"/>
    <w:rsid w:val="00451E50"/>
    <w:rsid w:val="00455C81"/>
    <w:rsid w:val="00455FD0"/>
    <w:rsid w:val="00461180"/>
    <w:rsid w:val="00475B82"/>
    <w:rsid w:val="0047767D"/>
    <w:rsid w:val="00485F12"/>
    <w:rsid w:val="00486C3E"/>
    <w:rsid w:val="00493952"/>
    <w:rsid w:val="00494172"/>
    <w:rsid w:val="00496BE4"/>
    <w:rsid w:val="004A0EE7"/>
    <w:rsid w:val="004A2208"/>
    <w:rsid w:val="004A2393"/>
    <w:rsid w:val="004A501B"/>
    <w:rsid w:val="004B1467"/>
    <w:rsid w:val="004B7B3D"/>
    <w:rsid w:val="004C39E3"/>
    <w:rsid w:val="004C57CA"/>
    <w:rsid w:val="004C5A23"/>
    <w:rsid w:val="004C6A96"/>
    <w:rsid w:val="004C7719"/>
    <w:rsid w:val="004D057F"/>
    <w:rsid w:val="004D6930"/>
    <w:rsid w:val="004E00DA"/>
    <w:rsid w:val="004E3880"/>
    <w:rsid w:val="004E482B"/>
    <w:rsid w:val="004F1497"/>
    <w:rsid w:val="004F26B7"/>
    <w:rsid w:val="004F2782"/>
    <w:rsid w:val="005039F3"/>
    <w:rsid w:val="005071BE"/>
    <w:rsid w:val="0051140F"/>
    <w:rsid w:val="00521FC6"/>
    <w:rsid w:val="005279BD"/>
    <w:rsid w:val="00527F21"/>
    <w:rsid w:val="00531EDC"/>
    <w:rsid w:val="00534F23"/>
    <w:rsid w:val="00541156"/>
    <w:rsid w:val="005462D2"/>
    <w:rsid w:val="00546FD2"/>
    <w:rsid w:val="0054789A"/>
    <w:rsid w:val="005500D5"/>
    <w:rsid w:val="005643B3"/>
    <w:rsid w:val="00570EA2"/>
    <w:rsid w:val="00573894"/>
    <w:rsid w:val="00584DB8"/>
    <w:rsid w:val="005935C7"/>
    <w:rsid w:val="00594831"/>
    <w:rsid w:val="005952C7"/>
    <w:rsid w:val="00595C5E"/>
    <w:rsid w:val="005974B3"/>
    <w:rsid w:val="005A23B8"/>
    <w:rsid w:val="005B5564"/>
    <w:rsid w:val="005B78DE"/>
    <w:rsid w:val="005C1062"/>
    <w:rsid w:val="005C6652"/>
    <w:rsid w:val="005C6950"/>
    <w:rsid w:val="005E36FC"/>
    <w:rsid w:val="005E5A92"/>
    <w:rsid w:val="005F0901"/>
    <w:rsid w:val="00605450"/>
    <w:rsid w:val="00615301"/>
    <w:rsid w:val="0061617D"/>
    <w:rsid w:val="0062034C"/>
    <w:rsid w:val="00623269"/>
    <w:rsid w:val="006277C3"/>
    <w:rsid w:val="006307CF"/>
    <w:rsid w:val="00633EFC"/>
    <w:rsid w:val="00634F6E"/>
    <w:rsid w:val="00636DB9"/>
    <w:rsid w:val="00640527"/>
    <w:rsid w:val="006516A2"/>
    <w:rsid w:val="006524CF"/>
    <w:rsid w:val="006542D4"/>
    <w:rsid w:val="00654C9E"/>
    <w:rsid w:val="00657FE4"/>
    <w:rsid w:val="0066454C"/>
    <w:rsid w:val="00671F28"/>
    <w:rsid w:val="00674A1D"/>
    <w:rsid w:val="00674A75"/>
    <w:rsid w:val="006865C0"/>
    <w:rsid w:val="0069175A"/>
    <w:rsid w:val="00692231"/>
    <w:rsid w:val="006922C0"/>
    <w:rsid w:val="006A122A"/>
    <w:rsid w:val="006A40DF"/>
    <w:rsid w:val="006A4F6B"/>
    <w:rsid w:val="006A6CC1"/>
    <w:rsid w:val="006B11D7"/>
    <w:rsid w:val="006B6B34"/>
    <w:rsid w:val="006B7108"/>
    <w:rsid w:val="006B76FA"/>
    <w:rsid w:val="006C2483"/>
    <w:rsid w:val="006C6005"/>
    <w:rsid w:val="006D2F2F"/>
    <w:rsid w:val="006D383A"/>
    <w:rsid w:val="006D473D"/>
    <w:rsid w:val="006D6D00"/>
    <w:rsid w:val="006E11C9"/>
    <w:rsid w:val="006E4901"/>
    <w:rsid w:val="006E7B57"/>
    <w:rsid w:val="0070180E"/>
    <w:rsid w:val="007055E3"/>
    <w:rsid w:val="00706234"/>
    <w:rsid w:val="00706FA6"/>
    <w:rsid w:val="007111A8"/>
    <w:rsid w:val="0071443F"/>
    <w:rsid w:val="00717602"/>
    <w:rsid w:val="00721333"/>
    <w:rsid w:val="00721E5E"/>
    <w:rsid w:val="007243E6"/>
    <w:rsid w:val="00724C65"/>
    <w:rsid w:val="00725C22"/>
    <w:rsid w:val="00732D67"/>
    <w:rsid w:val="00735E60"/>
    <w:rsid w:val="007433F5"/>
    <w:rsid w:val="007444D6"/>
    <w:rsid w:val="00745571"/>
    <w:rsid w:val="00750CCD"/>
    <w:rsid w:val="00751E95"/>
    <w:rsid w:val="00752295"/>
    <w:rsid w:val="00760F07"/>
    <w:rsid w:val="007661D5"/>
    <w:rsid w:val="00771478"/>
    <w:rsid w:val="007800C1"/>
    <w:rsid w:val="007804CD"/>
    <w:rsid w:val="00784B72"/>
    <w:rsid w:val="00784C4C"/>
    <w:rsid w:val="00784E83"/>
    <w:rsid w:val="0079319C"/>
    <w:rsid w:val="007C2873"/>
    <w:rsid w:val="007D3B66"/>
    <w:rsid w:val="007D6553"/>
    <w:rsid w:val="007E045A"/>
    <w:rsid w:val="007E3872"/>
    <w:rsid w:val="007F04CB"/>
    <w:rsid w:val="007F7130"/>
    <w:rsid w:val="007F785B"/>
    <w:rsid w:val="00800548"/>
    <w:rsid w:val="008009CE"/>
    <w:rsid w:val="008038EA"/>
    <w:rsid w:val="00803B50"/>
    <w:rsid w:val="00811794"/>
    <w:rsid w:val="00815744"/>
    <w:rsid w:val="00816454"/>
    <w:rsid w:val="008172A2"/>
    <w:rsid w:val="0081778A"/>
    <w:rsid w:val="00820BFB"/>
    <w:rsid w:val="008239DE"/>
    <w:rsid w:val="00825AD9"/>
    <w:rsid w:val="00844093"/>
    <w:rsid w:val="00847816"/>
    <w:rsid w:val="00850E78"/>
    <w:rsid w:val="00853298"/>
    <w:rsid w:val="008536BA"/>
    <w:rsid w:val="00855290"/>
    <w:rsid w:val="00866A5A"/>
    <w:rsid w:val="00867CE4"/>
    <w:rsid w:val="00873881"/>
    <w:rsid w:val="00875D7D"/>
    <w:rsid w:val="00876549"/>
    <w:rsid w:val="008803F6"/>
    <w:rsid w:val="00881CDC"/>
    <w:rsid w:val="008860C0"/>
    <w:rsid w:val="008A444D"/>
    <w:rsid w:val="008A51C6"/>
    <w:rsid w:val="008B1D6D"/>
    <w:rsid w:val="008B296C"/>
    <w:rsid w:val="008B33D7"/>
    <w:rsid w:val="008B497A"/>
    <w:rsid w:val="008B5BCD"/>
    <w:rsid w:val="008C6B9E"/>
    <w:rsid w:val="008C7B58"/>
    <w:rsid w:val="008D199C"/>
    <w:rsid w:val="008D4E38"/>
    <w:rsid w:val="008E10B7"/>
    <w:rsid w:val="008E1BE4"/>
    <w:rsid w:val="008E4590"/>
    <w:rsid w:val="008F051E"/>
    <w:rsid w:val="00904D77"/>
    <w:rsid w:val="00905AEF"/>
    <w:rsid w:val="00907880"/>
    <w:rsid w:val="00907EFC"/>
    <w:rsid w:val="00915E5B"/>
    <w:rsid w:val="0092024F"/>
    <w:rsid w:val="009439BB"/>
    <w:rsid w:val="009458D0"/>
    <w:rsid w:val="00961677"/>
    <w:rsid w:val="009666A3"/>
    <w:rsid w:val="00970471"/>
    <w:rsid w:val="009724B5"/>
    <w:rsid w:val="00972C14"/>
    <w:rsid w:val="00975E92"/>
    <w:rsid w:val="00976D6C"/>
    <w:rsid w:val="00981D72"/>
    <w:rsid w:val="00982E1E"/>
    <w:rsid w:val="00984085"/>
    <w:rsid w:val="00984FFA"/>
    <w:rsid w:val="009875DC"/>
    <w:rsid w:val="009926F8"/>
    <w:rsid w:val="00993662"/>
    <w:rsid w:val="009A0BF6"/>
    <w:rsid w:val="009B073A"/>
    <w:rsid w:val="009B2C05"/>
    <w:rsid w:val="009B7AA9"/>
    <w:rsid w:val="009C28DC"/>
    <w:rsid w:val="009C33E7"/>
    <w:rsid w:val="009C4DDA"/>
    <w:rsid w:val="009C7747"/>
    <w:rsid w:val="009D75D7"/>
    <w:rsid w:val="009E5F49"/>
    <w:rsid w:val="009E79AC"/>
    <w:rsid w:val="009F121C"/>
    <w:rsid w:val="009F5B5E"/>
    <w:rsid w:val="00A078C1"/>
    <w:rsid w:val="00A16E43"/>
    <w:rsid w:val="00A20724"/>
    <w:rsid w:val="00A2297B"/>
    <w:rsid w:val="00A22DCD"/>
    <w:rsid w:val="00A23915"/>
    <w:rsid w:val="00A251DA"/>
    <w:rsid w:val="00A41BFF"/>
    <w:rsid w:val="00A42A26"/>
    <w:rsid w:val="00A45F2F"/>
    <w:rsid w:val="00A5460C"/>
    <w:rsid w:val="00A60DB0"/>
    <w:rsid w:val="00A61385"/>
    <w:rsid w:val="00A61831"/>
    <w:rsid w:val="00A716C1"/>
    <w:rsid w:val="00A7476E"/>
    <w:rsid w:val="00A77634"/>
    <w:rsid w:val="00A77B4D"/>
    <w:rsid w:val="00A81735"/>
    <w:rsid w:val="00A915ED"/>
    <w:rsid w:val="00A9383C"/>
    <w:rsid w:val="00A977BF"/>
    <w:rsid w:val="00AA04E2"/>
    <w:rsid w:val="00AA239E"/>
    <w:rsid w:val="00AB44B3"/>
    <w:rsid w:val="00AC50BF"/>
    <w:rsid w:val="00AC5B85"/>
    <w:rsid w:val="00AD0042"/>
    <w:rsid w:val="00AD1990"/>
    <w:rsid w:val="00AD2730"/>
    <w:rsid w:val="00AD6649"/>
    <w:rsid w:val="00AE03A9"/>
    <w:rsid w:val="00AE2C31"/>
    <w:rsid w:val="00AF23A7"/>
    <w:rsid w:val="00AF6459"/>
    <w:rsid w:val="00B017B5"/>
    <w:rsid w:val="00B05331"/>
    <w:rsid w:val="00B10396"/>
    <w:rsid w:val="00B15640"/>
    <w:rsid w:val="00B32656"/>
    <w:rsid w:val="00B32F02"/>
    <w:rsid w:val="00B3534B"/>
    <w:rsid w:val="00B3535D"/>
    <w:rsid w:val="00B40A9C"/>
    <w:rsid w:val="00B41A9E"/>
    <w:rsid w:val="00B433CF"/>
    <w:rsid w:val="00B51431"/>
    <w:rsid w:val="00B52C0C"/>
    <w:rsid w:val="00B55B57"/>
    <w:rsid w:val="00B575DD"/>
    <w:rsid w:val="00B57B57"/>
    <w:rsid w:val="00B6098D"/>
    <w:rsid w:val="00B63620"/>
    <w:rsid w:val="00B6533E"/>
    <w:rsid w:val="00B653EB"/>
    <w:rsid w:val="00B656CA"/>
    <w:rsid w:val="00B71B00"/>
    <w:rsid w:val="00B726CC"/>
    <w:rsid w:val="00B826D3"/>
    <w:rsid w:val="00B84D76"/>
    <w:rsid w:val="00B912EA"/>
    <w:rsid w:val="00B948E5"/>
    <w:rsid w:val="00B977C1"/>
    <w:rsid w:val="00BA0C89"/>
    <w:rsid w:val="00BA12F4"/>
    <w:rsid w:val="00BA5439"/>
    <w:rsid w:val="00BB0D05"/>
    <w:rsid w:val="00BB16BB"/>
    <w:rsid w:val="00BB1930"/>
    <w:rsid w:val="00BB2F01"/>
    <w:rsid w:val="00BB416A"/>
    <w:rsid w:val="00BC3AB7"/>
    <w:rsid w:val="00BC62C6"/>
    <w:rsid w:val="00BD5D42"/>
    <w:rsid w:val="00BE2871"/>
    <w:rsid w:val="00BE35DA"/>
    <w:rsid w:val="00BF18F0"/>
    <w:rsid w:val="00BF7FDF"/>
    <w:rsid w:val="00C0784C"/>
    <w:rsid w:val="00C2122A"/>
    <w:rsid w:val="00C37CC3"/>
    <w:rsid w:val="00C402C4"/>
    <w:rsid w:val="00C4295D"/>
    <w:rsid w:val="00C45E45"/>
    <w:rsid w:val="00C504B3"/>
    <w:rsid w:val="00C5165B"/>
    <w:rsid w:val="00C60773"/>
    <w:rsid w:val="00C61E79"/>
    <w:rsid w:val="00C65462"/>
    <w:rsid w:val="00C76DFA"/>
    <w:rsid w:val="00C80812"/>
    <w:rsid w:val="00C81841"/>
    <w:rsid w:val="00C82189"/>
    <w:rsid w:val="00C85E99"/>
    <w:rsid w:val="00C92322"/>
    <w:rsid w:val="00C925B9"/>
    <w:rsid w:val="00CA4942"/>
    <w:rsid w:val="00CA6CF9"/>
    <w:rsid w:val="00CA7EA3"/>
    <w:rsid w:val="00CB5F10"/>
    <w:rsid w:val="00CC24BF"/>
    <w:rsid w:val="00CC4342"/>
    <w:rsid w:val="00CC581E"/>
    <w:rsid w:val="00CE2CE4"/>
    <w:rsid w:val="00CE36AB"/>
    <w:rsid w:val="00CE3B75"/>
    <w:rsid w:val="00CE6B74"/>
    <w:rsid w:val="00CF02CC"/>
    <w:rsid w:val="00CF3C3E"/>
    <w:rsid w:val="00CF4C61"/>
    <w:rsid w:val="00CF699F"/>
    <w:rsid w:val="00D14FE6"/>
    <w:rsid w:val="00D264FF"/>
    <w:rsid w:val="00D55C41"/>
    <w:rsid w:val="00D62651"/>
    <w:rsid w:val="00D65298"/>
    <w:rsid w:val="00D7418B"/>
    <w:rsid w:val="00D77048"/>
    <w:rsid w:val="00D77928"/>
    <w:rsid w:val="00D800C2"/>
    <w:rsid w:val="00D81484"/>
    <w:rsid w:val="00D84799"/>
    <w:rsid w:val="00D86E53"/>
    <w:rsid w:val="00D87AB7"/>
    <w:rsid w:val="00D9534B"/>
    <w:rsid w:val="00D977FD"/>
    <w:rsid w:val="00DA1229"/>
    <w:rsid w:val="00DA551A"/>
    <w:rsid w:val="00DA5D9D"/>
    <w:rsid w:val="00DA62BB"/>
    <w:rsid w:val="00DB4BEE"/>
    <w:rsid w:val="00DC0FE4"/>
    <w:rsid w:val="00DC11FA"/>
    <w:rsid w:val="00DC2011"/>
    <w:rsid w:val="00DC6638"/>
    <w:rsid w:val="00DC6E03"/>
    <w:rsid w:val="00DD2F96"/>
    <w:rsid w:val="00DD43E6"/>
    <w:rsid w:val="00DD5407"/>
    <w:rsid w:val="00DE1332"/>
    <w:rsid w:val="00DE42FB"/>
    <w:rsid w:val="00DE675C"/>
    <w:rsid w:val="00DF0B4A"/>
    <w:rsid w:val="00DF150F"/>
    <w:rsid w:val="00DF501B"/>
    <w:rsid w:val="00DF63FD"/>
    <w:rsid w:val="00E13263"/>
    <w:rsid w:val="00E14B11"/>
    <w:rsid w:val="00E14B23"/>
    <w:rsid w:val="00E2485F"/>
    <w:rsid w:val="00E2697C"/>
    <w:rsid w:val="00E27DAD"/>
    <w:rsid w:val="00E27DE9"/>
    <w:rsid w:val="00E37974"/>
    <w:rsid w:val="00E4204E"/>
    <w:rsid w:val="00E4288D"/>
    <w:rsid w:val="00E4443A"/>
    <w:rsid w:val="00E60A73"/>
    <w:rsid w:val="00E7272A"/>
    <w:rsid w:val="00E77658"/>
    <w:rsid w:val="00E82081"/>
    <w:rsid w:val="00E82410"/>
    <w:rsid w:val="00E84AA3"/>
    <w:rsid w:val="00E9102C"/>
    <w:rsid w:val="00E95BCA"/>
    <w:rsid w:val="00E963B4"/>
    <w:rsid w:val="00E96EF4"/>
    <w:rsid w:val="00E96F16"/>
    <w:rsid w:val="00EA3EC4"/>
    <w:rsid w:val="00EB5B20"/>
    <w:rsid w:val="00ED1144"/>
    <w:rsid w:val="00ED650D"/>
    <w:rsid w:val="00ED7A62"/>
    <w:rsid w:val="00EE2B3F"/>
    <w:rsid w:val="00EE569E"/>
    <w:rsid w:val="00EE56DB"/>
    <w:rsid w:val="00EE5FA1"/>
    <w:rsid w:val="00EF24E2"/>
    <w:rsid w:val="00EF3124"/>
    <w:rsid w:val="00EF6DC4"/>
    <w:rsid w:val="00F01D04"/>
    <w:rsid w:val="00F04A59"/>
    <w:rsid w:val="00F065BC"/>
    <w:rsid w:val="00F0744A"/>
    <w:rsid w:val="00F115EA"/>
    <w:rsid w:val="00F11D35"/>
    <w:rsid w:val="00F14C43"/>
    <w:rsid w:val="00F2215B"/>
    <w:rsid w:val="00F24081"/>
    <w:rsid w:val="00F2663C"/>
    <w:rsid w:val="00F269B6"/>
    <w:rsid w:val="00F36C4A"/>
    <w:rsid w:val="00F379DF"/>
    <w:rsid w:val="00F4035D"/>
    <w:rsid w:val="00F41206"/>
    <w:rsid w:val="00F4136B"/>
    <w:rsid w:val="00F4477A"/>
    <w:rsid w:val="00F55761"/>
    <w:rsid w:val="00F57077"/>
    <w:rsid w:val="00F60D31"/>
    <w:rsid w:val="00F663AC"/>
    <w:rsid w:val="00F66D90"/>
    <w:rsid w:val="00F7708A"/>
    <w:rsid w:val="00F80B2B"/>
    <w:rsid w:val="00F906A8"/>
    <w:rsid w:val="00F929E7"/>
    <w:rsid w:val="00F92D26"/>
    <w:rsid w:val="00F931B3"/>
    <w:rsid w:val="00FA0BE3"/>
    <w:rsid w:val="00FA35F4"/>
    <w:rsid w:val="00FA581C"/>
    <w:rsid w:val="00FC252C"/>
    <w:rsid w:val="00FD1202"/>
    <w:rsid w:val="00FF3236"/>
    <w:rsid w:val="00FF576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74367"/>
  <w15:chartTrackingRefBased/>
  <w15:docId w15:val="{378CD288-0B8A-40A5-90A3-34688028D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NoSpacing"/>
    <w:qFormat/>
    <w:rsid w:val="00853298"/>
    <w:pPr>
      <w:spacing w:after="0" w:line="24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B63620"/>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63620"/>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63620"/>
    <w:pPr>
      <w:keepNext/>
      <w:keepLines/>
      <w:spacing w:before="4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5125"/>
    <w:pPr>
      <w:spacing w:after="0" w:line="240" w:lineRule="auto"/>
      <w:jc w:val="both"/>
    </w:pPr>
    <w:rPr>
      <w:rFonts w:ascii="Times New Roman" w:hAnsi="Times New Roman"/>
    </w:rPr>
  </w:style>
  <w:style w:type="paragraph" w:styleId="Title">
    <w:name w:val="Title"/>
    <w:basedOn w:val="Normal"/>
    <w:next w:val="Normal"/>
    <w:link w:val="TitleChar"/>
    <w:uiPriority w:val="10"/>
    <w:qFormat/>
    <w:rsid w:val="003647E4"/>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647E4"/>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B63620"/>
    <w:rPr>
      <w:rFonts w:ascii="Times New Roman" w:eastAsiaTheme="majorEastAsia" w:hAnsi="Times New Roman"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E82410"/>
    <w:pPr>
      <w:jc w:val="center"/>
    </w:pPr>
    <w:rPr>
      <w:rFonts w:ascii="Calibri" w:hAnsi="Calibri" w:cs="Calibri"/>
      <w:noProof/>
    </w:rPr>
  </w:style>
  <w:style w:type="character" w:customStyle="1" w:styleId="NoSpacingChar">
    <w:name w:val="No Spacing Char"/>
    <w:basedOn w:val="DefaultParagraphFont"/>
    <w:link w:val="NoSpacing"/>
    <w:uiPriority w:val="1"/>
    <w:rsid w:val="000C5125"/>
    <w:rPr>
      <w:rFonts w:ascii="Times New Roman" w:hAnsi="Times New Roman"/>
    </w:rPr>
  </w:style>
  <w:style w:type="character" w:customStyle="1" w:styleId="EndNoteBibliographyTitleChar">
    <w:name w:val="EndNote Bibliography Title Char"/>
    <w:basedOn w:val="NoSpacingChar"/>
    <w:link w:val="EndNoteBibliographyTitle"/>
    <w:rsid w:val="00E82410"/>
    <w:rPr>
      <w:rFonts w:ascii="Calibri" w:hAnsi="Calibri" w:cs="Calibri"/>
      <w:noProof/>
    </w:rPr>
  </w:style>
  <w:style w:type="paragraph" w:customStyle="1" w:styleId="EndNoteBibliography">
    <w:name w:val="EndNote Bibliography"/>
    <w:basedOn w:val="Normal"/>
    <w:link w:val="EndNoteBibliographyChar"/>
    <w:rsid w:val="00E82410"/>
    <w:rPr>
      <w:rFonts w:ascii="Calibri" w:hAnsi="Calibri" w:cs="Calibri"/>
      <w:noProof/>
    </w:rPr>
  </w:style>
  <w:style w:type="character" w:customStyle="1" w:styleId="EndNoteBibliographyChar">
    <w:name w:val="EndNote Bibliography Char"/>
    <w:basedOn w:val="NoSpacingChar"/>
    <w:link w:val="EndNoteBibliography"/>
    <w:rsid w:val="00E82410"/>
    <w:rPr>
      <w:rFonts w:ascii="Calibri" w:hAnsi="Calibri" w:cs="Calibri"/>
      <w:noProof/>
    </w:rPr>
  </w:style>
  <w:style w:type="paragraph" w:styleId="TOCHeading">
    <w:name w:val="TOC Heading"/>
    <w:basedOn w:val="Heading1"/>
    <w:next w:val="Normal"/>
    <w:uiPriority w:val="39"/>
    <w:unhideWhenUsed/>
    <w:qFormat/>
    <w:rsid w:val="00BB2F01"/>
    <w:pPr>
      <w:outlineLvl w:val="9"/>
    </w:pPr>
    <w:rPr>
      <w:lang w:val="en-US" w:eastAsia="en-US"/>
    </w:rPr>
  </w:style>
  <w:style w:type="paragraph" w:styleId="TOC1">
    <w:name w:val="toc 1"/>
    <w:basedOn w:val="Normal"/>
    <w:next w:val="Normal"/>
    <w:autoRedefine/>
    <w:uiPriority w:val="39"/>
    <w:unhideWhenUsed/>
    <w:rsid w:val="00BB2F01"/>
    <w:pPr>
      <w:spacing w:after="100"/>
    </w:pPr>
  </w:style>
  <w:style w:type="character" w:styleId="Hyperlink">
    <w:name w:val="Hyperlink"/>
    <w:basedOn w:val="DefaultParagraphFont"/>
    <w:uiPriority w:val="99"/>
    <w:unhideWhenUsed/>
    <w:rsid w:val="00BB2F01"/>
    <w:rPr>
      <w:color w:val="0563C1" w:themeColor="hyperlink"/>
      <w:u w:val="single"/>
    </w:rPr>
  </w:style>
  <w:style w:type="character" w:customStyle="1" w:styleId="Heading2Char">
    <w:name w:val="Heading 2 Char"/>
    <w:basedOn w:val="DefaultParagraphFont"/>
    <w:link w:val="Heading2"/>
    <w:uiPriority w:val="9"/>
    <w:rsid w:val="00B63620"/>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634F6E"/>
    <w:pPr>
      <w:spacing w:after="200"/>
    </w:pPr>
    <w:rPr>
      <w:i/>
      <w:iCs/>
      <w:color w:val="44546A" w:themeColor="text2"/>
      <w:sz w:val="18"/>
      <w:szCs w:val="18"/>
    </w:rPr>
  </w:style>
  <w:style w:type="character" w:customStyle="1" w:styleId="Heading3Char">
    <w:name w:val="Heading 3 Char"/>
    <w:basedOn w:val="DefaultParagraphFont"/>
    <w:link w:val="Heading3"/>
    <w:uiPriority w:val="9"/>
    <w:rsid w:val="00B63620"/>
    <w:rPr>
      <w:rFonts w:ascii="Times New Roman" w:eastAsiaTheme="majorEastAsia" w:hAnsi="Times New Roman" w:cstheme="majorBidi"/>
      <w:color w:val="1F3763" w:themeColor="accent1" w:themeShade="7F"/>
      <w:sz w:val="24"/>
      <w:szCs w:val="24"/>
    </w:rPr>
  </w:style>
  <w:style w:type="paragraph" w:styleId="TOC2">
    <w:name w:val="toc 2"/>
    <w:basedOn w:val="Normal"/>
    <w:next w:val="Normal"/>
    <w:autoRedefine/>
    <w:uiPriority w:val="39"/>
    <w:unhideWhenUsed/>
    <w:rsid w:val="00E7272A"/>
    <w:pPr>
      <w:spacing w:after="100"/>
      <w:ind w:left="220"/>
    </w:pPr>
  </w:style>
  <w:style w:type="paragraph" w:styleId="TOC3">
    <w:name w:val="toc 3"/>
    <w:basedOn w:val="Normal"/>
    <w:next w:val="Normal"/>
    <w:autoRedefine/>
    <w:uiPriority w:val="39"/>
    <w:unhideWhenUsed/>
    <w:rsid w:val="00E7272A"/>
    <w:pPr>
      <w:spacing w:after="100"/>
      <w:ind w:left="440"/>
    </w:pPr>
  </w:style>
  <w:style w:type="paragraph" w:styleId="NormalWeb">
    <w:name w:val="Normal (Web)"/>
    <w:basedOn w:val="Normal"/>
    <w:uiPriority w:val="99"/>
    <w:unhideWhenUsed/>
    <w:rsid w:val="008172A2"/>
    <w:pPr>
      <w:spacing w:before="100" w:beforeAutospacing="1" w:after="100" w:afterAutospacing="1"/>
    </w:pPr>
    <w:rPr>
      <w:sz w:val="24"/>
      <w:szCs w:val="24"/>
      <w:lang w:eastAsia="en-AU"/>
    </w:rPr>
  </w:style>
  <w:style w:type="character" w:styleId="PlaceholderText">
    <w:name w:val="Placeholder Text"/>
    <w:basedOn w:val="DefaultParagraphFont"/>
    <w:uiPriority w:val="99"/>
    <w:semiHidden/>
    <w:rsid w:val="00A22DCD"/>
    <w:rPr>
      <w:color w:val="808080"/>
    </w:rPr>
  </w:style>
  <w:style w:type="paragraph" w:styleId="TableofFigures">
    <w:name w:val="table of figures"/>
    <w:basedOn w:val="Normal"/>
    <w:next w:val="Normal"/>
    <w:uiPriority w:val="99"/>
    <w:unhideWhenUsed/>
    <w:rsid w:val="00534F23"/>
  </w:style>
  <w:style w:type="character" w:styleId="UnresolvedMention">
    <w:name w:val="Unresolved Mention"/>
    <w:basedOn w:val="DefaultParagraphFont"/>
    <w:uiPriority w:val="99"/>
    <w:semiHidden/>
    <w:unhideWhenUsed/>
    <w:rsid w:val="008B33D7"/>
    <w:rPr>
      <w:color w:val="808080"/>
      <w:shd w:val="clear" w:color="auto" w:fill="E6E6E6"/>
    </w:rPr>
  </w:style>
  <w:style w:type="paragraph" w:styleId="Header">
    <w:name w:val="header"/>
    <w:basedOn w:val="Normal"/>
    <w:link w:val="HeaderChar"/>
    <w:uiPriority w:val="99"/>
    <w:unhideWhenUsed/>
    <w:rsid w:val="006D6D00"/>
    <w:pPr>
      <w:tabs>
        <w:tab w:val="center" w:pos="4513"/>
        <w:tab w:val="right" w:pos="9026"/>
      </w:tabs>
    </w:pPr>
  </w:style>
  <w:style w:type="character" w:customStyle="1" w:styleId="HeaderChar">
    <w:name w:val="Header Char"/>
    <w:basedOn w:val="DefaultParagraphFont"/>
    <w:link w:val="Header"/>
    <w:uiPriority w:val="99"/>
    <w:rsid w:val="006D6D00"/>
    <w:rPr>
      <w:rFonts w:ascii="Times New Roman" w:hAnsi="Times New Roman" w:cs="Times New Roman"/>
    </w:rPr>
  </w:style>
  <w:style w:type="paragraph" w:styleId="Footer">
    <w:name w:val="footer"/>
    <w:basedOn w:val="Normal"/>
    <w:link w:val="FooterChar"/>
    <w:uiPriority w:val="99"/>
    <w:unhideWhenUsed/>
    <w:rsid w:val="006D6D00"/>
    <w:pPr>
      <w:tabs>
        <w:tab w:val="center" w:pos="4513"/>
        <w:tab w:val="right" w:pos="9026"/>
      </w:tabs>
    </w:pPr>
  </w:style>
  <w:style w:type="character" w:customStyle="1" w:styleId="FooterChar">
    <w:name w:val="Footer Char"/>
    <w:basedOn w:val="DefaultParagraphFont"/>
    <w:link w:val="Footer"/>
    <w:uiPriority w:val="99"/>
    <w:rsid w:val="006D6D0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docs.live.net/5c6cad01ee5fb88a/Documents/2018%20FYP/Progress%20Report%20v2%20Kevan.docx" TargetMode="External"/><Relationship Id="rId13" Type="http://schemas.openxmlformats.org/officeDocument/2006/relationships/hyperlink" Target="https://d.docs.live.net/5c6cad01ee5fb88a/Documents/2018%20FYP/Progress%20Report%20v2%20Kevan.docx" TargetMode="External"/><Relationship Id="rId18" Type="http://schemas.openxmlformats.org/officeDocument/2006/relationships/image" Target="media/image1.png"/><Relationship Id="rId26" Type="http://schemas.openxmlformats.org/officeDocument/2006/relationships/image" Target="media/image9.jpe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4.jpeg"/><Relationship Id="rId34" Type="http://schemas.openxmlformats.org/officeDocument/2006/relationships/image" Target="media/image17.png"/><Relationship Id="rId42"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hyperlink" Target="https://d.docs.live.net/5c6cad01ee5fb88a/Documents/2018%20FYP/Progress%20Report%20v2%20Kevan.docx" TargetMode="External"/><Relationship Id="rId17" Type="http://schemas.openxmlformats.org/officeDocument/2006/relationships/hyperlink" Target="https://d.docs.live.net/5c6cad01ee5fb88a/Documents/2018%20FYP/Progress%20Report%20v2%20Kevan.docx" TargetMode="Externa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hyperlink" Target="https://d.docs.live.net/5c6cad01ee5fb88a/Documents/2018%20FYP/Progress%20Report%20v2%20Kevan.docx" TargetMode="External"/><Relationship Id="rId20" Type="http://schemas.openxmlformats.org/officeDocument/2006/relationships/image" Target="media/image3.png"/><Relationship Id="rId29" Type="http://schemas.openxmlformats.org/officeDocument/2006/relationships/image" Target="media/image12.jpe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5c6cad01ee5fb88a/Documents/2018%20FYP/Progress%20Report%20v2%20Kevan.docx" TargetMode="Externa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docs.live.net/5c6cad01ee5fb88a/Documents/2018%20FYP/Progress%20Report%20v2%20Kevan.docx" TargetMode="Externa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png"/><Relationship Id="rId10" Type="http://schemas.openxmlformats.org/officeDocument/2006/relationships/hyperlink" Target="https://d.docs.live.net/5c6cad01ee5fb88a/Documents/2018%20FYP/Progress%20Report%20v2%20Kevan.docx" TargetMode="External"/><Relationship Id="rId19" Type="http://schemas.openxmlformats.org/officeDocument/2006/relationships/image" Target="media/image2.jpeg"/><Relationship Id="rId31" Type="http://schemas.openxmlformats.org/officeDocument/2006/relationships/image" Target="media/image14.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docs.live.net/5c6cad01ee5fb88a/Documents/2018%20FYP/Progress%20Report%20v2%20Kevan.docx" TargetMode="External"/><Relationship Id="rId14" Type="http://schemas.openxmlformats.org/officeDocument/2006/relationships/hyperlink" Target="https://d.docs.live.net/5c6cad01ee5fb88a/Documents/2018%20FYP/Progress%20Report%20v2%20Kevan.docx" TargetMode="Externa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582063-7672-4A8D-A0DB-A09042A5A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3</TotalTime>
  <Pages>19</Pages>
  <Words>12032</Words>
  <Characters>68585</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an Vuong</dc:creator>
  <cp:keywords/>
  <dc:description/>
  <cp:lastModifiedBy>Kevan Vuong</cp:lastModifiedBy>
  <cp:revision>254</cp:revision>
  <dcterms:created xsi:type="dcterms:W3CDTF">2018-05-23T08:41:00Z</dcterms:created>
  <dcterms:modified xsi:type="dcterms:W3CDTF">2018-05-25T05:36:00Z</dcterms:modified>
</cp:coreProperties>
</file>